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9070F4">
      <w:pPr>
        <w:pStyle w:val="CoverPageDetails"/>
      </w:pPr>
    </w:p>
    <w:p w14:paraId="49D05D04" w14:textId="6EA1EA8D" w:rsidR="00907515" w:rsidRDefault="00907515" w:rsidP="009070F4">
      <w:pPr>
        <w:pStyle w:val="CoverPageDetails"/>
      </w:pPr>
    </w:p>
    <w:p w14:paraId="6583F468" w14:textId="66C978D0" w:rsidR="00907515" w:rsidRDefault="00907515" w:rsidP="009070F4">
      <w:pPr>
        <w:rPr>
          <w:lang w:val="en-GB"/>
        </w:rPr>
      </w:pPr>
      <w:r w:rsidRPr="001264D0">
        <w:rPr>
          <w:lang w:val="en-GB"/>
        </w:rPr>
        <w:t>JAMES COOK UNIVERSITY</w:t>
      </w:r>
    </w:p>
    <w:p w14:paraId="5A2CC08B" w14:textId="572E4320" w:rsidR="00907515" w:rsidRDefault="00907515" w:rsidP="009070F4">
      <w:pPr>
        <w:rPr>
          <w:lang w:val="en-GB"/>
        </w:rPr>
      </w:pPr>
    </w:p>
    <w:p w14:paraId="24D1FA71" w14:textId="659D598B" w:rsidR="00907515" w:rsidRDefault="00907515" w:rsidP="009070F4">
      <w:pPr>
        <w:rPr>
          <w:lang w:val="en-GB"/>
        </w:rPr>
      </w:pPr>
    </w:p>
    <w:p w14:paraId="60812114" w14:textId="528726E5" w:rsidR="00907515" w:rsidRDefault="00907515" w:rsidP="009070F4">
      <w:pPr>
        <w:rPr>
          <w:lang w:val="en-GB"/>
        </w:rPr>
      </w:pPr>
    </w:p>
    <w:p w14:paraId="25EC06D2" w14:textId="77777777" w:rsidR="00907515" w:rsidRPr="001264D0" w:rsidRDefault="00907515" w:rsidP="009070F4">
      <w:pPr>
        <w:rPr>
          <w:lang w:val="en-GB"/>
        </w:rPr>
      </w:pPr>
    </w:p>
    <w:p w14:paraId="124420F6" w14:textId="77777777" w:rsidR="00907515" w:rsidRPr="00A22E94" w:rsidRDefault="00907515" w:rsidP="009070F4">
      <w:pPr>
        <w:rPr>
          <w:lang w:val="en-GB"/>
        </w:rPr>
      </w:pPr>
      <w:r w:rsidRPr="00A22E94">
        <w:rPr>
          <w:lang w:val="en-GB"/>
        </w:rPr>
        <w:t>COLLEGE OF SCIENCE &amp; ENGINEERING</w:t>
      </w:r>
    </w:p>
    <w:p w14:paraId="5AB1356A" w14:textId="77777777" w:rsidR="00907515" w:rsidRPr="001264D0" w:rsidRDefault="00907515" w:rsidP="009070F4">
      <w:pPr>
        <w:rPr>
          <w:lang w:val="en-GB"/>
        </w:rPr>
      </w:pPr>
    </w:p>
    <w:p w14:paraId="5B5AF840" w14:textId="77777777" w:rsidR="00907515" w:rsidRPr="001264D0" w:rsidRDefault="00907515" w:rsidP="009070F4">
      <w:pPr>
        <w:rPr>
          <w:lang w:val="en-GB"/>
        </w:rPr>
      </w:pPr>
    </w:p>
    <w:p w14:paraId="4BF299CC" w14:textId="77777777" w:rsidR="00907515" w:rsidRPr="001264D0" w:rsidRDefault="00907515" w:rsidP="009070F4">
      <w:pPr>
        <w:rPr>
          <w:lang w:val="en-GB"/>
        </w:rPr>
      </w:pPr>
    </w:p>
    <w:p w14:paraId="35030C30" w14:textId="77777777" w:rsidR="00907515" w:rsidRPr="001264D0" w:rsidRDefault="00907515" w:rsidP="009070F4">
      <w:pPr>
        <w:rPr>
          <w:lang w:val="en-GB"/>
        </w:rPr>
      </w:pPr>
      <w:r w:rsidRPr="001264D0">
        <w:rPr>
          <w:lang w:val="en-GB"/>
        </w:rPr>
        <w:t>EG4012</w:t>
      </w:r>
    </w:p>
    <w:p w14:paraId="50F7688D" w14:textId="2A12142A" w:rsidR="00907515" w:rsidRPr="001264D0" w:rsidRDefault="00737AE9" w:rsidP="009070F4">
      <w:pPr>
        <w:rPr>
          <w:lang w:val="en-GB"/>
        </w:rPr>
      </w:pPr>
      <w:r>
        <w:rPr>
          <w:lang w:val="en-GB"/>
        </w:rPr>
        <w:t>Electrical &amp; Electronic</w:t>
      </w:r>
      <w:r w:rsidR="00907515" w:rsidRPr="001264D0">
        <w:rPr>
          <w:lang w:val="en-GB"/>
        </w:rPr>
        <w:t xml:space="preserve"> Engineering</w:t>
      </w:r>
    </w:p>
    <w:p w14:paraId="3E72BE44" w14:textId="119D22C3" w:rsidR="00907515" w:rsidRDefault="00907515" w:rsidP="009070F4">
      <w:pPr>
        <w:rPr>
          <w:lang w:val="en-GB"/>
        </w:rPr>
      </w:pPr>
    </w:p>
    <w:p w14:paraId="544B4F4E" w14:textId="51BE62A4" w:rsidR="00907515" w:rsidRDefault="00907515" w:rsidP="009070F4">
      <w:pPr>
        <w:rPr>
          <w:lang w:val="en-GB"/>
        </w:rPr>
      </w:pPr>
    </w:p>
    <w:p w14:paraId="0FDB10B6" w14:textId="77777777" w:rsidR="00907515" w:rsidRPr="001264D0" w:rsidRDefault="00907515" w:rsidP="009070F4">
      <w:pPr>
        <w:rPr>
          <w:lang w:val="en-GB"/>
        </w:rPr>
      </w:pPr>
    </w:p>
    <w:p w14:paraId="52FA16C3" w14:textId="77777777" w:rsidR="00907515" w:rsidRPr="001264D0" w:rsidRDefault="00907515" w:rsidP="009070F4">
      <w:pPr>
        <w:rPr>
          <w:lang w:val="en-GB"/>
        </w:rPr>
      </w:pPr>
    </w:p>
    <w:p w14:paraId="111BD77D" w14:textId="77777777" w:rsidR="00907515" w:rsidRPr="00907515" w:rsidRDefault="00907515" w:rsidP="009070F4">
      <w:pPr>
        <w:rPr>
          <w:lang w:val="en-GB"/>
        </w:rPr>
      </w:pPr>
      <w:r w:rsidRPr="00907515">
        <w:rPr>
          <w:lang w:val="en-GB"/>
        </w:rPr>
        <w:t xml:space="preserve">SOLAR PHOTOVOLTAIC AND STORAGE FOR DOMESTIC USE  </w:t>
      </w:r>
    </w:p>
    <w:p w14:paraId="4927A619" w14:textId="22F9936F" w:rsidR="00907515" w:rsidRDefault="00907515" w:rsidP="009070F4"/>
    <w:p w14:paraId="5B99BF6C" w14:textId="77777777" w:rsidR="00907515" w:rsidRPr="00907515" w:rsidRDefault="00907515" w:rsidP="009070F4"/>
    <w:p w14:paraId="69EB7DEF" w14:textId="77777777" w:rsidR="00907515" w:rsidRPr="001264D0" w:rsidRDefault="00907515" w:rsidP="009070F4">
      <w:pPr>
        <w:rPr>
          <w:lang w:val="en-GB"/>
        </w:rPr>
      </w:pPr>
    </w:p>
    <w:p w14:paraId="0A4B2726" w14:textId="35F57D83" w:rsidR="00907515" w:rsidRPr="001264D0" w:rsidRDefault="00B870D3" w:rsidP="009070F4">
      <w:pPr>
        <w:rPr>
          <w:lang w:val="en-GB"/>
        </w:rPr>
      </w:pPr>
      <w:r>
        <w:rPr>
          <w:lang w:val="en-GB"/>
        </w:rPr>
        <w:t>Clinton Elliott</w:t>
      </w:r>
    </w:p>
    <w:p w14:paraId="002990CF" w14:textId="77777777" w:rsidR="00907515" w:rsidRPr="001264D0" w:rsidRDefault="00907515" w:rsidP="009070F4">
      <w:pPr>
        <w:rPr>
          <w:lang w:val="en-GB"/>
        </w:rPr>
      </w:pPr>
    </w:p>
    <w:p w14:paraId="55A50AEC" w14:textId="07D0C356" w:rsidR="00907515" w:rsidRDefault="00907515" w:rsidP="009070F4">
      <w:pPr>
        <w:rPr>
          <w:lang w:val="en-GB"/>
        </w:rPr>
      </w:pPr>
    </w:p>
    <w:p w14:paraId="6EE27954" w14:textId="77777777" w:rsidR="00907515" w:rsidRPr="001264D0" w:rsidRDefault="00907515" w:rsidP="009070F4">
      <w:pPr>
        <w:rPr>
          <w:lang w:val="en-GB"/>
        </w:rPr>
      </w:pPr>
    </w:p>
    <w:p w14:paraId="37A0E2A4" w14:textId="77777777" w:rsidR="00907515" w:rsidRPr="001264D0" w:rsidRDefault="00907515" w:rsidP="009070F4">
      <w:pPr>
        <w:rPr>
          <w:lang w:val="en-GB"/>
        </w:rPr>
      </w:pPr>
      <w:r w:rsidRPr="001264D0">
        <w:rPr>
          <w:lang w:val="en-GB"/>
        </w:rPr>
        <w:t xml:space="preserve">Thesis submitted to the </w:t>
      </w:r>
      <w:r>
        <w:rPr>
          <w:lang w:val="en-GB"/>
        </w:rPr>
        <w:t>College</w:t>
      </w:r>
      <w:r w:rsidRPr="001264D0">
        <w:rPr>
          <w:lang w:val="en-GB"/>
        </w:rPr>
        <w:t xml:space="preserve"> of </w:t>
      </w:r>
      <w:r>
        <w:rPr>
          <w:lang w:val="en-GB"/>
        </w:rPr>
        <w:t xml:space="preserve">Science </w:t>
      </w:r>
      <w:r w:rsidRPr="001264D0">
        <w:rPr>
          <w:lang w:val="en-GB"/>
        </w:rPr>
        <w:t xml:space="preserve">&amp; </w:t>
      </w:r>
      <w:r>
        <w:rPr>
          <w:lang w:val="en-GB"/>
        </w:rPr>
        <w:t>Engineering</w:t>
      </w:r>
    </w:p>
    <w:p w14:paraId="32238CD0" w14:textId="653D3670" w:rsidR="00907515" w:rsidRDefault="00907515" w:rsidP="009070F4">
      <w:pPr>
        <w:rPr>
          <w:lang w:val="en-GB"/>
        </w:rPr>
      </w:pPr>
      <w:r w:rsidRPr="001264D0">
        <w:rPr>
          <w:lang w:val="en-GB"/>
        </w:rPr>
        <w:t>in partial fulfilment of the requirements for the degree of</w:t>
      </w:r>
    </w:p>
    <w:p w14:paraId="785E4E29" w14:textId="3261A92C" w:rsidR="00907515" w:rsidRDefault="00907515" w:rsidP="009070F4">
      <w:pPr>
        <w:rPr>
          <w:lang w:val="en-GB"/>
        </w:rPr>
      </w:pPr>
    </w:p>
    <w:p w14:paraId="67A3D759" w14:textId="08EA660C" w:rsidR="00907515" w:rsidRDefault="00907515" w:rsidP="009070F4">
      <w:pPr>
        <w:rPr>
          <w:lang w:val="en-GB"/>
        </w:rPr>
      </w:pPr>
    </w:p>
    <w:p w14:paraId="2359A032" w14:textId="77777777" w:rsidR="00907515" w:rsidRPr="001264D0" w:rsidRDefault="00907515" w:rsidP="009070F4">
      <w:pPr>
        <w:rPr>
          <w:lang w:val="en-GB"/>
        </w:rPr>
      </w:pPr>
    </w:p>
    <w:p w14:paraId="18DDDC3C" w14:textId="77777777" w:rsidR="00907515" w:rsidRPr="001264D0" w:rsidRDefault="00907515" w:rsidP="009070F4">
      <w:pPr>
        <w:rPr>
          <w:lang w:val="en-GB"/>
        </w:rPr>
      </w:pPr>
      <w:r w:rsidRPr="001264D0">
        <w:rPr>
          <w:lang w:val="en-GB"/>
        </w:rPr>
        <w:t xml:space="preserve">Bachelor of Engineering </w:t>
      </w:r>
    </w:p>
    <w:p w14:paraId="1256A704" w14:textId="5EF07744" w:rsidR="00907515" w:rsidRDefault="00B870D3" w:rsidP="009070F4">
      <w:pPr>
        <w:rPr>
          <w:lang w:val="en-GB"/>
        </w:rPr>
      </w:pPr>
      <w:r>
        <w:rPr>
          <w:lang w:val="en-GB"/>
        </w:rPr>
        <w:t>(Electrical &amp; Electronic</w:t>
      </w:r>
      <w:r w:rsidR="00907515" w:rsidRPr="001264D0">
        <w:rPr>
          <w:lang w:val="en-GB"/>
        </w:rPr>
        <w:t xml:space="preserve"> Engineering)</w:t>
      </w:r>
    </w:p>
    <w:p w14:paraId="4C034BB3" w14:textId="7269DE1C" w:rsidR="00907515" w:rsidRDefault="00907515" w:rsidP="009070F4">
      <w:pPr>
        <w:rPr>
          <w:lang w:val="en-GB"/>
        </w:rPr>
      </w:pPr>
    </w:p>
    <w:p w14:paraId="627AD1DB" w14:textId="5C555019" w:rsidR="00907515" w:rsidRDefault="00907515" w:rsidP="009070F4">
      <w:pPr>
        <w:rPr>
          <w:lang w:val="en-GB"/>
        </w:rPr>
      </w:pPr>
    </w:p>
    <w:p w14:paraId="4FEEB43C" w14:textId="77777777" w:rsidR="00907515" w:rsidRPr="001264D0" w:rsidRDefault="00907515" w:rsidP="009070F4">
      <w:pPr>
        <w:rPr>
          <w:lang w:val="en-GB"/>
        </w:rPr>
      </w:pPr>
    </w:p>
    <w:p w14:paraId="2152074B" w14:textId="61A40631" w:rsidR="00907515" w:rsidRPr="001264D0" w:rsidRDefault="00907515" w:rsidP="009070F4">
      <w:pPr>
        <w:rPr>
          <w:vertAlign w:val="superscript"/>
          <w:lang w:val="en-GB"/>
        </w:rPr>
      </w:pPr>
      <w:r>
        <w:rPr>
          <w:lang w:val="en-GB"/>
        </w:rPr>
        <w:t>7</w:t>
      </w:r>
      <w:r w:rsidRPr="001264D0">
        <w:rPr>
          <w:lang w:val="en-GB"/>
        </w:rPr>
        <w:t xml:space="preserve"> October 20</w:t>
      </w:r>
      <w:r>
        <w:rPr>
          <w:lang w:val="en-GB"/>
        </w:rPr>
        <w:t>1</w:t>
      </w:r>
      <w:r w:rsidR="00B870D3">
        <w:rPr>
          <w:lang w:val="en-GB"/>
        </w:rPr>
        <w:t>7</w:t>
      </w:r>
    </w:p>
    <w:p w14:paraId="408CB3B4" w14:textId="4CF6B901" w:rsidR="00907515" w:rsidRDefault="00907515" w:rsidP="009070F4">
      <w:pPr>
        <w:pStyle w:val="CoverPageDetails"/>
      </w:pPr>
    </w:p>
    <w:p w14:paraId="3024440A" w14:textId="7A5303F4" w:rsidR="00907515" w:rsidRDefault="00907515" w:rsidP="009070F4">
      <w:pPr>
        <w:pStyle w:val="CoverPageDetails"/>
      </w:pPr>
    </w:p>
    <w:p w14:paraId="5DCB9D0D" w14:textId="77777777" w:rsidR="00907515" w:rsidRDefault="00907515" w:rsidP="009070F4">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9070F4">
      <w:pPr>
        <w:pStyle w:val="CoverPageDetails"/>
      </w:pPr>
    </w:p>
    <w:p w14:paraId="42173777" w14:textId="3E7B6F37" w:rsidR="00CE4644" w:rsidRDefault="00CE4644" w:rsidP="009070F4"/>
    <w:p w14:paraId="2066625B" w14:textId="15C06E87" w:rsidR="00CE4644" w:rsidRDefault="00CE4644" w:rsidP="009070F4"/>
    <w:p w14:paraId="125CE040" w14:textId="199B11FE" w:rsidR="00CE4644" w:rsidRDefault="00CE4644" w:rsidP="009070F4"/>
    <w:p w14:paraId="6D0DF2B2" w14:textId="2548A6E8" w:rsidR="00CE4644" w:rsidRDefault="00CE4644" w:rsidP="009070F4"/>
    <w:p w14:paraId="6F37D9AF" w14:textId="407CF9E8" w:rsidR="00CE4644" w:rsidRDefault="00CE4644" w:rsidP="009070F4"/>
    <w:p w14:paraId="158C1C90" w14:textId="30147488" w:rsidR="00CE4644" w:rsidRDefault="00CE4644" w:rsidP="009070F4"/>
    <w:p w14:paraId="1BC74194" w14:textId="2BD0912A" w:rsidR="00CE4644" w:rsidRDefault="00CE4644" w:rsidP="009070F4"/>
    <w:p w14:paraId="7B5DBAF1" w14:textId="10BAD323" w:rsidR="00CE4644" w:rsidRDefault="00CE4644" w:rsidP="009070F4"/>
    <w:p w14:paraId="6A428FD3" w14:textId="40FE71FB" w:rsidR="00723EB3" w:rsidRDefault="00723EB3" w:rsidP="009070F4"/>
    <w:p w14:paraId="7C67939B" w14:textId="1ADC8B94" w:rsidR="00723EB3" w:rsidRDefault="00723EB3" w:rsidP="009070F4"/>
    <w:p w14:paraId="6046C0F3" w14:textId="1898496D" w:rsidR="00CE4644" w:rsidRDefault="00CE4644" w:rsidP="009070F4"/>
    <w:p w14:paraId="25458DED" w14:textId="61BFAAEC" w:rsidR="00CE4644" w:rsidRDefault="00CE4644" w:rsidP="009070F4"/>
    <w:p w14:paraId="110CF9BA" w14:textId="1F831E0E" w:rsidR="00CE4644" w:rsidRDefault="00CE4644" w:rsidP="009070F4"/>
    <w:p w14:paraId="0424B7D0" w14:textId="77777777" w:rsidR="00723EB3" w:rsidRDefault="00723EB3" w:rsidP="009070F4"/>
    <w:p w14:paraId="64FE3C19" w14:textId="6FA2EBCE" w:rsidR="00CE4644" w:rsidRDefault="00CE4644" w:rsidP="009070F4"/>
    <w:p w14:paraId="583D2BAE" w14:textId="48B57E76" w:rsidR="00CE4644" w:rsidRDefault="00CE4644" w:rsidP="009070F4"/>
    <w:p w14:paraId="75C145C9" w14:textId="4E0A4199" w:rsidR="00CE4644" w:rsidRDefault="00CE4644" w:rsidP="009070F4"/>
    <w:p w14:paraId="7A836AA3" w14:textId="11BC8017" w:rsidR="00CE4644" w:rsidRDefault="00CE4644" w:rsidP="009070F4"/>
    <w:p w14:paraId="078ABF63" w14:textId="14966048" w:rsidR="00CE4644" w:rsidRDefault="00CE4644" w:rsidP="009070F4"/>
    <w:p w14:paraId="67F8692B" w14:textId="4DAB3E11" w:rsidR="00CE4644" w:rsidRPr="00723EB3" w:rsidRDefault="00CE4644" w:rsidP="009070F4"/>
    <w:p w14:paraId="3D78E319" w14:textId="1A16AB1E" w:rsidR="00CE4644" w:rsidRPr="00D57C2C" w:rsidRDefault="00723EB3" w:rsidP="009070F4">
      <w:r w:rsidRPr="00D57C2C">
        <w:t>This page intentionally left blank</w:t>
      </w:r>
    </w:p>
    <w:p w14:paraId="20C584C0" w14:textId="0A6676BE" w:rsidR="00CE4644" w:rsidRDefault="00CE4644" w:rsidP="009070F4"/>
    <w:p w14:paraId="17E60602" w14:textId="1F2A4B88" w:rsidR="00CE4644" w:rsidRDefault="00CE4644" w:rsidP="009070F4"/>
    <w:p w14:paraId="34A05DB3" w14:textId="0A4B5F37" w:rsidR="00CE4644" w:rsidRDefault="00CE4644" w:rsidP="009070F4"/>
    <w:p w14:paraId="0890847F" w14:textId="0150A303" w:rsidR="00CE4644" w:rsidRDefault="00CE4644" w:rsidP="009070F4"/>
    <w:p w14:paraId="07EA2107" w14:textId="34DC5468" w:rsidR="00CE4644" w:rsidRDefault="00CE4644" w:rsidP="009070F4"/>
    <w:p w14:paraId="44DB32A9" w14:textId="0A41B347" w:rsidR="00CE4644" w:rsidRDefault="00CE4644" w:rsidP="009070F4"/>
    <w:p w14:paraId="158751AF" w14:textId="17746C91" w:rsidR="00CE4644" w:rsidRDefault="00CE4644" w:rsidP="009070F4"/>
    <w:p w14:paraId="6875C473" w14:textId="7817439C" w:rsidR="00CE4644" w:rsidRDefault="00CE4644" w:rsidP="009070F4"/>
    <w:p w14:paraId="2F89C1FE" w14:textId="77777777" w:rsidR="00CE4644" w:rsidRDefault="00CE4644" w:rsidP="009070F4">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9070F4"/>
    <w:p w14:paraId="60043A0C" w14:textId="2091C0D0" w:rsidR="003E249B" w:rsidRDefault="003E249B" w:rsidP="009070F4"/>
    <w:p w14:paraId="48F97217" w14:textId="17DC25BC" w:rsidR="003E249B" w:rsidRDefault="003E249B" w:rsidP="009070F4"/>
    <w:p w14:paraId="73A0545E" w14:textId="2E1CF79B" w:rsidR="003E249B" w:rsidRDefault="003E249B" w:rsidP="009070F4"/>
    <w:p w14:paraId="73DA46D4" w14:textId="77777777" w:rsidR="003E249B" w:rsidRDefault="003E249B" w:rsidP="009070F4"/>
    <w:p w14:paraId="1AE4F406" w14:textId="4B9E97E0" w:rsidR="00E940E7" w:rsidRDefault="00F54DA4" w:rsidP="009070F4">
      <w:pPr>
        <w:pStyle w:val="CoverPageDetails"/>
      </w:pPr>
      <w:r>
        <w:tab/>
      </w:r>
      <w:r>
        <w:tab/>
      </w:r>
    </w:p>
    <w:p w14:paraId="19D567B7" w14:textId="096C0248" w:rsidR="008F200A" w:rsidRDefault="008F200A" w:rsidP="009070F4"/>
    <w:p w14:paraId="71029CF8" w14:textId="77777777" w:rsidR="008F200A" w:rsidRDefault="008F200A" w:rsidP="009070F4"/>
    <w:p w14:paraId="02C5A528" w14:textId="55A39294" w:rsidR="002A58B2" w:rsidRDefault="002A58B2" w:rsidP="009070F4"/>
    <w:p w14:paraId="7F3B11C0" w14:textId="79F0A3CC" w:rsidR="002A58B2" w:rsidRDefault="002A58B2" w:rsidP="009070F4"/>
    <w:p w14:paraId="1FC8B6BB" w14:textId="7A3592E1" w:rsidR="002A58B2" w:rsidRDefault="002A58B2" w:rsidP="009070F4"/>
    <w:p w14:paraId="7450C203" w14:textId="0942D7D9" w:rsidR="002A58B2" w:rsidRDefault="002A58B2" w:rsidP="009070F4"/>
    <w:p w14:paraId="1A032F1F" w14:textId="18FCF465" w:rsidR="002A58B2" w:rsidRDefault="002A58B2" w:rsidP="009070F4"/>
    <w:p w14:paraId="072108D2" w14:textId="3A25B1C5" w:rsidR="002A58B2" w:rsidRDefault="002A58B2" w:rsidP="009070F4"/>
    <w:p w14:paraId="61F4BDDA" w14:textId="6E8F262D" w:rsidR="008F200A" w:rsidRDefault="008F200A" w:rsidP="009070F4"/>
    <w:p w14:paraId="276E175F" w14:textId="797C3326" w:rsidR="00284052" w:rsidRDefault="00284052" w:rsidP="009070F4"/>
    <w:p w14:paraId="1D987E4A" w14:textId="281680B0" w:rsidR="009F363F" w:rsidRDefault="009F363F" w:rsidP="009070F4"/>
    <w:p w14:paraId="0253B55C" w14:textId="77777777" w:rsidR="009F363F" w:rsidRDefault="009F363F" w:rsidP="009070F4"/>
    <w:p w14:paraId="1ABAF5DB" w14:textId="5A1DC327" w:rsidR="00284052" w:rsidRDefault="00284052" w:rsidP="009070F4"/>
    <w:p w14:paraId="5BC6ECE7" w14:textId="3F8F8B03" w:rsidR="00DE3BC1" w:rsidRPr="00DA56A8" w:rsidRDefault="00F06BA1" w:rsidP="009070F4">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9070F4">
      <w:pPr>
        <w:pStyle w:val="Quote"/>
      </w:pPr>
      <w:r>
        <w:t>-Anonymous</w:t>
      </w:r>
    </w:p>
    <w:p w14:paraId="1BC67F8C" w14:textId="5B7EDD86" w:rsidR="00034B1B" w:rsidRDefault="00034B1B" w:rsidP="009070F4">
      <w:pPr>
        <w:pStyle w:val="Dedication"/>
      </w:pPr>
    </w:p>
    <w:p w14:paraId="2D05495A" w14:textId="1E09CDF1" w:rsidR="00242DBE" w:rsidRDefault="00242DBE" w:rsidP="009070F4">
      <w:pPr>
        <w:pStyle w:val="Dedication"/>
      </w:pPr>
    </w:p>
    <w:p w14:paraId="4F955F1A" w14:textId="7F690602" w:rsidR="00242DBE" w:rsidRDefault="00242DBE" w:rsidP="009070F4">
      <w:pPr>
        <w:pStyle w:val="Dedication"/>
      </w:pPr>
    </w:p>
    <w:p w14:paraId="3C7081D7" w14:textId="47C68971" w:rsidR="00242DBE" w:rsidRDefault="00242DBE" w:rsidP="009070F4">
      <w:pPr>
        <w:pStyle w:val="Dedication"/>
      </w:pPr>
    </w:p>
    <w:p w14:paraId="1BE5EE1C" w14:textId="71AFC76C" w:rsidR="00242DBE" w:rsidRDefault="00242DBE" w:rsidP="009070F4">
      <w:pPr>
        <w:pStyle w:val="Dedication"/>
      </w:pPr>
    </w:p>
    <w:p w14:paraId="7F32B6FE" w14:textId="44FB0E47" w:rsidR="00242DBE" w:rsidRDefault="00242DBE" w:rsidP="009070F4">
      <w:pPr>
        <w:pStyle w:val="Dedication"/>
      </w:pPr>
    </w:p>
    <w:p w14:paraId="76D62DB4" w14:textId="7978331C" w:rsidR="00907515" w:rsidRDefault="00907515" w:rsidP="008F200A">
      <w:pPr>
        <w:pStyle w:val="Heading1-NoNumber"/>
      </w:pPr>
    </w:p>
    <w:p w14:paraId="6ACA6FAA" w14:textId="77777777" w:rsidR="00907515" w:rsidRPr="00907515" w:rsidRDefault="00907515" w:rsidP="009070F4"/>
    <w:p w14:paraId="470F4447" w14:textId="77777777" w:rsidR="00907515" w:rsidRPr="00907515" w:rsidRDefault="00907515" w:rsidP="009070F4"/>
    <w:p w14:paraId="396C3C8B" w14:textId="77777777" w:rsidR="00907515" w:rsidRPr="00907515" w:rsidRDefault="00907515" w:rsidP="009070F4"/>
    <w:p w14:paraId="3911FFAC" w14:textId="77777777" w:rsidR="00907515" w:rsidRPr="00907515" w:rsidRDefault="00907515" w:rsidP="009070F4"/>
    <w:p w14:paraId="0D1D5AA3" w14:textId="77777777" w:rsidR="00907515" w:rsidRPr="00907515" w:rsidRDefault="00907515" w:rsidP="009070F4"/>
    <w:p w14:paraId="1AB61861" w14:textId="77777777" w:rsidR="00907515" w:rsidRPr="00907515" w:rsidRDefault="00907515" w:rsidP="009070F4"/>
    <w:p w14:paraId="5146AF66" w14:textId="77777777" w:rsidR="00907515" w:rsidRPr="00907515" w:rsidRDefault="00907515" w:rsidP="009070F4"/>
    <w:p w14:paraId="34846894" w14:textId="77777777" w:rsidR="00907515" w:rsidRPr="00907515" w:rsidRDefault="00907515" w:rsidP="009070F4"/>
    <w:p w14:paraId="3ABFCBDB" w14:textId="77777777" w:rsidR="00907515" w:rsidRPr="00907515" w:rsidRDefault="00907515" w:rsidP="009070F4"/>
    <w:p w14:paraId="720EAB44" w14:textId="77777777" w:rsidR="00907515" w:rsidRPr="00907515" w:rsidRDefault="00907515" w:rsidP="009070F4"/>
    <w:p w14:paraId="578E2AE9" w14:textId="77777777" w:rsidR="00907515" w:rsidRPr="00907515" w:rsidRDefault="00907515" w:rsidP="009070F4"/>
    <w:p w14:paraId="1E015FE6" w14:textId="77777777" w:rsidR="00907515" w:rsidRPr="00907515" w:rsidRDefault="00907515" w:rsidP="009070F4"/>
    <w:p w14:paraId="134DBE66" w14:textId="35C8C8A2" w:rsidR="00907515" w:rsidRDefault="00907515" w:rsidP="009070F4"/>
    <w:p w14:paraId="71C0FDEE" w14:textId="77777777" w:rsidR="00907515" w:rsidRPr="00907515" w:rsidRDefault="00907515" w:rsidP="009070F4"/>
    <w:p w14:paraId="72C5ACAA" w14:textId="13DA97A3" w:rsidR="00907515" w:rsidRDefault="00907515" w:rsidP="009070F4"/>
    <w:p w14:paraId="5EC35C08" w14:textId="1CB01E35" w:rsidR="00FE5482" w:rsidRPr="00907515" w:rsidRDefault="00FE5482" w:rsidP="009070F4">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9070F4">
      <w:r w:rsidRPr="00171858">
        <w:rPr>
          <w:lang w:val="en-AU" w:eastAsia="en-AU"/>
        </w:rPr>
        <w:lastRenderedPageBreak/>
        <mc:AlternateContent>
          <mc:Choice Requires="wps">
            <w:drawing>
              <wp:anchor distT="0" distB="0" distL="114300" distR="114300" simplePos="0" relativeHeight="252530688" behindDoc="0" locked="0" layoutInCell="1" allowOverlap="1" wp14:anchorId="024DE411" wp14:editId="58D94116">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D62735" w:rsidRDefault="00D62735" w:rsidP="009070F4">
                            <w:pPr>
                              <w:pStyle w:val="Normal1"/>
                            </w:pPr>
                            <w:r>
                              <w:t>Statement of Access</w:t>
                            </w:r>
                          </w:p>
                          <w:p w14:paraId="1E4DEFBA" w14:textId="77777777" w:rsidR="00D62735" w:rsidRDefault="00D62735" w:rsidP="009070F4">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D62735" w:rsidRDefault="00D62735" w:rsidP="009070F4">
                            <w:pPr>
                              <w:pStyle w:val="Normal1"/>
                            </w:pPr>
                            <w:r>
                              <w:t>I understand that, as an unpublished work, a thesis has significant protection under the Copyright Act and</w:t>
                            </w:r>
                          </w:p>
                          <w:p w14:paraId="27862666" w14:textId="77777777" w:rsidR="00D62735" w:rsidRDefault="00D62735" w:rsidP="009070F4">
                            <w:pPr>
                              <w:pStyle w:val="Normal1"/>
                            </w:pPr>
                            <w:r>
                              <w:t>I do not wish to place any further restriction on access to this work.</w:t>
                            </w:r>
                          </w:p>
                          <w:p w14:paraId="607BE67A" w14:textId="77777777" w:rsidR="00D62735" w:rsidRDefault="00D62735" w:rsidP="009070F4">
                            <w:pPr>
                              <w:pStyle w:val="Normal1"/>
                            </w:pPr>
                            <w:r>
                              <w:t>Or</w:t>
                            </w:r>
                          </w:p>
                          <w:p w14:paraId="0C45C4D8" w14:textId="77777777" w:rsidR="00D62735" w:rsidRPr="00C45961" w:rsidRDefault="00D62735" w:rsidP="009070F4">
                            <w:pPr>
                              <w:pStyle w:val="Normal1"/>
                              <w:rPr>
                                <w:i/>
                              </w:rPr>
                            </w:pPr>
                            <w:r>
                              <w:t xml:space="preserve">I wish this work to be embargoed until:  </w:t>
                            </w:r>
                            <w:r>
                              <w:rPr>
                                <w:i/>
                              </w:rPr>
                              <w:t>&lt;insert required date&gt;</w:t>
                            </w:r>
                          </w:p>
                          <w:p w14:paraId="6B9D42DF" w14:textId="77777777" w:rsidR="00D62735" w:rsidRDefault="00D62735" w:rsidP="009070F4">
                            <w:pPr>
                              <w:pStyle w:val="Normal1"/>
                            </w:pPr>
                            <w:r>
                              <w:t>Or</w:t>
                            </w:r>
                          </w:p>
                          <w:p w14:paraId="0B1B4BE4" w14:textId="77777777" w:rsidR="00D62735" w:rsidRDefault="00D62735" w:rsidP="009070F4">
                            <w:pPr>
                              <w:pStyle w:val="Normal1"/>
                            </w:pPr>
                            <w:r>
                              <w:t>I wish the following restrictions to be placed on this work:</w:t>
                            </w:r>
                          </w:p>
                          <w:p w14:paraId="313B2C71" w14:textId="77777777" w:rsidR="00D62735" w:rsidRPr="00C45961" w:rsidRDefault="00D62735" w:rsidP="009070F4">
                            <w:pPr>
                              <w:pStyle w:val="Normal1"/>
                            </w:pPr>
                            <w:r>
                              <w:t>&lt;insert appropriate restrictions. These may be required for Intellectual Property protection or security issues.&gt;</w:t>
                            </w:r>
                          </w:p>
                          <w:p w14:paraId="4624B0E2" w14:textId="77777777" w:rsidR="00D62735" w:rsidRDefault="00D62735" w:rsidP="009070F4">
                            <w:pPr>
                              <w:pStyle w:val="Normal1"/>
                            </w:pPr>
                            <w:r>
                              <w:t>_________________________</w:t>
                            </w:r>
                            <w:r>
                              <w:tab/>
                              <w:t xml:space="preserve"> ______________</w:t>
                            </w:r>
                          </w:p>
                          <w:p w14:paraId="08A2B309" w14:textId="77777777" w:rsidR="00D62735" w:rsidRDefault="00D62735" w:rsidP="009070F4">
                            <w:pPr>
                              <w:pStyle w:val="Normal1"/>
                            </w:pPr>
                            <w:r>
                              <w:t xml:space="preserve">Signature </w:t>
                            </w:r>
                            <w:r>
                              <w:tab/>
                              <w:t>Date</w:t>
                            </w:r>
                          </w:p>
                          <w:p w14:paraId="64BB0715" w14:textId="77777777" w:rsidR="00D62735" w:rsidRDefault="00D62735" w:rsidP="009070F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D62735" w:rsidRDefault="00D62735" w:rsidP="009070F4">
                      <w:pPr>
                        <w:pStyle w:val="Normal1"/>
                      </w:pPr>
                      <w:r>
                        <w:t>Statement of Access</w:t>
                      </w:r>
                    </w:p>
                    <w:p w14:paraId="1E4DEFBA" w14:textId="77777777" w:rsidR="00D62735" w:rsidRDefault="00D62735" w:rsidP="009070F4">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D62735" w:rsidRDefault="00D62735" w:rsidP="009070F4">
                      <w:pPr>
                        <w:pStyle w:val="Normal1"/>
                      </w:pPr>
                      <w:r>
                        <w:t>I understand that, as an unpublished work, a thesis has significant protection under the Copyright Act and</w:t>
                      </w:r>
                    </w:p>
                    <w:p w14:paraId="27862666" w14:textId="77777777" w:rsidR="00D62735" w:rsidRDefault="00D62735" w:rsidP="009070F4">
                      <w:pPr>
                        <w:pStyle w:val="Normal1"/>
                      </w:pPr>
                      <w:r>
                        <w:t>I do not wish to place any further restriction on access to this work.</w:t>
                      </w:r>
                    </w:p>
                    <w:p w14:paraId="607BE67A" w14:textId="77777777" w:rsidR="00D62735" w:rsidRDefault="00D62735" w:rsidP="009070F4">
                      <w:pPr>
                        <w:pStyle w:val="Normal1"/>
                      </w:pPr>
                      <w:r>
                        <w:t>Or</w:t>
                      </w:r>
                    </w:p>
                    <w:p w14:paraId="0C45C4D8" w14:textId="77777777" w:rsidR="00D62735" w:rsidRPr="00C45961" w:rsidRDefault="00D62735" w:rsidP="009070F4">
                      <w:pPr>
                        <w:pStyle w:val="Normal1"/>
                        <w:rPr>
                          <w:i/>
                        </w:rPr>
                      </w:pPr>
                      <w:r>
                        <w:t xml:space="preserve">I wish this work to be embargoed until:  </w:t>
                      </w:r>
                      <w:r>
                        <w:rPr>
                          <w:i/>
                        </w:rPr>
                        <w:t>&lt;insert required date&gt;</w:t>
                      </w:r>
                    </w:p>
                    <w:p w14:paraId="6B9D42DF" w14:textId="77777777" w:rsidR="00D62735" w:rsidRDefault="00D62735" w:rsidP="009070F4">
                      <w:pPr>
                        <w:pStyle w:val="Normal1"/>
                      </w:pPr>
                      <w:r>
                        <w:t>Or</w:t>
                      </w:r>
                    </w:p>
                    <w:p w14:paraId="0B1B4BE4" w14:textId="77777777" w:rsidR="00D62735" w:rsidRDefault="00D62735" w:rsidP="009070F4">
                      <w:pPr>
                        <w:pStyle w:val="Normal1"/>
                      </w:pPr>
                      <w:r>
                        <w:t>I wish the following restrictions to be placed on this work:</w:t>
                      </w:r>
                    </w:p>
                    <w:p w14:paraId="313B2C71" w14:textId="77777777" w:rsidR="00D62735" w:rsidRPr="00C45961" w:rsidRDefault="00D62735" w:rsidP="009070F4">
                      <w:pPr>
                        <w:pStyle w:val="Normal1"/>
                      </w:pPr>
                      <w:r>
                        <w:t>&lt;insert appropriate restrictions. These may be required for Intellectual Property protection or security issues.&gt;</w:t>
                      </w:r>
                    </w:p>
                    <w:p w14:paraId="4624B0E2" w14:textId="77777777" w:rsidR="00D62735" w:rsidRDefault="00D62735" w:rsidP="009070F4">
                      <w:pPr>
                        <w:pStyle w:val="Normal1"/>
                      </w:pPr>
                      <w:r>
                        <w:t>_________________________</w:t>
                      </w:r>
                      <w:r>
                        <w:tab/>
                        <w:t xml:space="preserve"> ______________</w:t>
                      </w:r>
                    </w:p>
                    <w:p w14:paraId="08A2B309" w14:textId="77777777" w:rsidR="00D62735" w:rsidRDefault="00D62735" w:rsidP="009070F4">
                      <w:pPr>
                        <w:pStyle w:val="Normal1"/>
                      </w:pPr>
                      <w:r>
                        <w:t xml:space="preserve">Signature </w:t>
                      </w:r>
                      <w:r>
                        <w:tab/>
                        <w:t>Date</w:t>
                      </w:r>
                    </w:p>
                    <w:p w14:paraId="64BB0715" w14:textId="77777777" w:rsidR="00D62735" w:rsidRDefault="00D62735" w:rsidP="009070F4"/>
                  </w:txbxContent>
                </v:textbox>
                <w10:wrap type="topAndBottom"/>
              </v:shape>
            </w:pict>
          </mc:Fallback>
        </mc:AlternateContent>
      </w:r>
    </w:p>
    <w:p w14:paraId="1AE4F421" w14:textId="76A94AA0" w:rsidR="00F67766" w:rsidRDefault="00F67766" w:rsidP="009070F4">
      <w:r>
        <w:br w:type="page"/>
      </w:r>
    </w:p>
    <w:p w14:paraId="1AE4F436" w14:textId="77777777" w:rsidR="00757724" w:rsidRDefault="00757724" w:rsidP="009070F4">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05712E9"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9070F4"/>
    <w:p w14:paraId="50C4A8A6" w14:textId="1EE57B1F" w:rsidR="005B2131" w:rsidRDefault="00033D0F" w:rsidP="009070F4">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9070F4"/>
    <w:p w14:paraId="0C3FF33C" w14:textId="3290346D" w:rsidR="00085DFC" w:rsidRDefault="00033D0F" w:rsidP="009070F4">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9070F4"/>
    <w:p w14:paraId="58B49900" w14:textId="016B1E38" w:rsidR="00D344E4" w:rsidRDefault="00033D0F" w:rsidP="009070F4">
      <w:r>
        <w:t>With a special mention to my family</w:t>
      </w:r>
      <w:r w:rsidR="001128D3">
        <w:t xml:space="preserve">, especially Susan Elliott and Jessica Zhuang for editing the draft. </w:t>
      </w:r>
    </w:p>
    <w:p w14:paraId="235E756F" w14:textId="5C1D88AA" w:rsidR="00D344E4" w:rsidRDefault="00D344E4" w:rsidP="009070F4"/>
    <w:p w14:paraId="7410B839" w14:textId="77777777" w:rsidR="005B2131" w:rsidRDefault="005B2131" w:rsidP="009070F4"/>
    <w:p w14:paraId="3014F5B8" w14:textId="44047486" w:rsidR="008E46D2" w:rsidRDefault="008E46D2" w:rsidP="009070F4"/>
    <w:p w14:paraId="79F70DF2" w14:textId="79C1713B" w:rsidR="008E46D2" w:rsidRDefault="008E46D2" w:rsidP="009070F4"/>
    <w:p w14:paraId="206BB510" w14:textId="02AC087A" w:rsidR="00D344E4" w:rsidRDefault="00D344E4" w:rsidP="009070F4">
      <w:r>
        <w:br w:type="page"/>
      </w:r>
    </w:p>
    <w:p w14:paraId="1AE4F437" w14:textId="06B51676"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9070F4"/>
    <w:p w14:paraId="083A0EAD" w14:textId="0963B268" w:rsidR="003A0EF7" w:rsidRDefault="00B86563" w:rsidP="009070F4">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9070F4"/>
    <w:p w14:paraId="152FEAC0" w14:textId="7069A123" w:rsidR="00BA7378" w:rsidRDefault="00BA7378" w:rsidP="009070F4">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9070F4"/>
    <w:p w14:paraId="1AE4F43C" w14:textId="46D2CFB0" w:rsidR="00AF6E26" w:rsidRDefault="00BA7378" w:rsidP="009070F4">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9070F4"/>
    <w:p w14:paraId="4802F016" w14:textId="37136ADE" w:rsidR="00BA7378" w:rsidRDefault="00771A4C" w:rsidP="009070F4">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9070F4"/>
    <w:p w14:paraId="373C62EB" w14:textId="662C3EDA" w:rsidR="00771A4C" w:rsidRDefault="00771A4C" w:rsidP="009070F4"/>
    <w:p w14:paraId="4A740F9B" w14:textId="03163EA7" w:rsidR="00771A4C" w:rsidRDefault="00771A4C" w:rsidP="009070F4"/>
    <w:p w14:paraId="076E4F95" w14:textId="1B5FC352" w:rsidR="00771A4C" w:rsidRDefault="00771A4C" w:rsidP="009070F4"/>
    <w:p w14:paraId="43D4EF50" w14:textId="3205A9E8" w:rsidR="00771A4C" w:rsidRDefault="00771A4C" w:rsidP="009070F4"/>
    <w:p w14:paraId="1E53F230" w14:textId="0264866B" w:rsidR="00771A4C" w:rsidRDefault="00771A4C" w:rsidP="009070F4"/>
    <w:p w14:paraId="65855A29" w14:textId="2C41F8DC" w:rsidR="00771A4C" w:rsidRDefault="00771A4C" w:rsidP="009070F4"/>
    <w:p w14:paraId="79F4C98A" w14:textId="627047AA" w:rsidR="00771A4C" w:rsidRDefault="00771A4C" w:rsidP="009070F4"/>
    <w:p w14:paraId="087A335B" w14:textId="77777777" w:rsidR="00771A4C" w:rsidRDefault="00771A4C" w:rsidP="009070F4"/>
    <w:p w14:paraId="4097B9B6" w14:textId="57288204" w:rsidR="003A0EF7" w:rsidRDefault="003A0EF7" w:rsidP="009070F4">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BFA6EB2"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rsidP="009070F4">
      <w:pPr>
        <w:pStyle w:val="TOC1"/>
        <w:rPr>
          <w:rFonts w:asciiTheme="minorHAnsi" w:eastAsiaTheme="minorEastAsia" w:hAnsiTheme="minorHAnsi" w:cstheme="minorBidi"/>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A85DE2" w:rsidP="009070F4">
      <w:pPr>
        <w:pStyle w:val="TOC1"/>
        <w:rPr>
          <w:rFonts w:asciiTheme="minorHAnsi" w:eastAsiaTheme="minorEastAsia" w:hAnsiTheme="minorHAnsi" w:cstheme="minorBidi"/>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A85DE2" w:rsidP="009070F4">
      <w:pPr>
        <w:pStyle w:val="TOC1"/>
        <w:rPr>
          <w:rFonts w:asciiTheme="minorHAnsi" w:eastAsiaTheme="minorEastAsia" w:hAnsiTheme="minorHAnsi" w:cstheme="minorBidi"/>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A85DE2" w:rsidP="009070F4">
      <w:pPr>
        <w:pStyle w:val="TOC1"/>
        <w:rPr>
          <w:rFonts w:asciiTheme="minorHAnsi" w:eastAsiaTheme="minorEastAsia" w:hAnsiTheme="minorHAnsi" w:cstheme="minorBidi"/>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A85DE2" w:rsidP="009070F4">
      <w:pPr>
        <w:pStyle w:val="TOC1"/>
        <w:rPr>
          <w:rFonts w:asciiTheme="minorHAnsi" w:eastAsiaTheme="minorEastAsia" w:hAnsiTheme="minorHAnsi" w:cstheme="minorBidi"/>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A85DE2" w:rsidP="009070F4">
      <w:pPr>
        <w:pStyle w:val="TOC1"/>
        <w:rPr>
          <w:rFonts w:asciiTheme="minorHAnsi" w:eastAsiaTheme="minorEastAsia" w:hAnsiTheme="minorHAnsi" w:cstheme="minorBidi"/>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A85DE2" w:rsidP="009070F4">
      <w:pPr>
        <w:pStyle w:val="TOC1"/>
        <w:rPr>
          <w:rFonts w:asciiTheme="minorHAnsi" w:eastAsiaTheme="minorEastAsia" w:hAnsiTheme="minorHAnsi" w:cstheme="minorBidi"/>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A85DE2" w:rsidP="009070F4">
      <w:pPr>
        <w:pStyle w:val="TOC1"/>
        <w:rPr>
          <w:rFonts w:asciiTheme="minorHAnsi" w:eastAsiaTheme="minorEastAsia" w:hAnsiTheme="minorHAnsi" w:cstheme="minorBidi"/>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A85DE2" w:rsidP="009070F4">
      <w:pPr>
        <w:pStyle w:val="TOC2"/>
        <w:rPr>
          <w:rFonts w:asciiTheme="minorHAnsi" w:eastAsiaTheme="minorEastAsia" w:hAnsiTheme="minorHAnsi" w:cstheme="minorBidi"/>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A85DE2" w:rsidP="009070F4">
      <w:pPr>
        <w:pStyle w:val="TOC2"/>
        <w:rPr>
          <w:rFonts w:asciiTheme="minorHAnsi" w:eastAsiaTheme="minorEastAsia" w:hAnsiTheme="minorHAnsi" w:cstheme="minorBidi"/>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A85DE2" w:rsidP="009070F4">
      <w:pPr>
        <w:pStyle w:val="TOC2"/>
        <w:rPr>
          <w:rFonts w:asciiTheme="minorHAnsi" w:eastAsiaTheme="minorEastAsia" w:hAnsiTheme="minorHAnsi" w:cstheme="minorBidi"/>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A85DE2" w:rsidP="009070F4">
      <w:pPr>
        <w:pStyle w:val="TOC1"/>
        <w:rPr>
          <w:rFonts w:asciiTheme="minorHAnsi" w:eastAsiaTheme="minorEastAsia" w:hAnsiTheme="minorHAnsi" w:cstheme="minorBidi"/>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A85DE2" w:rsidP="009070F4">
      <w:pPr>
        <w:pStyle w:val="TOC2"/>
        <w:rPr>
          <w:rFonts w:asciiTheme="minorHAnsi" w:eastAsiaTheme="minorEastAsia" w:hAnsiTheme="minorHAnsi" w:cstheme="minorBidi"/>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A85DE2" w:rsidP="009070F4">
      <w:pPr>
        <w:pStyle w:val="TOC2"/>
        <w:rPr>
          <w:rFonts w:asciiTheme="minorHAnsi" w:eastAsiaTheme="minorEastAsia" w:hAnsiTheme="minorHAnsi" w:cstheme="minorBidi"/>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A85DE2" w:rsidP="009070F4">
      <w:pPr>
        <w:pStyle w:val="TOC2"/>
        <w:rPr>
          <w:rFonts w:asciiTheme="minorHAnsi" w:eastAsiaTheme="minorEastAsia" w:hAnsiTheme="minorHAnsi" w:cstheme="minorBidi"/>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A85DE2" w:rsidP="009070F4">
      <w:pPr>
        <w:pStyle w:val="TOC3"/>
        <w:rPr>
          <w:rFonts w:asciiTheme="minorHAnsi" w:eastAsiaTheme="minorEastAsia" w:hAnsiTheme="minorHAnsi" w:cstheme="minorBidi"/>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A85DE2" w:rsidP="009070F4">
      <w:pPr>
        <w:pStyle w:val="TOC3"/>
        <w:rPr>
          <w:rFonts w:asciiTheme="minorHAnsi" w:eastAsiaTheme="minorEastAsia" w:hAnsiTheme="minorHAnsi" w:cstheme="minorBidi"/>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A85DE2" w:rsidP="009070F4">
      <w:pPr>
        <w:pStyle w:val="TOC3"/>
        <w:rPr>
          <w:rFonts w:asciiTheme="minorHAnsi" w:eastAsiaTheme="minorEastAsia" w:hAnsiTheme="minorHAnsi" w:cstheme="minorBidi"/>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A85DE2" w:rsidP="009070F4">
      <w:pPr>
        <w:pStyle w:val="TOC3"/>
        <w:rPr>
          <w:rFonts w:asciiTheme="minorHAnsi" w:eastAsiaTheme="minorEastAsia" w:hAnsiTheme="minorHAnsi" w:cstheme="minorBidi"/>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A85DE2" w:rsidP="009070F4">
      <w:pPr>
        <w:pStyle w:val="TOC3"/>
        <w:rPr>
          <w:rFonts w:asciiTheme="minorHAnsi" w:eastAsiaTheme="minorEastAsia" w:hAnsiTheme="minorHAnsi" w:cstheme="minorBidi"/>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A85DE2" w:rsidP="009070F4">
      <w:pPr>
        <w:pStyle w:val="TOC3"/>
        <w:rPr>
          <w:rFonts w:asciiTheme="minorHAnsi" w:eastAsiaTheme="minorEastAsia" w:hAnsiTheme="minorHAnsi" w:cstheme="minorBidi"/>
          <w:sz w:val="22"/>
          <w:szCs w:val="22"/>
          <w:lang w:eastAsia="zh-CN"/>
        </w:rPr>
      </w:pPr>
      <w:hyperlink w:anchor="_Toc489804354" w:history="1">
        <w:r w:rsidR="00B870D3" w:rsidRPr="00671EA6">
          <w:rPr>
            <w:rStyle w:val="Hyperlink"/>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A85DE2" w:rsidP="009070F4">
      <w:pPr>
        <w:pStyle w:val="TOC3"/>
        <w:rPr>
          <w:rFonts w:asciiTheme="minorHAnsi" w:eastAsiaTheme="minorEastAsia" w:hAnsiTheme="minorHAnsi" w:cstheme="minorBidi"/>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A85DE2" w:rsidP="009070F4">
      <w:pPr>
        <w:pStyle w:val="TOC3"/>
        <w:rPr>
          <w:rFonts w:asciiTheme="minorHAnsi" w:eastAsiaTheme="minorEastAsia" w:hAnsiTheme="minorHAnsi" w:cstheme="minorBidi"/>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A85DE2" w:rsidP="009070F4">
      <w:pPr>
        <w:pStyle w:val="TOC2"/>
        <w:rPr>
          <w:rFonts w:asciiTheme="minorHAnsi" w:eastAsiaTheme="minorEastAsia" w:hAnsiTheme="minorHAnsi" w:cstheme="minorBidi"/>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A85DE2" w:rsidP="009070F4">
      <w:pPr>
        <w:pStyle w:val="TOC2"/>
        <w:rPr>
          <w:rFonts w:asciiTheme="minorHAnsi" w:eastAsiaTheme="minorEastAsia" w:hAnsiTheme="minorHAnsi" w:cstheme="minorBidi"/>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A85DE2" w:rsidP="009070F4">
      <w:pPr>
        <w:pStyle w:val="TOC3"/>
        <w:rPr>
          <w:rFonts w:asciiTheme="minorHAnsi" w:eastAsiaTheme="minorEastAsia" w:hAnsiTheme="minorHAnsi" w:cstheme="minorBidi"/>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A85DE2" w:rsidP="009070F4">
      <w:pPr>
        <w:pStyle w:val="TOC3"/>
        <w:rPr>
          <w:rFonts w:asciiTheme="minorHAnsi" w:eastAsiaTheme="minorEastAsia" w:hAnsiTheme="minorHAnsi" w:cstheme="minorBidi"/>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A85DE2" w:rsidP="009070F4">
      <w:pPr>
        <w:pStyle w:val="TOC2"/>
        <w:rPr>
          <w:rFonts w:asciiTheme="minorHAnsi" w:eastAsiaTheme="minorEastAsia" w:hAnsiTheme="minorHAnsi" w:cstheme="minorBidi"/>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A85DE2" w:rsidP="009070F4">
      <w:pPr>
        <w:pStyle w:val="TOC2"/>
        <w:rPr>
          <w:rFonts w:asciiTheme="minorHAnsi" w:eastAsiaTheme="minorEastAsia" w:hAnsiTheme="minorHAnsi" w:cstheme="minorBidi"/>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A85DE2" w:rsidP="009070F4">
      <w:pPr>
        <w:pStyle w:val="TOC2"/>
        <w:rPr>
          <w:rFonts w:asciiTheme="minorHAnsi" w:eastAsiaTheme="minorEastAsia" w:hAnsiTheme="minorHAnsi" w:cstheme="minorBidi"/>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A85DE2" w:rsidP="009070F4">
      <w:pPr>
        <w:pStyle w:val="TOC2"/>
        <w:rPr>
          <w:rFonts w:asciiTheme="minorHAnsi" w:eastAsiaTheme="minorEastAsia" w:hAnsiTheme="minorHAnsi" w:cstheme="minorBidi"/>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A85DE2" w:rsidP="009070F4">
      <w:pPr>
        <w:pStyle w:val="TOC2"/>
        <w:rPr>
          <w:rFonts w:asciiTheme="minorHAnsi" w:eastAsiaTheme="minorEastAsia" w:hAnsiTheme="minorHAnsi" w:cstheme="minorBidi"/>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A85DE2" w:rsidP="009070F4">
      <w:pPr>
        <w:pStyle w:val="TOC2"/>
        <w:rPr>
          <w:rFonts w:asciiTheme="minorHAnsi" w:eastAsiaTheme="minorEastAsia" w:hAnsiTheme="minorHAnsi" w:cstheme="minorBidi"/>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A85DE2" w:rsidP="009070F4">
      <w:pPr>
        <w:pStyle w:val="TOC2"/>
        <w:rPr>
          <w:rFonts w:asciiTheme="minorHAnsi" w:eastAsiaTheme="minorEastAsia" w:hAnsiTheme="minorHAnsi" w:cstheme="minorBidi"/>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A85DE2" w:rsidP="009070F4">
      <w:pPr>
        <w:pStyle w:val="TOC3"/>
        <w:rPr>
          <w:rFonts w:asciiTheme="minorHAnsi" w:eastAsiaTheme="minorEastAsia" w:hAnsiTheme="minorHAnsi" w:cstheme="minorBidi"/>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A85DE2" w:rsidP="009070F4">
      <w:pPr>
        <w:pStyle w:val="TOC3"/>
        <w:rPr>
          <w:rFonts w:asciiTheme="minorHAnsi" w:eastAsiaTheme="minorEastAsia" w:hAnsiTheme="minorHAnsi" w:cstheme="minorBidi"/>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A85DE2" w:rsidP="009070F4">
      <w:pPr>
        <w:pStyle w:val="TOC3"/>
        <w:rPr>
          <w:rFonts w:asciiTheme="minorHAnsi" w:eastAsiaTheme="minorEastAsia" w:hAnsiTheme="minorHAnsi" w:cstheme="minorBidi"/>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A85DE2" w:rsidP="009070F4">
      <w:pPr>
        <w:pStyle w:val="TOC3"/>
        <w:rPr>
          <w:rFonts w:asciiTheme="minorHAnsi" w:eastAsiaTheme="minorEastAsia" w:hAnsiTheme="minorHAnsi" w:cstheme="minorBidi"/>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A85DE2" w:rsidP="009070F4">
      <w:pPr>
        <w:pStyle w:val="TOC2"/>
        <w:rPr>
          <w:rFonts w:asciiTheme="minorHAnsi" w:eastAsiaTheme="minorEastAsia" w:hAnsiTheme="minorHAnsi" w:cstheme="minorBidi"/>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A85DE2" w:rsidP="009070F4">
      <w:pPr>
        <w:pStyle w:val="TOC1"/>
        <w:rPr>
          <w:rFonts w:asciiTheme="minorHAnsi" w:eastAsiaTheme="minorEastAsia" w:hAnsiTheme="minorHAnsi" w:cstheme="minorBidi"/>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A85DE2" w:rsidP="009070F4">
      <w:pPr>
        <w:pStyle w:val="TOC2"/>
        <w:rPr>
          <w:rFonts w:asciiTheme="minorHAnsi" w:eastAsiaTheme="minorEastAsia" w:hAnsiTheme="minorHAnsi" w:cstheme="minorBidi"/>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A85DE2" w:rsidP="009070F4">
      <w:pPr>
        <w:pStyle w:val="TOC2"/>
        <w:rPr>
          <w:rFonts w:asciiTheme="minorHAnsi" w:eastAsiaTheme="minorEastAsia" w:hAnsiTheme="minorHAnsi" w:cstheme="minorBidi"/>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A85DE2" w:rsidP="009070F4">
      <w:pPr>
        <w:pStyle w:val="TOC3"/>
        <w:rPr>
          <w:rFonts w:asciiTheme="minorHAnsi" w:eastAsiaTheme="minorEastAsia" w:hAnsiTheme="minorHAnsi" w:cstheme="minorBidi"/>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A85DE2" w:rsidP="009070F4">
      <w:pPr>
        <w:pStyle w:val="TOC3"/>
        <w:rPr>
          <w:rFonts w:asciiTheme="minorHAnsi" w:eastAsiaTheme="minorEastAsia" w:hAnsiTheme="minorHAnsi" w:cstheme="minorBidi"/>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A85DE2" w:rsidP="009070F4">
      <w:pPr>
        <w:pStyle w:val="TOC3"/>
        <w:rPr>
          <w:rFonts w:asciiTheme="minorHAnsi" w:eastAsiaTheme="minorEastAsia" w:hAnsiTheme="minorHAnsi" w:cstheme="minorBidi"/>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A85DE2" w:rsidP="009070F4">
      <w:pPr>
        <w:pStyle w:val="TOC2"/>
        <w:rPr>
          <w:rFonts w:asciiTheme="minorHAnsi" w:eastAsiaTheme="minorEastAsia" w:hAnsiTheme="minorHAnsi" w:cstheme="minorBidi"/>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A85DE2" w:rsidP="009070F4">
      <w:pPr>
        <w:pStyle w:val="TOC3"/>
        <w:rPr>
          <w:rFonts w:asciiTheme="minorHAnsi" w:eastAsiaTheme="minorEastAsia" w:hAnsiTheme="minorHAnsi" w:cstheme="minorBidi"/>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A85DE2" w:rsidP="009070F4">
      <w:pPr>
        <w:pStyle w:val="TOC3"/>
        <w:rPr>
          <w:rFonts w:asciiTheme="minorHAnsi" w:eastAsiaTheme="minorEastAsia" w:hAnsiTheme="minorHAnsi" w:cstheme="minorBidi"/>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A85DE2" w:rsidP="009070F4">
      <w:pPr>
        <w:pStyle w:val="TOC2"/>
        <w:rPr>
          <w:rFonts w:asciiTheme="minorHAnsi" w:eastAsiaTheme="minorEastAsia" w:hAnsiTheme="minorHAnsi" w:cstheme="minorBidi"/>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A85DE2" w:rsidP="009070F4">
      <w:pPr>
        <w:pStyle w:val="TOC2"/>
        <w:rPr>
          <w:rFonts w:asciiTheme="minorHAnsi" w:eastAsiaTheme="minorEastAsia" w:hAnsiTheme="minorHAnsi" w:cstheme="minorBidi"/>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A85DE2" w:rsidP="009070F4">
      <w:pPr>
        <w:pStyle w:val="TOC3"/>
        <w:rPr>
          <w:rFonts w:asciiTheme="minorHAnsi" w:eastAsiaTheme="minorEastAsia" w:hAnsiTheme="minorHAnsi" w:cstheme="minorBidi"/>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A85DE2" w:rsidP="009070F4">
      <w:pPr>
        <w:pStyle w:val="TOC3"/>
        <w:rPr>
          <w:rFonts w:asciiTheme="minorHAnsi" w:eastAsiaTheme="minorEastAsia" w:hAnsiTheme="minorHAnsi" w:cstheme="minorBidi"/>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A85DE2" w:rsidP="009070F4">
      <w:pPr>
        <w:pStyle w:val="TOC2"/>
        <w:rPr>
          <w:rFonts w:asciiTheme="minorHAnsi" w:eastAsiaTheme="minorEastAsia" w:hAnsiTheme="minorHAnsi" w:cstheme="minorBidi"/>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A85DE2" w:rsidP="009070F4">
      <w:pPr>
        <w:pStyle w:val="TOC2"/>
        <w:rPr>
          <w:rFonts w:asciiTheme="minorHAnsi" w:eastAsiaTheme="minorEastAsia" w:hAnsiTheme="minorHAnsi" w:cstheme="minorBidi"/>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A85DE2" w:rsidP="009070F4">
      <w:pPr>
        <w:pStyle w:val="TOC1"/>
        <w:rPr>
          <w:rFonts w:asciiTheme="minorHAnsi" w:eastAsiaTheme="minorEastAsia" w:hAnsiTheme="minorHAnsi" w:cstheme="minorBidi"/>
          <w:sz w:val="22"/>
          <w:szCs w:val="22"/>
          <w:lang w:eastAsia="zh-CN"/>
        </w:rPr>
      </w:pPr>
      <w:hyperlink w:anchor="_Toc489804388" w:history="1">
        <w:r w:rsidR="00B870D3" w:rsidRPr="00671EA6">
          <w:rPr>
            <w:rStyle w:val="Hyperlink"/>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A85DE2" w:rsidP="009070F4">
      <w:pPr>
        <w:pStyle w:val="TOC2"/>
        <w:rPr>
          <w:rFonts w:asciiTheme="minorHAnsi" w:eastAsiaTheme="minorEastAsia" w:hAnsiTheme="minorHAnsi" w:cstheme="minorBidi"/>
          <w:sz w:val="22"/>
          <w:szCs w:val="22"/>
          <w:lang w:eastAsia="zh-CN"/>
        </w:rPr>
      </w:pPr>
      <w:hyperlink w:anchor="_Toc489804389" w:history="1">
        <w:r w:rsidR="00B870D3" w:rsidRPr="00671EA6">
          <w:rPr>
            <w:rStyle w:val="Hyperlink"/>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A85DE2" w:rsidP="009070F4">
      <w:pPr>
        <w:pStyle w:val="TOC2"/>
        <w:rPr>
          <w:rFonts w:asciiTheme="minorHAnsi" w:eastAsiaTheme="minorEastAsia" w:hAnsiTheme="minorHAnsi" w:cstheme="minorBidi"/>
          <w:sz w:val="22"/>
          <w:szCs w:val="22"/>
          <w:lang w:eastAsia="zh-CN"/>
        </w:rPr>
      </w:pPr>
      <w:hyperlink w:anchor="_Toc489804390" w:history="1">
        <w:r w:rsidR="00B870D3" w:rsidRPr="00671EA6">
          <w:rPr>
            <w:rStyle w:val="Hyperlink"/>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A85DE2" w:rsidP="009070F4">
      <w:pPr>
        <w:pStyle w:val="TOC2"/>
        <w:rPr>
          <w:rFonts w:asciiTheme="minorHAnsi" w:eastAsiaTheme="minorEastAsia" w:hAnsiTheme="minorHAnsi" w:cstheme="minorBidi"/>
          <w:sz w:val="22"/>
          <w:szCs w:val="22"/>
          <w:lang w:eastAsia="zh-CN"/>
        </w:rPr>
      </w:pPr>
      <w:hyperlink w:anchor="_Toc489804391" w:history="1">
        <w:r w:rsidR="00B870D3" w:rsidRPr="00671EA6">
          <w:rPr>
            <w:rStyle w:val="Hyperlink"/>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A85DE2" w:rsidP="009070F4">
      <w:pPr>
        <w:pStyle w:val="TOC2"/>
        <w:rPr>
          <w:rFonts w:asciiTheme="minorHAnsi" w:eastAsiaTheme="minorEastAsia" w:hAnsiTheme="minorHAnsi" w:cstheme="minorBidi"/>
          <w:sz w:val="22"/>
          <w:szCs w:val="22"/>
          <w:lang w:eastAsia="zh-CN"/>
        </w:rPr>
      </w:pPr>
      <w:hyperlink w:anchor="_Toc489804392" w:history="1">
        <w:r w:rsidR="00B870D3" w:rsidRPr="00671EA6">
          <w:rPr>
            <w:rStyle w:val="Hyperlink"/>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A85DE2" w:rsidP="009070F4">
      <w:pPr>
        <w:pStyle w:val="TOC1"/>
        <w:rPr>
          <w:rFonts w:asciiTheme="minorHAnsi" w:eastAsiaTheme="minorEastAsia" w:hAnsiTheme="minorHAnsi" w:cstheme="minorBidi"/>
          <w:sz w:val="22"/>
          <w:szCs w:val="22"/>
          <w:lang w:eastAsia="zh-CN"/>
        </w:rPr>
      </w:pPr>
      <w:hyperlink w:anchor="_Toc489804393" w:history="1">
        <w:r w:rsidR="00B870D3" w:rsidRPr="00671EA6">
          <w:rPr>
            <w:rStyle w:val="Hyperlink"/>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A85DE2" w:rsidP="009070F4">
      <w:pPr>
        <w:pStyle w:val="TOC2"/>
        <w:rPr>
          <w:rFonts w:asciiTheme="minorHAnsi" w:eastAsiaTheme="minorEastAsia" w:hAnsiTheme="minorHAnsi" w:cstheme="minorBidi"/>
          <w:sz w:val="22"/>
          <w:szCs w:val="22"/>
          <w:lang w:eastAsia="zh-CN"/>
        </w:rPr>
      </w:pPr>
      <w:hyperlink w:anchor="_Toc489804394" w:history="1">
        <w:r w:rsidR="00B870D3" w:rsidRPr="00671EA6">
          <w:rPr>
            <w:rStyle w:val="Hyperlink"/>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A85DE2" w:rsidP="009070F4">
      <w:pPr>
        <w:pStyle w:val="TOC1"/>
        <w:rPr>
          <w:rFonts w:asciiTheme="minorHAnsi" w:eastAsiaTheme="minorEastAsia" w:hAnsiTheme="minorHAnsi" w:cstheme="minorBidi"/>
          <w:sz w:val="22"/>
          <w:szCs w:val="22"/>
          <w:lang w:eastAsia="zh-CN"/>
        </w:rPr>
      </w:pPr>
      <w:hyperlink w:anchor="_Toc489804395" w:history="1">
        <w:r w:rsidR="00B870D3" w:rsidRPr="00671EA6">
          <w:rPr>
            <w:rStyle w:val="Hyperlink"/>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A85DE2" w:rsidP="009070F4">
      <w:pPr>
        <w:pStyle w:val="TOC2"/>
        <w:rPr>
          <w:rFonts w:asciiTheme="minorHAnsi" w:eastAsiaTheme="minorEastAsia" w:hAnsiTheme="minorHAnsi" w:cstheme="minorBidi"/>
          <w:sz w:val="22"/>
          <w:szCs w:val="22"/>
          <w:lang w:eastAsia="zh-CN"/>
        </w:rPr>
      </w:pPr>
      <w:hyperlink w:anchor="_Toc489804396" w:history="1">
        <w:r w:rsidR="00B870D3" w:rsidRPr="00671EA6">
          <w:rPr>
            <w:rStyle w:val="Hyperlink"/>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A85DE2" w:rsidP="009070F4">
      <w:pPr>
        <w:pStyle w:val="TOC1"/>
        <w:rPr>
          <w:rFonts w:asciiTheme="minorHAnsi" w:eastAsiaTheme="minorEastAsia" w:hAnsiTheme="minorHAnsi" w:cstheme="minorBidi"/>
          <w:sz w:val="22"/>
          <w:szCs w:val="22"/>
          <w:lang w:eastAsia="zh-CN"/>
        </w:rPr>
      </w:pPr>
      <w:hyperlink w:anchor="_Toc489804397" w:history="1">
        <w:r w:rsidR="00B870D3" w:rsidRPr="00671EA6">
          <w:rPr>
            <w:rStyle w:val="Hyperlink"/>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A85DE2" w:rsidP="009070F4">
      <w:pPr>
        <w:pStyle w:val="TOC2"/>
        <w:rPr>
          <w:rFonts w:asciiTheme="minorHAnsi" w:eastAsiaTheme="minorEastAsia" w:hAnsiTheme="minorHAnsi" w:cstheme="minorBidi"/>
          <w:sz w:val="22"/>
          <w:szCs w:val="22"/>
          <w:lang w:eastAsia="zh-CN"/>
        </w:rPr>
      </w:pPr>
      <w:hyperlink w:anchor="_Toc489804398" w:history="1">
        <w:r w:rsidR="00B870D3" w:rsidRPr="00671EA6">
          <w:rPr>
            <w:rStyle w:val="Hyperlink"/>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A85DE2" w:rsidP="009070F4">
      <w:pPr>
        <w:pStyle w:val="TOC1"/>
        <w:rPr>
          <w:rFonts w:asciiTheme="minorHAnsi" w:eastAsiaTheme="minorEastAsia" w:hAnsiTheme="minorHAnsi" w:cstheme="minorBidi"/>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A85DE2" w:rsidP="009070F4">
      <w:pPr>
        <w:pStyle w:val="TOC1"/>
        <w:rPr>
          <w:rFonts w:asciiTheme="minorHAnsi" w:eastAsiaTheme="minorEastAsia" w:hAnsiTheme="minorHAnsi" w:cstheme="minorBidi"/>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A85DE2" w:rsidP="009070F4">
      <w:pPr>
        <w:pStyle w:val="TOC1"/>
        <w:rPr>
          <w:rFonts w:asciiTheme="minorHAnsi" w:eastAsiaTheme="minorEastAsia" w:hAnsiTheme="minorHAnsi" w:cstheme="minorBidi"/>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A85DE2" w:rsidP="009070F4">
      <w:pPr>
        <w:pStyle w:val="TOC1"/>
        <w:rPr>
          <w:rFonts w:asciiTheme="minorHAnsi" w:eastAsiaTheme="minorEastAsia" w:hAnsiTheme="minorHAnsi" w:cstheme="minorBidi"/>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A85DE2" w:rsidP="009070F4">
      <w:pPr>
        <w:pStyle w:val="TOC1"/>
        <w:rPr>
          <w:rFonts w:asciiTheme="minorHAnsi" w:eastAsiaTheme="minorEastAsia" w:hAnsiTheme="minorHAnsi" w:cstheme="minorBidi"/>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A85DE2" w:rsidP="009070F4">
      <w:pPr>
        <w:pStyle w:val="TOC1"/>
        <w:rPr>
          <w:rFonts w:asciiTheme="minorHAnsi" w:eastAsiaTheme="minorEastAsia" w:hAnsiTheme="minorHAnsi" w:cstheme="minorBidi"/>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A85DE2" w:rsidP="009070F4">
      <w:pPr>
        <w:pStyle w:val="TOC1"/>
        <w:rPr>
          <w:rFonts w:asciiTheme="minorHAnsi" w:eastAsiaTheme="minorEastAsia" w:hAnsiTheme="minorHAnsi" w:cstheme="minorBidi"/>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9070F4">
      <w:pPr>
        <w:rPr>
          <w:lang w:val="en-GB"/>
        </w:rPr>
      </w:pPr>
    </w:p>
    <w:p w14:paraId="0D370B9D" w14:textId="2616DB55" w:rsidR="00462DEF" w:rsidRPr="00462DEF" w:rsidRDefault="00462DEF" w:rsidP="009070F4">
      <w:r>
        <w:br w:type="page"/>
      </w:r>
    </w:p>
    <w:p w14:paraId="1AE4F474" w14:textId="435D67DF" w:rsidR="00877A21" w:rsidRDefault="00877A21" w:rsidP="00DA60A6">
      <w:pPr>
        <w:pStyle w:val="Heading1-NoNumber"/>
      </w:pPr>
      <w:bookmarkStart w:id="4" w:name="_Toc489804337"/>
      <w:r>
        <w:lastRenderedPageBreak/>
        <w:t>List of Tables</w:t>
      </w:r>
      <w:bookmarkEnd w:id="4"/>
    </w:p>
    <w:p w14:paraId="5514A4EF" w14:textId="1FCE1044" w:rsidR="00B870D3" w:rsidRDefault="00AB5968" w:rsidP="009070F4">
      <w:pPr>
        <w:pStyle w:val="TableofFigures"/>
        <w:rPr>
          <w:rFonts w:asciiTheme="minorHAnsi" w:eastAsiaTheme="minorEastAsia" w:hAnsiTheme="minorHAnsi" w:cstheme="minorBidi"/>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A85DE2" w:rsidP="009070F4">
      <w:pPr>
        <w:pStyle w:val="TableofFigures"/>
        <w:rPr>
          <w:rFonts w:asciiTheme="minorHAnsi" w:eastAsiaTheme="minorEastAsia" w:hAnsiTheme="minorHAnsi" w:cstheme="minorBidi"/>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A85DE2" w:rsidP="009070F4">
      <w:pPr>
        <w:pStyle w:val="TableofFigures"/>
        <w:rPr>
          <w:rFonts w:asciiTheme="minorHAnsi" w:eastAsiaTheme="minorEastAsia" w:hAnsiTheme="minorHAnsi" w:cstheme="minorBidi"/>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A85DE2" w:rsidP="009070F4">
      <w:pPr>
        <w:pStyle w:val="TableofFigures"/>
        <w:rPr>
          <w:rFonts w:asciiTheme="minorHAnsi" w:eastAsiaTheme="minorEastAsia" w:hAnsiTheme="minorHAnsi" w:cstheme="minorBidi"/>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A85DE2" w:rsidP="009070F4">
      <w:pPr>
        <w:pStyle w:val="TableofFigures"/>
        <w:rPr>
          <w:rFonts w:asciiTheme="minorHAnsi" w:eastAsiaTheme="minorEastAsia" w:hAnsiTheme="minorHAnsi" w:cstheme="minorBidi"/>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9070F4">
      <w:pPr>
        <w:pStyle w:val="ContentsTable"/>
      </w:pPr>
      <w:r>
        <w:fldChar w:fldCharType="end"/>
      </w:r>
      <w:r w:rsidR="00F67766">
        <w:br w:type="page"/>
      </w:r>
    </w:p>
    <w:p w14:paraId="1AE4F478" w14:textId="559A9582" w:rsidR="00877A21" w:rsidRDefault="00877A21" w:rsidP="00DA60A6">
      <w:pPr>
        <w:pStyle w:val="Heading1-NoNumber"/>
      </w:pPr>
      <w:bookmarkStart w:id="5" w:name="_Toc489804338"/>
      <w:r>
        <w:lastRenderedPageBreak/>
        <w:t>List of Figures</w:t>
      </w:r>
      <w:bookmarkEnd w:id="5"/>
    </w:p>
    <w:p w14:paraId="17F7C763" w14:textId="6423CAA4" w:rsidR="00B870D3" w:rsidRDefault="00CC6886" w:rsidP="009070F4">
      <w:pPr>
        <w:pStyle w:val="TableofFigures"/>
        <w:rPr>
          <w:rFonts w:asciiTheme="minorHAnsi" w:eastAsiaTheme="minorEastAsia" w:hAnsiTheme="minorHAnsi" w:cstheme="minorBidi"/>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A85DE2" w:rsidP="009070F4">
      <w:pPr>
        <w:pStyle w:val="TableofFigures"/>
        <w:rPr>
          <w:rFonts w:asciiTheme="minorHAnsi" w:eastAsiaTheme="minorEastAsia" w:hAnsiTheme="minorHAnsi" w:cstheme="minorBidi"/>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A85DE2" w:rsidP="009070F4">
      <w:pPr>
        <w:pStyle w:val="TableofFigures"/>
        <w:rPr>
          <w:rFonts w:asciiTheme="minorHAnsi" w:eastAsiaTheme="minorEastAsia" w:hAnsiTheme="minorHAnsi" w:cstheme="minorBidi"/>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A85DE2" w:rsidP="009070F4">
      <w:pPr>
        <w:pStyle w:val="TableofFigures"/>
        <w:rPr>
          <w:rFonts w:asciiTheme="minorHAnsi" w:eastAsiaTheme="minorEastAsia" w:hAnsiTheme="minorHAnsi" w:cstheme="minorBidi"/>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A85DE2" w:rsidP="009070F4">
      <w:pPr>
        <w:pStyle w:val="TableofFigures"/>
        <w:rPr>
          <w:rFonts w:asciiTheme="minorHAnsi" w:eastAsiaTheme="minorEastAsia" w:hAnsiTheme="minorHAnsi" w:cstheme="minorBidi"/>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A85DE2" w:rsidP="009070F4">
      <w:pPr>
        <w:pStyle w:val="TableofFigures"/>
        <w:rPr>
          <w:rFonts w:asciiTheme="minorHAnsi" w:eastAsiaTheme="minorEastAsia" w:hAnsiTheme="minorHAnsi" w:cstheme="minorBidi"/>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A85DE2" w:rsidP="009070F4">
      <w:pPr>
        <w:pStyle w:val="TableofFigures"/>
        <w:rPr>
          <w:rFonts w:asciiTheme="minorHAnsi" w:eastAsiaTheme="minorEastAsia" w:hAnsiTheme="minorHAnsi" w:cstheme="minorBidi"/>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A85DE2" w:rsidP="009070F4">
      <w:pPr>
        <w:pStyle w:val="TableofFigures"/>
        <w:rPr>
          <w:rFonts w:asciiTheme="minorHAnsi" w:eastAsiaTheme="minorEastAsia" w:hAnsiTheme="minorHAnsi" w:cstheme="minorBidi"/>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A85DE2" w:rsidP="009070F4">
      <w:pPr>
        <w:pStyle w:val="TableofFigures"/>
        <w:rPr>
          <w:rFonts w:asciiTheme="minorHAnsi" w:eastAsiaTheme="minorEastAsia" w:hAnsiTheme="minorHAnsi" w:cstheme="minorBidi"/>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A85DE2" w:rsidP="009070F4">
      <w:pPr>
        <w:pStyle w:val="TableofFigures"/>
        <w:rPr>
          <w:rFonts w:asciiTheme="minorHAnsi" w:eastAsiaTheme="minorEastAsia" w:hAnsiTheme="minorHAnsi" w:cstheme="minorBidi"/>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A85DE2" w:rsidP="009070F4">
      <w:pPr>
        <w:pStyle w:val="TableofFigures"/>
        <w:rPr>
          <w:rFonts w:asciiTheme="minorHAnsi" w:eastAsiaTheme="minorEastAsia" w:hAnsiTheme="minorHAnsi" w:cstheme="minorBidi"/>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A85DE2" w:rsidP="009070F4">
      <w:pPr>
        <w:pStyle w:val="TableofFigures"/>
        <w:rPr>
          <w:rFonts w:asciiTheme="minorHAnsi" w:eastAsiaTheme="minorEastAsia" w:hAnsiTheme="minorHAnsi" w:cstheme="minorBidi"/>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A85DE2" w:rsidP="009070F4">
      <w:pPr>
        <w:pStyle w:val="TableofFigures"/>
        <w:rPr>
          <w:rFonts w:asciiTheme="minorHAnsi" w:eastAsiaTheme="minorEastAsia" w:hAnsiTheme="minorHAnsi" w:cstheme="minorBidi"/>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A85DE2" w:rsidP="009070F4">
      <w:pPr>
        <w:pStyle w:val="TableofFigures"/>
        <w:rPr>
          <w:rFonts w:asciiTheme="minorHAnsi" w:eastAsiaTheme="minorEastAsia" w:hAnsiTheme="minorHAnsi" w:cstheme="minorBidi"/>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A85DE2" w:rsidP="009070F4">
      <w:pPr>
        <w:pStyle w:val="TableofFigures"/>
        <w:rPr>
          <w:rFonts w:asciiTheme="minorHAnsi" w:eastAsiaTheme="minorEastAsia" w:hAnsiTheme="minorHAnsi" w:cstheme="minorBidi"/>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A85DE2" w:rsidP="009070F4">
      <w:pPr>
        <w:pStyle w:val="TableofFigures"/>
        <w:rPr>
          <w:rFonts w:asciiTheme="minorHAnsi" w:eastAsiaTheme="minorEastAsia" w:hAnsiTheme="minorHAnsi" w:cstheme="minorBidi"/>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A85DE2" w:rsidP="009070F4">
      <w:pPr>
        <w:pStyle w:val="TableofFigures"/>
        <w:rPr>
          <w:rFonts w:asciiTheme="minorHAnsi" w:eastAsiaTheme="minorEastAsia" w:hAnsiTheme="minorHAnsi" w:cstheme="minorBidi"/>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A85DE2" w:rsidP="009070F4">
      <w:pPr>
        <w:pStyle w:val="TableofFigures"/>
        <w:rPr>
          <w:rFonts w:asciiTheme="minorHAnsi" w:eastAsiaTheme="minorEastAsia" w:hAnsiTheme="minorHAnsi" w:cstheme="minorBidi"/>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A85DE2" w:rsidP="009070F4">
      <w:pPr>
        <w:pStyle w:val="TableofFigures"/>
        <w:rPr>
          <w:rFonts w:asciiTheme="minorHAnsi" w:eastAsiaTheme="minorEastAsia" w:hAnsiTheme="minorHAnsi" w:cstheme="minorBidi"/>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A85DE2" w:rsidP="009070F4">
      <w:pPr>
        <w:pStyle w:val="TableofFigures"/>
        <w:rPr>
          <w:rFonts w:asciiTheme="minorHAnsi" w:eastAsiaTheme="minorEastAsia" w:hAnsiTheme="minorHAnsi" w:cstheme="minorBidi"/>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A85DE2" w:rsidP="009070F4">
      <w:pPr>
        <w:pStyle w:val="TableofFigures"/>
        <w:rPr>
          <w:rFonts w:asciiTheme="minorHAnsi" w:eastAsiaTheme="minorEastAsia" w:hAnsiTheme="minorHAnsi" w:cstheme="minorBidi"/>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A85DE2" w:rsidP="009070F4">
      <w:pPr>
        <w:pStyle w:val="TableofFigures"/>
        <w:rPr>
          <w:rFonts w:asciiTheme="minorHAnsi" w:eastAsiaTheme="minorEastAsia" w:hAnsiTheme="minorHAnsi" w:cstheme="minorBidi"/>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A85DE2" w:rsidP="009070F4">
      <w:pPr>
        <w:pStyle w:val="TableofFigures"/>
        <w:rPr>
          <w:rFonts w:asciiTheme="minorHAnsi" w:eastAsiaTheme="minorEastAsia" w:hAnsiTheme="minorHAnsi" w:cstheme="minorBidi"/>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A85DE2" w:rsidP="009070F4">
      <w:pPr>
        <w:pStyle w:val="TableofFigures"/>
        <w:rPr>
          <w:rFonts w:asciiTheme="minorHAnsi" w:eastAsiaTheme="minorEastAsia" w:hAnsiTheme="minorHAnsi" w:cstheme="minorBidi"/>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A85DE2" w:rsidP="009070F4">
      <w:pPr>
        <w:pStyle w:val="TableofFigures"/>
        <w:rPr>
          <w:rFonts w:asciiTheme="minorHAnsi" w:eastAsiaTheme="minorEastAsia" w:hAnsiTheme="minorHAnsi" w:cstheme="minorBidi"/>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A85DE2" w:rsidP="009070F4">
      <w:pPr>
        <w:pStyle w:val="TableofFigures"/>
        <w:rPr>
          <w:rFonts w:asciiTheme="minorHAnsi" w:eastAsiaTheme="minorEastAsia" w:hAnsiTheme="minorHAnsi" w:cstheme="minorBidi"/>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A85DE2" w:rsidP="009070F4">
      <w:pPr>
        <w:pStyle w:val="TableofFigures"/>
        <w:rPr>
          <w:rFonts w:asciiTheme="minorHAnsi" w:eastAsiaTheme="minorEastAsia" w:hAnsiTheme="minorHAnsi" w:cstheme="minorBidi"/>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A85DE2" w:rsidP="009070F4">
      <w:pPr>
        <w:pStyle w:val="TableofFigures"/>
        <w:rPr>
          <w:rFonts w:asciiTheme="minorHAnsi" w:eastAsiaTheme="minorEastAsia" w:hAnsiTheme="minorHAnsi" w:cstheme="minorBidi"/>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A85DE2" w:rsidP="009070F4">
      <w:pPr>
        <w:pStyle w:val="TableofFigures"/>
        <w:rPr>
          <w:rFonts w:asciiTheme="minorHAnsi" w:eastAsiaTheme="minorEastAsia" w:hAnsiTheme="minorHAnsi" w:cstheme="minorBidi"/>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A85DE2" w:rsidP="009070F4">
      <w:pPr>
        <w:pStyle w:val="TableofFigures"/>
        <w:rPr>
          <w:rFonts w:asciiTheme="minorHAnsi" w:eastAsiaTheme="minorEastAsia" w:hAnsiTheme="minorHAnsi" w:cstheme="minorBidi"/>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A85DE2" w:rsidP="009070F4">
      <w:pPr>
        <w:pStyle w:val="TableofFigures"/>
        <w:rPr>
          <w:rFonts w:asciiTheme="minorHAnsi" w:eastAsiaTheme="minorEastAsia" w:hAnsiTheme="minorHAnsi" w:cstheme="minorBidi"/>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A85DE2" w:rsidP="009070F4">
      <w:pPr>
        <w:pStyle w:val="TableofFigures"/>
        <w:rPr>
          <w:rFonts w:asciiTheme="minorHAnsi" w:eastAsiaTheme="minorEastAsia" w:hAnsiTheme="minorHAnsi" w:cstheme="minorBidi"/>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A85DE2" w:rsidP="009070F4">
      <w:pPr>
        <w:pStyle w:val="TableofFigures"/>
        <w:rPr>
          <w:rFonts w:asciiTheme="minorHAnsi" w:eastAsiaTheme="minorEastAsia" w:hAnsiTheme="minorHAnsi" w:cstheme="minorBidi"/>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A85DE2" w:rsidP="009070F4">
      <w:pPr>
        <w:pStyle w:val="TableofFigures"/>
        <w:rPr>
          <w:rFonts w:asciiTheme="minorHAnsi" w:eastAsiaTheme="minorEastAsia" w:hAnsiTheme="minorHAnsi" w:cstheme="minorBidi"/>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A85DE2" w:rsidP="009070F4">
      <w:pPr>
        <w:pStyle w:val="TableofFigures"/>
        <w:rPr>
          <w:rFonts w:asciiTheme="minorHAnsi" w:eastAsiaTheme="minorEastAsia" w:hAnsiTheme="minorHAnsi" w:cstheme="minorBidi"/>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A85DE2" w:rsidP="009070F4">
      <w:pPr>
        <w:pStyle w:val="TableofFigures"/>
        <w:rPr>
          <w:rFonts w:asciiTheme="minorHAnsi" w:eastAsiaTheme="minorEastAsia" w:hAnsiTheme="minorHAnsi" w:cstheme="minorBidi"/>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9070F4">
      <w:r>
        <w:fldChar w:fldCharType="end"/>
      </w:r>
      <w:r w:rsidR="00F67766">
        <w:br w:type="page"/>
      </w:r>
    </w:p>
    <w:p w14:paraId="1AE4F482" w14:textId="43E2160E"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9070F4">
      <w:r>
        <w:t>A</w:t>
      </w:r>
      <w:r w:rsidR="00550DCE">
        <w:t>C</w:t>
      </w:r>
      <w:r w:rsidR="00550DCE">
        <w:tab/>
      </w:r>
      <w:r w:rsidR="00550DCE">
        <w:tab/>
        <w:t>Alternating Current</w:t>
      </w:r>
    </w:p>
    <w:p w14:paraId="36C1D98C" w14:textId="7CCFFDC2" w:rsidR="003A16B3" w:rsidRDefault="003A16B3" w:rsidP="009070F4">
      <w:r>
        <w:t>AEMO</w:t>
      </w:r>
      <w:r>
        <w:tab/>
      </w:r>
      <w:r>
        <w:tab/>
        <w:t>Australian Energy Market Operator</w:t>
      </w:r>
    </w:p>
    <w:p w14:paraId="52470365" w14:textId="7B569010" w:rsidR="00173817" w:rsidRDefault="00173817" w:rsidP="009070F4">
      <w:r>
        <w:t>ALCC</w:t>
      </w:r>
      <w:r>
        <w:tab/>
      </w:r>
      <w:r>
        <w:tab/>
        <w:t>Annualized Life Cycle Cost</w:t>
      </w:r>
    </w:p>
    <w:p w14:paraId="3904CEEB" w14:textId="6D8BB288" w:rsidR="000249A7" w:rsidRDefault="000249A7" w:rsidP="009070F4">
      <w:r>
        <w:t>BES</w:t>
      </w:r>
      <w:r>
        <w:tab/>
      </w:r>
      <w:r>
        <w:tab/>
        <w:t>Battery Energy Storage</w:t>
      </w:r>
    </w:p>
    <w:p w14:paraId="234D0F95" w14:textId="0619DE73" w:rsidR="003467A5" w:rsidRDefault="003467A5" w:rsidP="009070F4">
      <w:r>
        <w:t>C</w:t>
      </w:r>
      <w:r w:rsidR="00635160">
        <w:t>O2</w:t>
      </w:r>
      <w:r w:rsidR="00635160">
        <w:tab/>
      </w:r>
      <w:r w:rsidR="00635160">
        <w:tab/>
        <w:t>Carbon Dioxide</w:t>
      </w:r>
    </w:p>
    <w:p w14:paraId="1F50B704" w14:textId="18120037" w:rsidR="003467A5" w:rsidRDefault="003467A5" w:rsidP="009070F4">
      <w:r>
        <w:t>D</w:t>
      </w:r>
      <w:r w:rsidR="00550DCE">
        <w:t>C</w:t>
      </w:r>
      <w:r w:rsidR="00550DCE">
        <w:tab/>
      </w:r>
      <w:r w:rsidR="00550DCE">
        <w:tab/>
        <w:t>Direct Current</w:t>
      </w:r>
    </w:p>
    <w:p w14:paraId="059F06E4" w14:textId="4047E9AA" w:rsidR="00ED74ED" w:rsidRDefault="00ED74ED" w:rsidP="009070F4">
      <w:r>
        <w:t>DER</w:t>
      </w:r>
      <w:r>
        <w:tab/>
      </w:r>
      <w:r>
        <w:tab/>
        <w:t>Distributed Energy Resource</w:t>
      </w:r>
    </w:p>
    <w:p w14:paraId="21DBEAD0" w14:textId="34CDBA1A" w:rsidR="00B01FB4" w:rsidRDefault="00B01FB4" w:rsidP="009070F4">
      <w:r>
        <w:t>DOD</w:t>
      </w:r>
      <w:r>
        <w:tab/>
      </w:r>
      <w:r>
        <w:tab/>
        <w:t>Depth of Discharge</w:t>
      </w:r>
    </w:p>
    <w:p w14:paraId="3AE6706A" w14:textId="52664454" w:rsidR="003467A5" w:rsidRDefault="003467A5" w:rsidP="009070F4">
      <w:r>
        <w:t>E</w:t>
      </w:r>
      <w:r w:rsidR="00726178">
        <w:t>PS</w:t>
      </w:r>
      <w:r w:rsidR="00726178">
        <w:tab/>
      </w:r>
      <w:r w:rsidR="00726178">
        <w:tab/>
        <w:t>Emergency Power Supply</w:t>
      </w:r>
    </w:p>
    <w:p w14:paraId="38582973" w14:textId="44192893" w:rsidR="0093660F" w:rsidRDefault="0093660F" w:rsidP="009070F4">
      <w:r>
        <w:t>EPBT</w:t>
      </w:r>
      <w:r>
        <w:tab/>
      </w:r>
      <w:r>
        <w:tab/>
        <w:t>Energy Payback Time</w:t>
      </w:r>
    </w:p>
    <w:p w14:paraId="7CD227C9" w14:textId="62C2D346" w:rsidR="003467A5" w:rsidRDefault="003467A5" w:rsidP="009070F4">
      <w:r>
        <w:t>F</w:t>
      </w:r>
      <w:r w:rsidR="00B01FB4">
        <w:tab/>
      </w:r>
      <w:r w:rsidR="00B01FB4">
        <w:tab/>
        <w:t>Frequency</w:t>
      </w:r>
    </w:p>
    <w:p w14:paraId="28576E39" w14:textId="2F40253A" w:rsidR="003467A5" w:rsidRDefault="003467A5" w:rsidP="009070F4">
      <w:r>
        <w:t>G</w:t>
      </w:r>
      <w:r w:rsidR="002742CC">
        <w:t>UI</w:t>
      </w:r>
      <w:r w:rsidR="002742CC">
        <w:tab/>
      </w:r>
      <w:r w:rsidR="002742CC">
        <w:tab/>
        <w:t>Graphical User Interface</w:t>
      </w:r>
    </w:p>
    <w:p w14:paraId="4AE0E5E1" w14:textId="5EC597EE" w:rsidR="00E6024A" w:rsidRDefault="00E6024A" w:rsidP="009070F4">
      <w:r>
        <w:t>GHI</w:t>
      </w:r>
      <w:r>
        <w:tab/>
      </w:r>
      <w:r>
        <w:tab/>
      </w:r>
      <w:r w:rsidRPr="003574B8">
        <w:t>Global Horizontal Irradiance</w:t>
      </w:r>
    </w:p>
    <w:p w14:paraId="10B22CB0" w14:textId="757DA036" w:rsidR="003467A5" w:rsidRDefault="003467A5" w:rsidP="009070F4">
      <w:r>
        <w:t>H</w:t>
      </w:r>
      <w:r w:rsidR="00635160">
        <w:t>EV</w:t>
      </w:r>
      <w:r w:rsidR="00635160">
        <w:tab/>
      </w:r>
      <w:r w:rsidR="00635160">
        <w:tab/>
        <w:t>Hybrid Electric Vehicle</w:t>
      </w:r>
    </w:p>
    <w:p w14:paraId="1C166186" w14:textId="6CDDDB7C" w:rsidR="003467A5" w:rsidRDefault="003467A5" w:rsidP="009070F4">
      <w:r>
        <w:t>IC</w:t>
      </w:r>
      <w:r>
        <w:tab/>
      </w:r>
      <w:r>
        <w:tab/>
        <w:t>Integrated Circuit</w:t>
      </w:r>
    </w:p>
    <w:p w14:paraId="163A1EA2" w14:textId="51E12874" w:rsidR="00173817" w:rsidRDefault="00173817" w:rsidP="009070F4">
      <w:r>
        <w:t>IRR</w:t>
      </w:r>
      <w:r>
        <w:tab/>
      </w:r>
      <w:r>
        <w:tab/>
        <w:t>Internal Rate of Return</w:t>
      </w:r>
    </w:p>
    <w:p w14:paraId="065B16E7" w14:textId="11063BFC" w:rsidR="003467A5" w:rsidRDefault="003467A5" w:rsidP="009070F4">
      <w:r>
        <w:t>J</w:t>
      </w:r>
      <w:r w:rsidR="00B01FB4">
        <w:tab/>
      </w:r>
      <w:r w:rsidR="00B01FB4">
        <w:tab/>
        <w:t>Joules</w:t>
      </w:r>
    </w:p>
    <w:p w14:paraId="50ED9B7A" w14:textId="238CF474" w:rsidR="003467A5" w:rsidRDefault="003467A5" w:rsidP="009070F4">
      <w:r>
        <w:t>K</w:t>
      </w:r>
      <w:r w:rsidR="00635160">
        <w:t>WHR</w:t>
      </w:r>
      <w:r w:rsidR="00635160">
        <w:tab/>
        <w:t>Kilowatt Hour</w:t>
      </w:r>
    </w:p>
    <w:p w14:paraId="6A771113" w14:textId="5C5369C1" w:rsidR="00805F78" w:rsidRDefault="00805F78" w:rsidP="009070F4">
      <w:r>
        <w:t>LV</w:t>
      </w:r>
      <w:r>
        <w:tab/>
      </w:r>
      <w:r>
        <w:tab/>
        <w:t>Low Voltage</w:t>
      </w:r>
    </w:p>
    <w:p w14:paraId="070D05B5" w14:textId="1BC33E7D" w:rsidR="00173817" w:rsidRDefault="00173817" w:rsidP="009070F4">
      <w:r>
        <w:t>LCC</w:t>
      </w:r>
      <w:r>
        <w:tab/>
      </w:r>
      <w:r>
        <w:tab/>
        <w:t>Life Cycle Cost</w:t>
      </w:r>
    </w:p>
    <w:p w14:paraId="1ACD282E" w14:textId="12073616" w:rsidR="003467A5" w:rsidRDefault="003467A5" w:rsidP="009070F4">
      <w:r>
        <w:t>M</w:t>
      </w:r>
      <w:r w:rsidR="002742CC">
        <w:t>ATLAB</w:t>
      </w:r>
      <w:r w:rsidR="002742CC">
        <w:tab/>
        <w:t>Matrix Laboratory</w:t>
      </w:r>
    </w:p>
    <w:p w14:paraId="2938ECCC" w14:textId="6E8D2521" w:rsidR="000249A7" w:rsidRDefault="000249A7" w:rsidP="009070F4">
      <w:r>
        <w:t>NEM</w:t>
      </w:r>
      <w:r>
        <w:tab/>
      </w:r>
      <w:r>
        <w:tab/>
        <w:t>National Electricity Market</w:t>
      </w:r>
    </w:p>
    <w:p w14:paraId="37D642AC" w14:textId="3296C2D1" w:rsidR="00173817" w:rsidRDefault="00173817" w:rsidP="009070F4">
      <w:r>
        <w:t>NPV</w:t>
      </w:r>
      <w:r>
        <w:tab/>
      </w:r>
      <w:r>
        <w:tab/>
        <w:t>Net Present Value</w:t>
      </w:r>
    </w:p>
    <w:p w14:paraId="1396895F" w14:textId="1B1AEA82" w:rsidR="003467A5" w:rsidRDefault="003467A5" w:rsidP="009070F4">
      <w:r>
        <w:t>O</w:t>
      </w:r>
      <w:r w:rsidR="00B01FB4">
        <w:tab/>
      </w:r>
      <w:r w:rsidR="00B01FB4">
        <w:tab/>
        <w:t>Outdoor</w:t>
      </w:r>
    </w:p>
    <w:p w14:paraId="3391BD01" w14:textId="1EB359AA" w:rsidR="00805F78" w:rsidRDefault="00805F78" w:rsidP="009070F4">
      <w:r>
        <w:t>PV</w:t>
      </w:r>
      <w:r>
        <w:tab/>
      </w:r>
      <w:r>
        <w:tab/>
        <w:t>Photovoltaic</w:t>
      </w:r>
    </w:p>
    <w:p w14:paraId="1AE4F484" w14:textId="34A4D1EC" w:rsidR="00C0691B" w:rsidRPr="00726178" w:rsidRDefault="00B01FB4" w:rsidP="009070F4">
      <w:r>
        <w:t>PDF</w:t>
      </w:r>
      <w:r>
        <w:tab/>
      </w:r>
      <w:r>
        <w:tab/>
        <w:t>Probability Density Function</w:t>
      </w:r>
    </w:p>
    <w:p w14:paraId="4D90CE1F" w14:textId="458F3639" w:rsidR="003467A5" w:rsidRPr="00726178" w:rsidRDefault="003467A5" w:rsidP="009070F4">
      <w:r w:rsidRPr="00726178">
        <w:t>R</w:t>
      </w:r>
      <w:r w:rsidR="00B01FB4">
        <w:t>TP</w:t>
      </w:r>
      <w:r w:rsidR="00B01FB4">
        <w:tab/>
      </w:r>
      <w:r w:rsidR="00B01FB4">
        <w:tab/>
        <w:t>Real Time Pricing</w:t>
      </w:r>
    </w:p>
    <w:p w14:paraId="387998E2" w14:textId="5D0D0770" w:rsidR="003467A5" w:rsidRDefault="003467A5" w:rsidP="009070F4">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9070F4">
      <w:r>
        <w:t>SOH</w:t>
      </w:r>
      <w:r>
        <w:tab/>
      </w:r>
      <w:r>
        <w:tab/>
        <w:t>State of Health</w:t>
      </w:r>
    </w:p>
    <w:p w14:paraId="215A690A" w14:textId="4875AD52" w:rsidR="003467A5" w:rsidRPr="00726178" w:rsidRDefault="003467A5" w:rsidP="009070F4">
      <w:r w:rsidRPr="00726178">
        <w:t>V</w:t>
      </w:r>
      <w:r w:rsidR="00B01FB4">
        <w:tab/>
      </w:r>
      <w:r w:rsidR="00B01FB4">
        <w:tab/>
        <w:t>Volts</w:t>
      </w:r>
    </w:p>
    <w:p w14:paraId="6FF4216B" w14:textId="7E4E9F6D" w:rsidR="00173817" w:rsidRDefault="003467A5" w:rsidP="009070F4">
      <w:r w:rsidRPr="00726178">
        <w:t>W</w:t>
      </w:r>
      <w:r w:rsidR="00635160">
        <w:t>AN</w:t>
      </w:r>
      <w:r w:rsidR="00635160">
        <w:tab/>
      </w:r>
      <w:r w:rsidR="00635160">
        <w:tab/>
        <w:t>Wireless Area Network</w:t>
      </w:r>
    </w:p>
    <w:p w14:paraId="1AE4F487" w14:textId="585F0043" w:rsidR="00F67766" w:rsidRPr="00726178" w:rsidRDefault="00F67766" w:rsidP="009070F4">
      <w:r w:rsidRPr="00726178">
        <w:br w:type="page"/>
      </w:r>
    </w:p>
    <w:p w14:paraId="1AE4F488" w14:textId="0960245F"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rsidP="009070F4">
      <w:pPr>
        <w:pStyle w:val="TableofFigures"/>
        <w:rPr>
          <w:rFonts w:asciiTheme="minorHAnsi" w:eastAsiaTheme="minorEastAsia" w:hAnsiTheme="minorHAnsi" w:cstheme="minorBidi"/>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A85DE2" w:rsidP="009070F4">
      <w:pPr>
        <w:pStyle w:val="TableofFigures"/>
        <w:rPr>
          <w:rFonts w:asciiTheme="minorHAnsi" w:eastAsiaTheme="minorEastAsia" w:hAnsiTheme="minorHAnsi" w:cstheme="minorBidi"/>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A85DE2" w:rsidP="009070F4">
      <w:pPr>
        <w:pStyle w:val="TableofFigures"/>
        <w:rPr>
          <w:rFonts w:asciiTheme="minorHAnsi" w:eastAsiaTheme="minorEastAsia" w:hAnsiTheme="minorHAnsi" w:cstheme="minorBidi"/>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A85DE2" w:rsidP="009070F4">
      <w:pPr>
        <w:pStyle w:val="TableofFigures"/>
        <w:rPr>
          <w:rFonts w:asciiTheme="minorHAnsi" w:eastAsiaTheme="minorEastAsia" w:hAnsiTheme="minorHAnsi" w:cstheme="minorBidi"/>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A85DE2" w:rsidP="009070F4">
      <w:pPr>
        <w:pStyle w:val="TableofFigures"/>
        <w:rPr>
          <w:rFonts w:asciiTheme="minorHAnsi" w:eastAsiaTheme="minorEastAsia" w:hAnsiTheme="minorHAnsi" w:cstheme="minorBidi"/>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9070F4">
      <w:r>
        <w:fldChar w:fldCharType="end"/>
      </w:r>
    </w:p>
    <w:p w14:paraId="1DCF8716" w14:textId="7759AD1D" w:rsidR="00C651B3" w:rsidRDefault="00C651B3" w:rsidP="009070F4"/>
    <w:p w14:paraId="465334E2" w14:textId="0AF2A6BB" w:rsidR="00C651B3" w:rsidRDefault="00C651B3" w:rsidP="009070F4"/>
    <w:p w14:paraId="19F2FD85" w14:textId="74999E86" w:rsidR="00C651B3" w:rsidRDefault="00C651B3" w:rsidP="009070F4"/>
    <w:p w14:paraId="44636A9F" w14:textId="58673FF1" w:rsidR="00C651B3" w:rsidRDefault="00C651B3" w:rsidP="009070F4"/>
    <w:p w14:paraId="0C0CD8F8" w14:textId="214E4C53" w:rsidR="00C651B3" w:rsidRDefault="00C651B3" w:rsidP="009070F4"/>
    <w:p w14:paraId="53D2C805" w14:textId="3E84AA85" w:rsidR="00C651B3" w:rsidRDefault="00C651B3" w:rsidP="009070F4"/>
    <w:p w14:paraId="028E7900" w14:textId="4181A003" w:rsidR="00C651B3" w:rsidRDefault="00C651B3" w:rsidP="009070F4"/>
    <w:p w14:paraId="54ACE257" w14:textId="77777777" w:rsidR="0067511F" w:rsidRDefault="0067511F" w:rsidP="009070F4">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9070F4">
      <w:r>
        <w:br w:type="page"/>
      </w:r>
    </w:p>
    <w:p w14:paraId="1AE4F490" w14:textId="1439A133"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9070F4"/>
    <w:p w14:paraId="3BBAA209" w14:textId="48F261DD" w:rsidR="00493444" w:rsidRDefault="00EC12B2" w:rsidP="009070F4">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9070F4"/>
    <w:p w14:paraId="2E0A998E" w14:textId="0CD85068" w:rsidR="00B72672" w:rsidRDefault="005B486D" w:rsidP="009070F4">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4F7DA666"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9070F4">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9070F4"/>
    <w:p w14:paraId="029FECC8" w14:textId="39B5BBAA" w:rsidR="000355F3" w:rsidRDefault="009C3413" w:rsidP="009070F4">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2960" behindDoc="0" locked="0" layoutInCell="1" allowOverlap="1" wp14:anchorId="4342E6BB" wp14:editId="21A2DA49">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12BF7264" w:rsidR="00D62735" w:rsidRPr="00D42316" w:rsidRDefault="00D62735" w:rsidP="009070F4">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2960;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2BF7264" w:rsidR="00D62735" w:rsidRPr="00D42316" w:rsidRDefault="00D62735" w:rsidP="009070F4">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9070F4"/>
    <w:p w14:paraId="686C55CB" w14:textId="29C7463F" w:rsidR="00E22B15" w:rsidRDefault="00FE0889" w:rsidP="009070F4">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BES systems can be designed to reduce strain; adverse load profiles and voltage rises on the network while smoothing the grid integration</w:t>
      </w:r>
      <w:r w:rsidR="00DB64B3">
        <w:t xml:space="preserve"> and</w:t>
      </w:r>
      <w:r w:rsidR="00D53534">
        <w:t xml:space="preserve"> ultimately aiming towards off-grid standalone domestic systems.</w:t>
      </w:r>
      <w:r w:rsidR="00E144D1">
        <w:t xml:space="preserve"> </w:t>
      </w:r>
    </w:p>
    <w:p w14:paraId="45F82088" w14:textId="77777777" w:rsidR="00E22B15" w:rsidRDefault="00E22B15" w:rsidP="009070F4"/>
    <w:p w14:paraId="1A70785B" w14:textId="5CDE99EE" w:rsidR="00AA0FBF" w:rsidRDefault="00BA312C" w:rsidP="009070F4">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6185D30B" w:rsidR="0017278E" w:rsidRDefault="0017278E" w:rsidP="00DB373A">
      <w:pPr>
        <w:pStyle w:val="Heading2"/>
      </w:pPr>
      <w:bookmarkStart w:id="22" w:name="_Toc489804343"/>
      <w:r>
        <w:t>Research Aims</w:t>
      </w:r>
      <w:bookmarkEnd w:id="22"/>
    </w:p>
    <w:p w14:paraId="71798463" w14:textId="5825EC49" w:rsidR="00120643" w:rsidRPr="00120643" w:rsidRDefault="00120643" w:rsidP="009070F4"/>
    <w:p w14:paraId="003A6904" w14:textId="49FBB85C" w:rsidR="00AC60C7" w:rsidRPr="003B0C59" w:rsidRDefault="00A25B65" w:rsidP="009070F4">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9070F4"/>
    <w:p w14:paraId="7B5F1FB0" w14:textId="0BDDD05E" w:rsidR="00E5398E" w:rsidRDefault="00E5398E" w:rsidP="00DB373A">
      <w:pPr>
        <w:pStyle w:val="Heading2"/>
      </w:pPr>
      <w:bookmarkStart w:id="23" w:name="_Toc489804344"/>
      <w:r>
        <w:t>Scope</w:t>
      </w:r>
      <w:bookmarkEnd w:id="23"/>
    </w:p>
    <w:p w14:paraId="3D167116" w14:textId="62C41E65" w:rsidR="0017278E" w:rsidRDefault="00633DB1" w:rsidP="009070F4">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9070F4"/>
    <w:p w14:paraId="3C71F830" w14:textId="783D7EE6" w:rsidR="00F2693E" w:rsidRDefault="001E6741" w:rsidP="009070F4">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9070F4"/>
    <w:p w14:paraId="4F3B7189" w14:textId="15DAF946" w:rsidR="002E1C62" w:rsidRDefault="00671C61" w:rsidP="009070F4">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3BFF4B05"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9070F4">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9070F4"/>
    <w:p w14:paraId="6C7B988E" w14:textId="668D357A" w:rsidR="00DA56A8" w:rsidRDefault="00763B5E" w:rsidP="00DB373A">
      <w:pPr>
        <w:pStyle w:val="Heading2"/>
      </w:pPr>
      <w:bookmarkStart w:id="25" w:name="_Toc489804346"/>
      <w:r>
        <w:t>Background</w:t>
      </w:r>
      <w:bookmarkEnd w:id="25"/>
    </w:p>
    <w:p w14:paraId="74F89BD8" w14:textId="516D681D" w:rsidR="00D26338" w:rsidRDefault="000313C3" w:rsidP="009070F4">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9070F4"/>
    <w:p w14:paraId="59D13E18" w14:textId="69D53AE5" w:rsidR="002D549C" w:rsidRDefault="002D549C" w:rsidP="009070F4">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9070F4"/>
    <w:p w14:paraId="4D705782" w14:textId="51CC2CBD" w:rsidR="002D549C" w:rsidRDefault="002D549C" w:rsidP="009070F4">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9070F4"/>
    <w:p w14:paraId="08D8C1C6" w14:textId="4930C86C" w:rsidR="00B64BA4" w:rsidRDefault="009A2575" w:rsidP="009070F4">
      <w:r>
        <w:br w:type="page"/>
      </w:r>
    </w:p>
    <w:p w14:paraId="3893FF75" w14:textId="58D55A4C" w:rsidR="00550DCE" w:rsidRDefault="00D743DF" w:rsidP="00DB373A">
      <w:pPr>
        <w:pStyle w:val="Heading2"/>
      </w:pPr>
      <w:bookmarkStart w:id="26" w:name="_Toc489804347"/>
      <w:r>
        <w:lastRenderedPageBreak/>
        <w:t>S</w:t>
      </w:r>
      <w:r w:rsidR="00686F95">
        <w:t>olar System Synopsis</w:t>
      </w:r>
      <w:bookmarkEnd w:id="26"/>
    </w:p>
    <w:p w14:paraId="5FE15216" w14:textId="772BDAF7" w:rsidR="00550DCE" w:rsidRDefault="00550DCE" w:rsidP="009070F4"/>
    <w:p w14:paraId="687C334F" w14:textId="18EE5802" w:rsidR="00550DCE" w:rsidRDefault="00550DCE" w:rsidP="009070F4">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9070F4">
      <w:r>
        <mc:AlternateContent>
          <mc:Choice Requires="wpg">
            <w:drawing>
              <wp:anchor distT="0" distB="0" distL="114300" distR="114300" simplePos="0" relativeHeight="250959872" behindDoc="0" locked="0" layoutInCell="1" allowOverlap="1" wp14:anchorId="6B6EB2A1" wp14:editId="7F9CEE9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1BFA0632" w:rsidR="00D62735" w:rsidRPr="00B3088C" w:rsidRDefault="00D62735" w:rsidP="009070F4">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5987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1BFA0632" w:rsidR="00D62735" w:rsidRPr="00B3088C" w:rsidRDefault="00D62735" w:rsidP="009070F4">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9070F4"/>
    <w:p w14:paraId="385CAA5B" w14:textId="698ED1A2" w:rsidR="00985065" w:rsidRDefault="00F05BF7" w:rsidP="009070F4">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9070F4"/>
    <w:p w14:paraId="5DC561A4" w14:textId="3DE58FBA" w:rsidR="00763B5E" w:rsidRDefault="009A2575" w:rsidP="00DB373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0F230F91"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9070F4"/>
    <w:p w14:paraId="1291FE34" w14:textId="134F81DF" w:rsidR="00B91F64" w:rsidRDefault="00A51DCD" w:rsidP="009070F4">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9070F4"/>
    <w:p w14:paraId="2E48A1A6" w14:textId="6C35F6D7" w:rsidR="00486D2E" w:rsidRDefault="00186101" w:rsidP="009070F4">
      <w:r>
        <w:t xml:space="preserve">A Photovoltaic panel or PV panel or solar panel is any solid state electrical device which converts light energy to electrical energy by using the photovoltaic effect. </w:t>
      </w:r>
      <w:r w:rsidR="00DF0EA6">
        <w:t>Sol</w:t>
      </w:r>
      <w:r w:rsidR="00800966">
        <w:t>ar panels consist of a s</w:t>
      </w:r>
      <w:r w:rsidR="000A153E">
        <w:t>imple PN junction which is a</w:t>
      </w:r>
      <w:r w:rsidR="00800966">
        <w:t xml:space="preserve"> P</w:t>
      </w:r>
      <w:r w:rsidR="00DF0EA6">
        <w:t>-doped la</w:t>
      </w:r>
      <w:r w:rsidR="00800966">
        <w:t>yer and a</w:t>
      </w:r>
      <w:r w:rsidR="000A153E">
        <w:t>n</w:t>
      </w:r>
      <w:r w:rsidR="00800966">
        <w:t xml:space="preserve"> N</w:t>
      </w:r>
      <w:r w:rsidR="00DF0EA6">
        <w:t xml:space="preserve">-doped layer. Both layers </w:t>
      </w:r>
      <w:r w:rsidR="00123A56">
        <w:t xml:space="preserve"> usually consist of S</w:t>
      </w:r>
      <w:r>
        <w:t>ilicone</w:t>
      </w:r>
      <w:r w:rsidR="00192C58">
        <w:t xml:space="preserve"> with</w:t>
      </w:r>
      <w:r w:rsidR="00800966">
        <w:t xml:space="preserve"> the P</w:t>
      </w:r>
      <w:r w:rsidR="00192C58">
        <w:t xml:space="preserve"> (positive) layer being</w:t>
      </w:r>
      <w:r w:rsidR="00DF0EA6">
        <w:t xml:space="preserve"> doped </w:t>
      </w:r>
      <w:r w:rsidR="00192C58">
        <w:t xml:space="preserve">usually </w:t>
      </w:r>
      <w:r w:rsidR="00123A56">
        <w:t xml:space="preserve">with </w:t>
      </w:r>
      <w:r w:rsidR="00192C58">
        <w:t xml:space="preserve">Boron or Gallim </w:t>
      </w:r>
      <w:r w:rsidR="00123A56">
        <w:t>and the N</w:t>
      </w:r>
      <w:r w:rsidR="00DF0EA6">
        <w:t xml:space="preserve"> (negative) layer is doped with usually </w:t>
      </w:r>
      <w:r w:rsidR="00800966">
        <w:t xml:space="preserve">Phosphorus </w:t>
      </w:r>
      <w:r w:rsidR="00DF0EA6">
        <w:t>or</w:t>
      </w:r>
      <w:r w:rsidR="00192C58">
        <w:t xml:space="preserve"> Lithium</w:t>
      </w:r>
      <w:r w:rsidR="00DF0EA6">
        <w:t xml:space="preserve">. </w:t>
      </w:r>
      <w:r w:rsidR="00284A28">
        <w:fldChar w:fldCharType="begin"/>
      </w:r>
      <w:r w:rsidR="002126D1">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fldChar w:fldCharType="separate"/>
      </w:r>
      <w:r w:rsidR="002126D1">
        <w:t>[</w:t>
      </w:r>
      <w:hyperlink w:anchor="_ENREF_20" w:tooltip="El Chaar, 2011 #56" w:history="1">
        <w:r w:rsidR="001128D3">
          <w:t>20</w:t>
        </w:r>
      </w:hyperlink>
      <w:r w:rsidR="002126D1">
        <w:t>]</w:t>
      </w:r>
      <w:r w:rsidR="00284A28">
        <w:fldChar w:fldCharType="end"/>
      </w:r>
      <w:r w:rsidR="00284A28">
        <w:t xml:space="preserve"> </w:t>
      </w:r>
      <w:r w:rsidR="00897092">
        <w:t>Light which arrives from the sun comes in the form of photo</w:t>
      </w:r>
      <w:r w:rsidR="00192C58">
        <w:t>n</w:t>
      </w:r>
      <w:r w:rsidR="00897092">
        <w:t>s</w:t>
      </w:r>
      <w:r w:rsidR="00192C58">
        <w:t xml:space="preserve"> and</w:t>
      </w:r>
      <w:r w:rsidR="00897092">
        <w:t xml:space="preserve"> </w:t>
      </w:r>
      <w:r w:rsidR="00553C64">
        <w:t xml:space="preserve">can do one of three things once it reaches the PN junction. </w:t>
      </w:r>
    </w:p>
    <w:p w14:paraId="3DF57F75" w14:textId="77777777" w:rsidR="00486D2E" w:rsidRDefault="00486D2E" w:rsidP="009070F4"/>
    <w:p w14:paraId="6978398B" w14:textId="2F529255" w:rsidR="00DF0EA6" w:rsidRDefault="00543F9F" w:rsidP="009070F4">
      <w:r>
        <w:t>Firstly, t</w:t>
      </w:r>
      <w:r w:rsidR="00553C64">
        <w:t>hey can pass straight through</w:t>
      </w:r>
      <w:r w:rsidR="00192C58">
        <w:t xml:space="preserve">; </w:t>
      </w:r>
      <w:r w:rsidR="00553C64">
        <w:t xml:space="preserve">which lower energy photos </w:t>
      </w:r>
      <w:r w:rsidR="00186101">
        <w:t>usually</w:t>
      </w:r>
      <w:r>
        <w:t xml:space="preserve"> do. Secondly, they can reflect off. Thirdly,</w:t>
      </w:r>
      <w:r w:rsidR="00192C58">
        <w:t xml:space="preserve"> they</w:t>
      </w:r>
      <w:r w:rsidR="00553C64">
        <w:t xml:space="preserve"> can hit</w:t>
      </w:r>
      <w:r w:rsidR="00897092">
        <w:t xml:space="preserve"> the el</w:t>
      </w:r>
      <w:r w:rsidR="00192C58">
        <w:t>ectrons in the silicon and move them</w:t>
      </w:r>
      <w:r w:rsidR="00897092">
        <w:t xml:space="preserve"> out of their current orbital</w:t>
      </w:r>
      <w:r w:rsidR="00553C64">
        <w:t xml:space="preserve"> up to a higher energy band</w:t>
      </w:r>
      <w:r w:rsidR="00B87A9C">
        <w:t xml:space="preserve"> as seen in </w:t>
      </w:r>
      <w:r w:rsidR="00B87A9C" w:rsidRPr="00F851B4">
        <w:rPr>
          <w:b/>
          <w:i/>
        </w:rPr>
        <w:fldChar w:fldCharType="begin"/>
      </w:r>
      <w:r w:rsidR="00B87A9C" w:rsidRPr="00F851B4">
        <w:rPr>
          <w:b/>
          <w:i/>
        </w:rPr>
        <w:instrText xml:space="preserve"> REF _Ref478480856 \h </w:instrText>
      </w:r>
      <w:r w:rsidR="00796F4D" w:rsidRPr="00F851B4">
        <w:rPr>
          <w:b/>
          <w:i/>
        </w:rPr>
        <w:instrText xml:space="preserve"> \* MERGEFORMAT </w:instrText>
      </w:r>
      <w:r w:rsidR="00B87A9C" w:rsidRPr="00F851B4">
        <w:rPr>
          <w:b/>
          <w:i/>
        </w:rPr>
      </w:r>
      <w:r w:rsidR="00B87A9C" w:rsidRPr="00F851B4">
        <w:rPr>
          <w:b/>
          <w:i/>
        </w:rPr>
        <w:fldChar w:fldCharType="separate"/>
      </w:r>
      <w:r w:rsidR="00B870D3" w:rsidRPr="00B870D3">
        <w:rPr>
          <w:b/>
          <w:i/>
        </w:rPr>
        <w:t>Figure 2</w:t>
      </w:r>
      <w:r w:rsidR="00B870D3" w:rsidRPr="00B870D3">
        <w:rPr>
          <w:b/>
          <w:i/>
        </w:rPr>
        <w:noBreakHyphen/>
        <w:t>2</w:t>
      </w:r>
      <w:r w:rsidR="00B87A9C" w:rsidRPr="00F851B4">
        <w:rPr>
          <w:b/>
          <w:i/>
        </w:rPr>
        <w:fldChar w:fldCharType="end"/>
      </w:r>
      <w:r w:rsidR="00192C58">
        <w:t>.</w:t>
      </w:r>
      <w:r w:rsidR="00897092">
        <w:t xml:space="preserve"> These electrons can e</w:t>
      </w:r>
      <w:r>
        <w:t>i</w:t>
      </w:r>
      <w:r w:rsidR="00897092">
        <w:t xml:space="preserve">ther convert the energy to heat and return to their </w:t>
      </w:r>
      <w:r>
        <w:t xml:space="preserve">original </w:t>
      </w:r>
      <w:r w:rsidR="00897092">
        <w:t>orbital or travel through the cell until they reach an electrode.</w:t>
      </w:r>
      <w:r w:rsidR="004A12E1">
        <w:t xml:space="preserve"> This flow of electrons is</w:t>
      </w:r>
      <w:r w:rsidR="00192C58">
        <w:t xml:space="preserve"> photo</w:t>
      </w:r>
      <w:r w:rsidR="004A12E1">
        <w:t xml:space="preserve"> current flow and is the electricity produced by a solar cell. If many solar cells </w:t>
      </w:r>
      <w:r>
        <w:t>are connected in series</w:t>
      </w:r>
      <w:r w:rsidR="004A12E1">
        <w:t xml:space="preserve"> they form a solar panel</w:t>
      </w:r>
      <w:r>
        <w:t xml:space="preserve"> or module</w:t>
      </w:r>
      <w:r w:rsidR="004A12E1">
        <w:t>.</w:t>
      </w:r>
      <w:r w:rsidR="004103B2">
        <w:t xml:space="preserve"> </w:t>
      </w:r>
      <w:r w:rsidR="004103B2" w:rsidRPr="004103B2">
        <w:fldChar w:fldCharType="begin"/>
      </w:r>
      <w:r w:rsidR="002126D1">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fldChar w:fldCharType="separate"/>
      </w:r>
      <w:r w:rsidR="002126D1">
        <w:t>[</w:t>
      </w:r>
      <w:hyperlink w:anchor="_ENREF_21" w:tooltip="Yilmaz, 2015 #54" w:history="1">
        <w:r w:rsidR="001128D3">
          <w:t>21</w:t>
        </w:r>
      </w:hyperlink>
      <w:r w:rsidR="002126D1">
        <w:t>]</w:t>
      </w:r>
      <w:r w:rsidR="004103B2" w:rsidRPr="004103B2">
        <w:fldChar w:fldCharType="end"/>
      </w:r>
    </w:p>
    <w:p w14:paraId="0F4DDACA" w14:textId="3B63FF79" w:rsidR="00486D2E" w:rsidRDefault="005E2715" w:rsidP="009070F4">
      <w:pPr>
        <w:rPr>
          <w:rFonts w:eastAsia="AdvP43534B"/>
        </w:rPr>
      </w:pPr>
      <w:r>
        <mc:AlternateContent>
          <mc:Choice Requires="wpg">
            <w:drawing>
              <wp:anchor distT="0" distB="0" distL="114300" distR="114300" simplePos="0" relativeHeight="250858496" behindDoc="0" locked="0" layoutInCell="1" allowOverlap="1" wp14:anchorId="542E5936" wp14:editId="42793EE4">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48E13DDF" w:rsidR="00D62735" w:rsidRPr="00486D2E" w:rsidRDefault="00D62735" w:rsidP="009070F4">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5849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48E13DDF" w:rsidR="00D62735" w:rsidRPr="00486D2E" w:rsidRDefault="00D62735" w:rsidP="009070F4">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9070F4">
            <w:pPr>
              <w:pStyle w:val="REFPIC"/>
              <w:framePr w:hSpace="0" w:wrap="auto" w:vAnchor="margin" w:hAnchor="text" w:yAlign="inline"/>
            </w:pPr>
          </w:p>
        </w:tc>
      </w:tr>
    </w:tbl>
    <w:p w14:paraId="6FB1DE4C" w14:textId="7823CA6A" w:rsidR="000A7490" w:rsidRDefault="000A7490" w:rsidP="009070F4"/>
    <w:p w14:paraId="6EBE468D" w14:textId="52B31122" w:rsidR="00622D0D" w:rsidRDefault="00622D0D" w:rsidP="009070F4"/>
    <w:p w14:paraId="0491E1FF" w14:textId="1CC32CBA" w:rsidR="00121E2B" w:rsidRDefault="00121E2B" w:rsidP="009070F4"/>
    <w:p w14:paraId="63449573" w14:textId="0DC493D5" w:rsidR="003574B8" w:rsidRPr="003574B8" w:rsidRDefault="003574B8" w:rsidP="009070F4">
      <w:r w:rsidRPr="003574B8">
        <w:t xml:space="preserve">The generation output for a solar cell is </w:t>
      </w:r>
      <w:r w:rsidR="00E6024A" w:rsidRPr="003574B8">
        <w:t>dependent</w:t>
      </w:r>
      <w:r w:rsidRPr="003574B8">
        <w:t xml:space="preserve"> upon many variables such as </w:t>
      </w:r>
      <w:r w:rsidR="00C303B9">
        <w:t>Global Horizontal Index (</w:t>
      </w:r>
      <w:r w:rsidRPr="003574B8">
        <w:t>GHI</w:t>
      </w:r>
      <w:r w:rsidR="00C303B9">
        <w:t>)</w:t>
      </w:r>
      <w:r w:rsidRPr="003574B8">
        <w:t xml:space="preserve">, </w:t>
      </w:r>
      <w:r w:rsidR="00E6024A" w:rsidRPr="003574B8">
        <w:t>temperature</w:t>
      </w:r>
      <w:r w:rsidRPr="003574B8">
        <w:t xml:space="preserve"> data and the type of PV cell or module. The following equation is used to calculate PV generation: </w:t>
      </w:r>
      <w:r w:rsidR="00E6024A">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fldChar w:fldCharType="separate"/>
      </w:r>
      <w:r w:rsidR="002126D1">
        <w:t>[</w:t>
      </w:r>
      <w:hyperlink w:anchor="_ENREF_22" w:tooltip="Park, 2017 #62" w:history="1">
        <w:r w:rsidR="001128D3">
          <w:t>22</w:t>
        </w:r>
      </w:hyperlink>
      <w:r w:rsidR="002126D1">
        <w:t>]</w:t>
      </w:r>
      <w:r w:rsidR="00E6024A">
        <w:fldChar w:fldCharType="end"/>
      </w:r>
    </w:p>
    <w:p w14:paraId="5312DDF2" w14:textId="580A312B" w:rsidR="003574B8" w:rsidRPr="003574B8" w:rsidRDefault="003574B8" w:rsidP="009070F4"/>
    <w:p w14:paraId="77AAF2CB" w14:textId="7BFD4F54" w:rsidR="003574B8" w:rsidRPr="003574B8" w:rsidRDefault="00192C58" w:rsidP="009070F4">
      <w:r>
        <mc:AlternateContent>
          <mc:Choice Requires="wps">
            <w:drawing>
              <wp:anchor distT="0" distB="0" distL="114300" distR="114300" simplePos="0" relativeHeight="252183552" behindDoc="0" locked="0" layoutInCell="1" allowOverlap="1" wp14:anchorId="4445A4BD" wp14:editId="406E816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D62735" w:rsidRPr="000A1C49" w:rsidRDefault="00D62735" w:rsidP="009070F4">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D62735" w:rsidRPr="000A1C49" w:rsidRDefault="00D62735" w:rsidP="009070F4">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A85DE2" w:rsidP="009070F4">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9070F4"/>
    <w:p w14:paraId="367A1709" w14:textId="63049E5E" w:rsidR="003574B8" w:rsidRPr="003574B8" w:rsidRDefault="003574B8" w:rsidP="009070F4">
      <w:r w:rsidRPr="003574B8">
        <w:t>Where:</w:t>
      </w:r>
    </w:p>
    <w:p w14:paraId="433C668C" w14:textId="130076BF" w:rsidR="003574B8" w:rsidRPr="003574B8" w:rsidRDefault="00A85DE2" w:rsidP="009070F4">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t xml:space="preserve"> – is the solar output under standard test conditions</w:t>
      </w:r>
    </w:p>
    <w:p w14:paraId="774CFA4F" w14:textId="3500F313" w:rsidR="003574B8" w:rsidRPr="003574B8" w:rsidRDefault="00192C58" w:rsidP="009070F4">
      <w:pPr>
        <w:pStyle w:val="ListParagraph"/>
        <w:numPr>
          <w:ilvl w:val="0"/>
          <w:numId w:val="12"/>
        </w:numPr>
      </w:pPr>
      <m:oMath>
        <m:r>
          <w:rPr>
            <w:rFonts w:ascii="Cambria Math" w:hAnsi="Cambria Math" w:cs="Cambria Math"/>
          </w:rPr>
          <m:t>G</m:t>
        </m:r>
        <m:r>
          <w:rPr>
            <w:rFonts w:ascii="Cambria Math" w:hAnsi="Cambria Math"/>
          </w:rPr>
          <m:t>HI</m:t>
        </m:r>
      </m:oMath>
      <w:r w:rsidR="003574B8" w:rsidRPr="003574B8">
        <w:t xml:space="preserve"> – Global Horizontal Irradiance</w:t>
      </w:r>
    </w:p>
    <w:p w14:paraId="38C557CF" w14:textId="056C6B0F" w:rsidR="003574B8" w:rsidRPr="003574B8" w:rsidRDefault="00192C58" w:rsidP="009070F4">
      <w:pPr>
        <w:pStyle w:val="ListParagraph"/>
        <w:numPr>
          <w:ilvl w:val="0"/>
          <w:numId w:val="12"/>
        </w:numPr>
      </w:pPr>
      <m:oMath>
        <m:r>
          <w:rPr>
            <w:rFonts w:ascii="Cambria Math" w:hAnsi="Cambria Math" w:cs="Cambria Math"/>
          </w:rPr>
          <m:t>γ</m:t>
        </m:r>
      </m:oMath>
      <w:r w:rsidR="003574B8" w:rsidRPr="003574B8">
        <w:t xml:space="preserve"> – is the temperature coefficient</w:t>
      </w:r>
    </w:p>
    <w:p w14:paraId="14B38AC7" w14:textId="6D584AF1" w:rsidR="003574B8" w:rsidRDefault="00A85DE2" w:rsidP="009070F4">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3574B8">
        <w:t xml:space="preserve"> -is the cell temperature</w:t>
      </w:r>
    </w:p>
    <w:p w14:paraId="0073A8EF" w14:textId="79EF4964" w:rsidR="00543F9F" w:rsidRPr="00543F9F" w:rsidRDefault="00A85DE2" w:rsidP="009070F4">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543F9F">
        <w:t>- are determined by the system design.</w:t>
      </w:r>
    </w:p>
    <w:p w14:paraId="13684FCE" w14:textId="4908D370" w:rsidR="003574B8" w:rsidRDefault="003574B8" w:rsidP="009070F4">
      <w:pPr>
        <w:pStyle w:val="ListParagraph"/>
      </w:pPr>
    </w:p>
    <w:p w14:paraId="32F7E0EB" w14:textId="525057EE" w:rsidR="003574B8" w:rsidRPr="003574B8" w:rsidRDefault="003574B8" w:rsidP="009070F4">
      <w:r>
        <w:br w:type="page"/>
      </w:r>
    </w:p>
    <w:p w14:paraId="6D96BEFA" w14:textId="6B6C6AB2" w:rsidR="00474546" w:rsidRDefault="00474546" w:rsidP="00DB373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9070F4"/>
    <w:p w14:paraId="3A8685C6" w14:textId="586BF8DB" w:rsidR="00320A07" w:rsidRDefault="00186101" w:rsidP="009070F4">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9070F4">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9070F4">
      <w:pPr>
        <w:pStyle w:val="Listi"/>
        <w:rPr>
          <w:lang w:val="es-MX"/>
        </w:rPr>
      </w:pPr>
      <w:r w:rsidRPr="00320A07">
        <w:rPr>
          <w:lang w:val="es-MX"/>
        </w:rPr>
        <w:t xml:space="preserve">Amorphous Silicon solar cell (a-Si) </w:t>
      </w:r>
    </w:p>
    <w:p w14:paraId="47694756" w14:textId="7916CEFC" w:rsidR="00320A07" w:rsidRDefault="00320A07" w:rsidP="009070F4">
      <w:pPr>
        <w:pStyle w:val="Listi"/>
      </w:pPr>
      <w:r w:rsidRPr="00320A07">
        <w:t>Concentrated PV cell</w:t>
      </w:r>
      <w:r>
        <w:t xml:space="preserve"> (CVP and HCVP) </w:t>
      </w:r>
    </w:p>
    <w:p w14:paraId="0A013A01" w14:textId="054DFAAE" w:rsidR="00320A07" w:rsidRDefault="00320A07" w:rsidP="009070F4">
      <w:pPr>
        <w:pStyle w:val="Listi"/>
      </w:pPr>
      <w:r w:rsidRPr="00320A07">
        <w:t>Crystalline silicon solar cell</w:t>
      </w:r>
      <w:r>
        <w:t xml:space="preserve"> (c-Si) </w:t>
      </w:r>
    </w:p>
    <w:p w14:paraId="60D2D42D" w14:textId="438B2576" w:rsidR="00320A07" w:rsidRDefault="00320A07" w:rsidP="009070F4">
      <w:pPr>
        <w:pStyle w:val="Listi"/>
      </w:pPr>
      <w:r w:rsidRPr="00320A07">
        <w:t>Multi-junction solar cell</w:t>
      </w:r>
      <w:r>
        <w:t xml:space="preserve"> (MJ) </w:t>
      </w:r>
    </w:p>
    <w:p w14:paraId="1322B6B7" w14:textId="330D9D5C" w:rsidR="00320A07" w:rsidRDefault="00320A07" w:rsidP="009070F4">
      <w:pPr>
        <w:pStyle w:val="Listi"/>
      </w:pPr>
      <w:r w:rsidRPr="00320A07">
        <w:t>Nanocrystal solar cell</w:t>
      </w:r>
      <w:r>
        <w:t xml:space="preserve"> </w:t>
      </w:r>
    </w:p>
    <w:p w14:paraId="5E7F0BDB" w14:textId="795B5018" w:rsidR="00320A07" w:rsidRDefault="00320A07" w:rsidP="009070F4">
      <w:pPr>
        <w:pStyle w:val="Listi"/>
      </w:pPr>
      <w:r w:rsidRPr="00320A07">
        <w:t>Perovskite solar cell</w:t>
      </w:r>
      <w:r>
        <w:t xml:space="preserve"> </w:t>
      </w:r>
    </w:p>
    <w:p w14:paraId="4AF6B051" w14:textId="01DB1601" w:rsidR="00320A07" w:rsidRDefault="00320A07" w:rsidP="009070F4">
      <w:pPr>
        <w:pStyle w:val="Listi"/>
      </w:pPr>
      <w:r w:rsidRPr="00320A07">
        <w:t>Photoelectrochemical cell</w:t>
      </w:r>
      <w:r>
        <w:t xml:space="preserve"> (PEC) </w:t>
      </w:r>
    </w:p>
    <w:p w14:paraId="75225252" w14:textId="3FD2656C" w:rsidR="00320A07" w:rsidRDefault="00320A07" w:rsidP="009070F4">
      <w:pPr>
        <w:pStyle w:val="Listi"/>
      </w:pPr>
      <w:r w:rsidRPr="00320A07">
        <w:t>Plasmonic solar cell</w:t>
      </w:r>
      <w:r>
        <w:t xml:space="preserve"> </w:t>
      </w:r>
    </w:p>
    <w:p w14:paraId="40BCFF9C" w14:textId="7C51D155" w:rsidR="00320A07" w:rsidRDefault="00320A07" w:rsidP="009070F4">
      <w:pPr>
        <w:pStyle w:val="Listi"/>
      </w:pPr>
      <w:r w:rsidRPr="00320A07">
        <w:t>Polycrystalline solar cell</w:t>
      </w:r>
      <w:r>
        <w:t xml:space="preserve"> (multi-Si) </w:t>
      </w:r>
    </w:p>
    <w:p w14:paraId="0A58B06D" w14:textId="77777777" w:rsidR="009D1225" w:rsidRDefault="00320A07" w:rsidP="009070F4">
      <w:pPr>
        <w:pStyle w:val="Listi"/>
      </w:pPr>
      <w:r w:rsidRPr="00320A07">
        <w:t>Thin-film solar cell</w:t>
      </w:r>
      <w:r>
        <w:t xml:space="preserve"> (TFSC)</w:t>
      </w:r>
      <w:r w:rsidR="009D1225" w:rsidRPr="009D1225">
        <w:t xml:space="preserve"> </w:t>
      </w:r>
    </w:p>
    <w:p w14:paraId="076F3282" w14:textId="697A0D2F" w:rsidR="009D1225" w:rsidRDefault="009D1225" w:rsidP="009070F4">
      <w:pPr>
        <w:pStyle w:val="Listi"/>
      </w:pPr>
      <w:r w:rsidRPr="00320A07">
        <w:t>Organic solar cell</w:t>
      </w:r>
      <w:r>
        <w:t xml:space="preserve"> (OPV) </w:t>
      </w:r>
    </w:p>
    <w:p w14:paraId="4E455DD7" w14:textId="6ED04870" w:rsidR="009D1225" w:rsidRDefault="009D1225" w:rsidP="009070F4">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9070F4">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1840" behindDoc="0" locked="0" layoutInCell="1" allowOverlap="1" wp14:anchorId="749DD985" wp14:editId="6A6623D4">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77608A4B" w:rsidR="00D62735" w:rsidRPr="00796F4D" w:rsidRDefault="00D62735" w:rsidP="009070F4">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1840"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7608A4B" w:rsidR="00D62735" w:rsidRPr="00796F4D" w:rsidRDefault="00D62735" w:rsidP="009070F4">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9070F4"/>
    <w:p w14:paraId="2F9BD67F" w14:textId="77777777" w:rsidR="00102AB7" w:rsidRDefault="00102AB7" w:rsidP="009070F4"/>
    <w:p w14:paraId="3BA63ADC" w14:textId="06FF9075" w:rsidR="00102AB7" w:rsidRDefault="00102AB7" w:rsidP="009070F4"/>
    <w:p w14:paraId="15CE0C86" w14:textId="7966F6EB" w:rsidR="00102AB7" w:rsidRDefault="00102AB7" w:rsidP="009070F4"/>
    <w:p w14:paraId="266605A2" w14:textId="3E54E646" w:rsidR="00102AB7" w:rsidRDefault="00102AB7" w:rsidP="009070F4"/>
    <w:p w14:paraId="388747E9" w14:textId="26515377" w:rsidR="00C53883" w:rsidRDefault="00C53883" w:rsidP="009070F4"/>
    <w:p w14:paraId="4BE63FD0" w14:textId="5E9652C3" w:rsidR="00C53883" w:rsidRDefault="00C53883" w:rsidP="009070F4"/>
    <w:p w14:paraId="47F1D8C8" w14:textId="788E15D9" w:rsidR="00C53883" w:rsidRDefault="00C53883" w:rsidP="009070F4"/>
    <w:p w14:paraId="7DE90E34" w14:textId="77777777" w:rsidR="00C53883" w:rsidRDefault="00C53883" w:rsidP="009070F4"/>
    <w:p w14:paraId="4FABBED5" w14:textId="3C7B0EA0" w:rsidR="00102AB7" w:rsidRDefault="00102AB7" w:rsidP="009070F4"/>
    <w:p w14:paraId="1A7028C2" w14:textId="66194395" w:rsidR="00102AB7" w:rsidRDefault="00102AB7" w:rsidP="009070F4"/>
    <w:p w14:paraId="724296DF" w14:textId="77777777" w:rsidR="00B866D1" w:rsidRDefault="00B866D1" w:rsidP="009070F4"/>
    <w:p w14:paraId="3A998931" w14:textId="30F78BDF" w:rsidR="007F25FA" w:rsidRDefault="007F25FA" w:rsidP="009070F4"/>
    <w:p w14:paraId="23BDB52B" w14:textId="77777777" w:rsidR="00F851B4" w:rsidRDefault="00F851B4" w:rsidP="009070F4"/>
    <w:p w14:paraId="2A5A55AE" w14:textId="26C2260C" w:rsidR="009D1225" w:rsidRDefault="009D1225" w:rsidP="009070F4">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9070F4">
      <w:pPr>
        <w:rPr>
          <w:rStyle w:val="Strong"/>
        </w:rPr>
      </w:pPr>
      <w:r>
        <mc:AlternateContent>
          <mc:Choice Requires="wpg">
            <w:drawing>
              <wp:anchor distT="0" distB="0" distL="114300" distR="114300" simplePos="0" relativeHeight="251845632" behindDoc="0" locked="0" layoutInCell="1" allowOverlap="1" wp14:anchorId="5A0E2A9A" wp14:editId="6B7961B1">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C5A5546" w:rsidR="00D62735" w:rsidRPr="003F5984" w:rsidRDefault="00D62735" w:rsidP="009070F4">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563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C5A5546" w:rsidR="00D62735" w:rsidRPr="003F5984" w:rsidRDefault="00D62735" w:rsidP="009070F4">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5A23738C" w:rsidR="00EC12B2" w:rsidRDefault="00AE264C" w:rsidP="00DB373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9070F4"/>
    <w:p w14:paraId="326AF3EE" w14:textId="0DF3311F" w:rsidR="00544FDA" w:rsidRDefault="00F851B4" w:rsidP="009070F4">
      <w:r>
        <w:t>Moore’s Law</w:t>
      </w:r>
      <w:r w:rsidR="003467A5">
        <w:t xml:space="preserve"> is a Law well-known </w:t>
      </w:r>
      <w:r>
        <w:t>to the semiconductor industry</w:t>
      </w:r>
      <w:r w:rsidR="003467A5">
        <w:t xml:space="preserve">. This law observes that approximately every two years the </w:t>
      </w:r>
      <w:r w:rsidR="00BC6DBA">
        <w:t>number</w:t>
      </w:r>
      <w:r w:rsidR="003467A5">
        <w:t xml:space="preserve"> of transistors on an integrated circuit (IC) will double. </w:t>
      </w:r>
      <w:r w:rsidR="00850AE7">
        <w:t>What Moore is to the semiconductor industry</w:t>
      </w:r>
      <w:r>
        <w:t>,</w:t>
      </w:r>
      <w:r w:rsidR="00850AE7">
        <w:t xml:space="preserve"> Swanson is to the PV industry. Richard Swanson in the 1970</w:t>
      </w:r>
      <w:r w:rsidR="00D64EA5">
        <w:t>’s</w:t>
      </w:r>
      <w:r w:rsidR="00850AE7">
        <w:t xml:space="preserve"> observed that for every doubling of global shipments the price for solar photovoltaic modules drops by 20%.</w:t>
      </w:r>
      <w:r w:rsidR="00BB644E">
        <w:t xml:space="preserve"> The decrease in cost is due to</w:t>
      </w:r>
      <w:r>
        <w:t xml:space="preserve"> the</w:t>
      </w:r>
      <w:r w:rsidR="00BB644E">
        <w:t xml:space="preserve"> scale of materials needed i.e silicon pri</w:t>
      </w:r>
      <w:r w:rsidR="00CB65DB">
        <w:t>ces dropped and decreased cost of</w:t>
      </w:r>
      <w:r w:rsidR="00BB644E">
        <w:t xml:space="preserve"> labour due to automation of processes. </w:t>
      </w:r>
      <w:r w:rsidR="00BB644E">
        <w:fldChar w:fldCharType="begin"/>
      </w:r>
      <w:r w:rsidR="001128D3">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fldChar w:fldCharType="separate"/>
      </w:r>
      <w:r w:rsidR="002126D1">
        <w:t>[</w:t>
      </w:r>
      <w:hyperlink w:anchor="_ENREF_23" w:tooltip="Deloitte, 2015 #68" w:history="1">
        <w:r w:rsidR="001128D3">
          <w:t>23</w:t>
        </w:r>
      </w:hyperlink>
      <w:r w:rsidR="002126D1">
        <w:t>]</w:t>
      </w:r>
      <w:r w:rsidR="00BB644E">
        <w:fldChar w:fldCharType="end"/>
      </w:r>
      <w:r w:rsidR="00BB644E">
        <w:t xml:space="preserve"> </w:t>
      </w:r>
      <w:r w:rsidR="00DB486E">
        <w:t xml:space="preserve">The below </w:t>
      </w:r>
      <w:r w:rsidR="00973094" w:rsidRPr="00F851B4">
        <w:rPr>
          <w:b/>
        </w:rPr>
        <w:fldChar w:fldCharType="begin"/>
      </w:r>
      <w:r w:rsidR="00973094" w:rsidRPr="00F851B4">
        <w:rPr>
          <w:b/>
        </w:rPr>
        <w:instrText xml:space="preserve"> REF _Ref478724915 \h </w:instrText>
      </w:r>
      <w:r w:rsidR="00C70036" w:rsidRPr="00F851B4">
        <w:rPr>
          <w:b/>
        </w:rPr>
        <w:instrText xml:space="preserve"> \* MERGEFORMAT </w:instrText>
      </w:r>
      <w:r w:rsidR="00973094" w:rsidRPr="00F851B4">
        <w:rPr>
          <w:b/>
        </w:rPr>
      </w:r>
      <w:r w:rsidR="00973094" w:rsidRPr="00F851B4">
        <w:rPr>
          <w:b/>
        </w:rPr>
        <w:fldChar w:fldCharType="separate"/>
      </w:r>
      <w:r w:rsidR="00B870D3" w:rsidRPr="00B870D3">
        <w:rPr>
          <w:b/>
          <w:i/>
        </w:rPr>
        <w:t>Figure 2</w:t>
      </w:r>
      <w:r w:rsidR="00B870D3" w:rsidRPr="00B870D3">
        <w:rPr>
          <w:b/>
          <w:i/>
        </w:rPr>
        <w:noBreakHyphen/>
        <w:t>5</w:t>
      </w:r>
      <w:r w:rsidR="00973094" w:rsidRPr="00F851B4">
        <w:rPr>
          <w:b/>
        </w:rPr>
        <w:fldChar w:fldCharType="end"/>
      </w:r>
      <w:r w:rsidR="00973094">
        <w:t xml:space="preserve"> </w:t>
      </w:r>
      <w:r w:rsidR="00DB486E">
        <w:t xml:space="preserve"> trends the decrease in PV modules.</w:t>
      </w:r>
      <w:r w:rsidR="00CA70B8" w:rsidRPr="00CA70B8">
        <w:t xml:space="preserve"> </w:t>
      </w:r>
      <w:r w:rsidR="00CA70B8">
        <w:t xml:space="preserve">From the </w:t>
      </w:r>
      <w:r w:rsidR="00CA70B8">
        <w:fldChar w:fldCharType="begin"/>
      </w:r>
      <w:r w:rsidR="00CA70B8">
        <w:instrText xml:space="preserve"> REF _Ref478724915 \h </w:instrText>
      </w:r>
      <w:r w:rsidR="00CA70B8">
        <w:fldChar w:fldCharType="separate"/>
      </w:r>
      <w:r w:rsidR="00B870D3" w:rsidRPr="00811B9E">
        <w:rPr>
          <w:b/>
        </w:rPr>
        <w:t xml:space="preserve">Figure </w:t>
      </w:r>
      <w:r w:rsidR="00B870D3">
        <w:rPr>
          <w:b/>
        </w:rPr>
        <w:t>2</w:t>
      </w:r>
      <w:r w:rsidR="00B870D3" w:rsidRPr="00811B9E">
        <w:rPr>
          <w:b/>
        </w:rPr>
        <w:noBreakHyphen/>
      </w:r>
      <w:r w:rsidR="00B870D3">
        <w:rPr>
          <w:b/>
        </w:rPr>
        <w:t>5</w:t>
      </w:r>
      <w:r w:rsidR="00CA70B8">
        <w:fldChar w:fldCharType="end"/>
      </w:r>
      <w:r w:rsidR="00CA70B8">
        <w:t xml:space="preserve"> it shows that the cost in 1976 was approximately 100.00$/W and in 2014 it is approximately 0.80$/W.</w:t>
      </w:r>
    </w:p>
    <w:p w14:paraId="6EC57317" w14:textId="2951254C" w:rsidR="00D64EA5" w:rsidRDefault="00D64EA5" w:rsidP="009070F4"/>
    <w:p w14:paraId="29109280" w14:textId="2102C48F" w:rsidR="00D64EA5" w:rsidRDefault="00D64EA5" w:rsidP="009070F4"/>
    <w:p w14:paraId="023B5E6C" w14:textId="7C3570EA" w:rsidR="00D64EA5" w:rsidRDefault="00D64EA5" w:rsidP="009070F4"/>
    <w:p w14:paraId="2939BDEA" w14:textId="77777777" w:rsidR="00D64EA5" w:rsidRDefault="00D64EA5" w:rsidP="009070F4"/>
    <w:p w14:paraId="4F0DFE69" w14:textId="5789BE3B" w:rsidR="00C53883" w:rsidRDefault="005E2715" w:rsidP="009070F4">
      <w:r>
        <mc:AlternateContent>
          <mc:Choice Requires="wpg">
            <w:drawing>
              <wp:anchor distT="0" distB="0" distL="114300" distR="114300" simplePos="0" relativeHeight="250892288" behindDoc="0" locked="0" layoutInCell="1" allowOverlap="1" wp14:anchorId="7A9EE2B5" wp14:editId="2AA5AFCC">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08A04268" w:rsidR="00D62735" w:rsidRPr="00EF3839" w:rsidRDefault="00D62735" w:rsidP="009070F4">
                              <w:pPr>
                                <w:pStyle w:val="Caption"/>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228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08A04268" w:rsidR="00D62735" w:rsidRPr="00EF3839" w:rsidRDefault="00D62735" w:rsidP="009070F4">
                        <w:pPr>
                          <w:pStyle w:val="Caption"/>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9070F4"/>
    <w:p w14:paraId="1B526647" w14:textId="77777777" w:rsidR="007E04EE" w:rsidRDefault="007E04EE" w:rsidP="009070F4"/>
    <w:p w14:paraId="212553A7" w14:textId="77777777" w:rsidR="007E04EE" w:rsidRDefault="007E04EE" w:rsidP="009070F4"/>
    <w:p w14:paraId="2B862172" w14:textId="77777777" w:rsidR="007E04EE" w:rsidRDefault="007E04EE" w:rsidP="009070F4"/>
    <w:p w14:paraId="2FC0BE55" w14:textId="71581D97" w:rsidR="00D64EA5" w:rsidRDefault="00D64EA5" w:rsidP="009070F4">
      <w:r>
        <mc:AlternateContent>
          <mc:Choice Requires="wps">
            <w:drawing>
              <wp:anchor distT="0" distB="0" distL="114300" distR="114300" simplePos="0" relativeHeight="252255232" behindDoc="0" locked="0" layoutInCell="1" allowOverlap="1" wp14:anchorId="105292AE" wp14:editId="3155FF8D">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D62735" w:rsidRDefault="00D62735" w:rsidP="009070F4"/>
                          <w:p w14:paraId="3A65435D" w14:textId="77777777" w:rsidR="00D62735" w:rsidRDefault="00D62735" w:rsidP="009070F4"/>
                          <w:p w14:paraId="59D61D07" w14:textId="77777777" w:rsidR="00D62735" w:rsidRDefault="00D62735" w:rsidP="009070F4"/>
                          <w:p w14:paraId="06247202" w14:textId="77777777" w:rsidR="00D62735" w:rsidRDefault="00D62735" w:rsidP="009070F4"/>
                          <w:p w14:paraId="3F366FBF" w14:textId="77777777" w:rsidR="00D62735" w:rsidRDefault="00D62735" w:rsidP="009070F4"/>
                          <w:p w14:paraId="2669D4FF" w14:textId="77777777" w:rsidR="00D62735" w:rsidRDefault="00D62735" w:rsidP="009070F4"/>
                          <w:p w14:paraId="451CEF9C" w14:textId="77777777" w:rsidR="00D62735" w:rsidRDefault="00D62735" w:rsidP="009070F4"/>
                          <w:p w14:paraId="02211DA0" w14:textId="77777777" w:rsidR="00D62735" w:rsidRDefault="00D62735" w:rsidP="009070F4"/>
                          <w:p w14:paraId="4B7A3075" w14:textId="77777777" w:rsidR="00D62735" w:rsidRDefault="00D62735" w:rsidP="009070F4"/>
                          <w:p w14:paraId="29A1CE3A" w14:textId="77777777" w:rsidR="00D62735" w:rsidRDefault="00D62735" w:rsidP="009070F4"/>
                          <w:p w14:paraId="3F7149C2"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D62735" w:rsidRDefault="00D62735" w:rsidP="009070F4"/>
                    <w:p w14:paraId="3A65435D" w14:textId="77777777" w:rsidR="00D62735" w:rsidRDefault="00D62735" w:rsidP="009070F4"/>
                    <w:p w14:paraId="59D61D07" w14:textId="77777777" w:rsidR="00D62735" w:rsidRDefault="00D62735" w:rsidP="009070F4"/>
                    <w:p w14:paraId="06247202" w14:textId="77777777" w:rsidR="00D62735" w:rsidRDefault="00D62735" w:rsidP="009070F4"/>
                    <w:p w14:paraId="3F366FBF" w14:textId="77777777" w:rsidR="00D62735" w:rsidRDefault="00D62735" w:rsidP="009070F4"/>
                    <w:p w14:paraId="2669D4FF" w14:textId="77777777" w:rsidR="00D62735" w:rsidRDefault="00D62735" w:rsidP="009070F4"/>
                    <w:p w14:paraId="451CEF9C" w14:textId="77777777" w:rsidR="00D62735" w:rsidRDefault="00D62735" w:rsidP="009070F4"/>
                    <w:p w14:paraId="02211DA0" w14:textId="77777777" w:rsidR="00D62735" w:rsidRDefault="00D62735" w:rsidP="009070F4"/>
                    <w:p w14:paraId="4B7A3075" w14:textId="77777777" w:rsidR="00D62735" w:rsidRDefault="00D62735" w:rsidP="009070F4"/>
                    <w:p w14:paraId="29A1CE3A" w14:textId="77777777" w:rsidR="00D62735" w:rsidRDefault="00D62735" w:rsidP="009070F4"/>
                    <w:p w14:paraId="3F7149C2" w14:textId="77777777" w:rsidR="00D62735" w:rsidRDefault="00D62735" w:rsidP="009070F4"/>
                  </w:txbxContent>
                </v:textbox>
              </v:shape>
            </w:pict>
          </mc:Fallback>
        </mc:AlternateContent>
      </w:r>
      <w:r>
        <mc:AlternateContent>
          <mc:Choice Requires="wps">
            <w:drawing>
              <wp:anchor distT="0" distB="0" distL="114300" distR="114300" simplePos="0" relativeHeight="252219392" behindDoc="0" locked="0" layoutInCell="1" allowOverlap="1" wp14:anchorId="70D203FE" wp14:editId="4B3980EA">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D62735" w:rsidRDefault="00D62735" w:rsidP="009070F4"/>
                          <w:p w14:paraId="1A3ED89A" w14:textId="77777777" w:rsidR="00D62735" w:rsidRDefault="00D62735" w:rsidP="009070F4"/>
                          <w:p w14:paraId="7808597E" w14:textId="77777777" w:rsidR="00D62735" w:rsidRDefault="00D62735" w:rsidP="009070F4"/>
                          <w:p w14:paraId="735E36E6" w14:textId="77777777" w:rsidR="00D62735" w:rsidRDefault="00D62735" w:rsidP="009070F4"/>
                          <w:p w14:paraId="006D06C7" w14:textId="77777777" w:rsidR="00D62735" w:rsidRDefault="00D62735" w:rsidP="009070F4"/>
                          <w:p w14:paraId="71A99F16" w14:textId="77777777" w:rsidR="00D62735" w:rsidRDefault="00D62735" w:rsidP="009070F4"/>
                          <w:p w14:paraId="134901F0" w14:textId="77777777" w:rsidR="00D62735" w:rsidRDefault="00D62735" w:rsidP="009070F4"/>
                          <w:p w14:paraId="72DC0543" w14:textId="77777777" w:rsidR="00D62735" w:rsidRDefault="00D62735" w:rsidP="009070F4"/>
                          <w:p w14:paraId="7DC2DA91" w14:textId="77777777" w:rsidR="00D62735" w:rsidRDefault="00D62735" w:rsidP="009070F4"/>
                          <w:p w14:paraId="3747D700" w14:textId="77777777" w:rsidR="00D62735" w:rsidRDefault="00D62735" w:rsidP="009070F4"/>
                          <w:p w14:paraId="5A0FEB3F"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D62735" w:rsidRDefault="00D62735" w:rsidP="009070F4"/>
                    <w:p w14:paraId="1A3ED89A" w14:textId="77777777" w:rsidR="00D62735" w:rsidRDefault="00D62735" w:rsidP="009070F4"/>
                    <w:p w14:paraId="7808597E" w14:textId="77777777" w:rsidR="00D62735" w:rsidRDefault="00D62735" w:rsidP="009070F4"/>
                    <w:p w14:paraId="735E36E6" w14:textId="77777777" w:rsidR="00D62735" w:rsidRDefault="00D62735" w:rsidP="009070F4"/>
                    <w:p w14:paraId="006D06C7" w14:textId="77777777" w:rsidR="00D62735" w:rsidRDefault="00D62735" w:rsidP="009070F4"/>
                    <w:p w14:paraId="71A99F16" w14:textId="77777777" w:rsidR="00D62735" w:rsidRDefault="00D62735" w:rsidP="009070F4"/>
                    <w:p w14:paraId="134901F0" w14:textId="77777777" w:rsidR="00D62735" w:rsidRDefault="00D62735" w:rsidP="009070F4"/>
                    <w:p w14:paraId="72DC0543" w14:textId="77777777" w:rsidR="00D62735" w:rsidRDefault="00D62735" w:rsidP="009070F4"/>
                    <w:p w14:paraId="7DC2DA91" w14:textId="77777777" w:rsidR="00D62735" w:rsidRDefault="00D62735" w:rsidP="009070F4"/>
                    <w:p w14:paraId="3747D700" w14:textId="77777777" w:rsidR="00D62735" w:rsidRDefault="00D62735" w:rsidP="009070F4"/>
                    <w:p w14:paraId="5A0FEB3F" w14:textId="77777777" w:rsidR="00D62735" w:rsidRDefault="00D62735" w:rsidP="009070F4"/>
                  </w:txbxContent>
                </v:textbox>
              </v:shape>
            </w:pict>
          </mc:Fallback>
        </mc:AlternateContent>
      </w:r>
      <w:r w:rsidR="00CB65DB">
        <w:t>The massive growth</w:t>
      </w:r>
      <w: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fldChar w:fldCharType="begin"/>
      </w:r>
      <w:r>
        <w:instrText xml:space="preserve"> REF _Ref478726279 \h </w:instrText>
      </w:r>
      <w:r>
        <w:fldChar w:fldCharType="separate"/>
      </w:r>
      <w:r w:rsidR="00B870D3" w:rsidRPr="00811B9E">
        <w:t xml:space="preserve">Figure </w:t>
      </w:r>
      <w:r w:rsidR="00B870D3">
        <w:t>2</w:t>
      </w:r>
      <w:r w:rsidR="00B870D3" w:rsidRPr="00811B9E">
        <w:noBreakHyphen/>
      </w:r>
      <w:r w:rsidR="00B870D3">
        <w:t>6</w:t>
      </w:r>
      <w:r>
        <w:fldChar w:fldCharType="end"/>
      </w:r>
      <w:r>
        <w:t xml:space="preserve"> which compares renewables to other sources of energy. </w:t>
      </w:r>
      <w:r>
        <w:fldChar w:fldCharType="begin"/>
      </w:r>
      <w:r w:rsidR="001128D3">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fldChar w:fldCharType="separate"/>
      </w:r>
      <w:r w:rsidR="002126D1">
        <w:t>[</w:t>
      </w:r>
      <w:hyperlink w:anchor="_ENREF_24" w:tooltip="Council, 2015 #67" w:history="1">
        <w:r w:rsidR="001128D3">
          <w:t>24</w:t>
        </w:r>
      </w:hyperlink>
      <w:r w:rsidR="002126D1">
        <w:t>]</w:t>
      </w:r>
      <w:r>
        <w:fldChar w:fldCharType="end"/>
      </w:r>
      <w:r>
        <w:t xml:space="preserve"> </w:t>
      </w:r>
    </w:p>
    <w:p w14:paraId="0FEC5889" w14:textId="6A804FFE" w:rsidR="00DB486E" w:rsidRDefault="00DB486E" w:rsidP="009070F4"/>
    <w:p w14:paraId="3F113407" w14:textId="477C1F08" w:rsidR="00D64EA5" w:rsidRDefault="00D64EA5" w:rsidP="009070F4"/>
    <w:p w14:paraId="7F4CEE6C" w14:textId="599F16D0" w:rsidR="007E04EE" w:rsidRDefault="007E04EE" w:rsidP="009070F4">
      <w:r>
        <w:lastRenderedPageBreak/>
        <mc:AlternateContent>
          <mc:Choice Requires="wpg">
            <w:drawing>
              <wp:anchor distT="0" distB="0" distL="114300" distR="114300" simplePos="0" relativeHeight="251230208" behindDoc="0" locked="0" layoutInCell="1" allowOverlap="1" wp14:anchorId="6364EB4D" wp14:editId="78136FC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3B42C12" w:rsidR="00D62735" w:rsidRPr="00666F19" w:rsidRDefault="00D62735" w:rsidP="009070F4">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02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3B42C12" w:rsidR="00D62735" w:rsidRPr="00666F19" w:rsidRDefault="00D62735" w:rsidP="009070F4">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9070F4"/>
    <w:p w14:paraId="35B09DE6" w14:textId="6124799C" w:rsidR="00D64EA5" w:rsidRDefault="00D64EA5" w:rsidP="009070F4">
      <w:r>
        <w:t xml:space="preserve">The renewable energy industry is growing substantially each year and is comprised of wind, solar PV and solar concentration, wave, geothermal, bio and hydroelectricity. This paper will principally comment on solar photovoltaic technologies. In the below </w:t>
      </w:r>
      <w:r>
        <w:fldChar w:fldCharType="begin"/>
      </w:r>
      <w:r>
        <w:instrText xml:space="preserve"> REF _Ref478726944 \h </w:instrText>
      </w:r>
      <w:r>
        <w:fldChar w:fldCharType="separate"/>
      </w:r>
      <w:r w:rsidR="00B870D3" w:rsidRPr="00811B9E">
        <w:rPr>
          <w:b/>
        </w:rPr>
        <w:t xml:space="preserve">Figure </w:t>
      </w:r>
      <w:r w:rsidR="00B870D3">
        <w:rPr>
          <w:b/>
        </w:rPr>
        <w:t>2</w:t>
      </w:r>
      <w:r w:rsidR="00B870D3" w:rsidRPr="00811B9E">
        <w:rPr>
          <w:b/>
        </w:rPr>
        <w:noBreakHyphen/>
      </w:r>
      <w:r w:rsidR="00B870D3">
        <w:rPr>
          <w:b/>
        </w:rPr>
        <w:t>7</w:t>
      </w:r>
      <w:r>
        <w:fldChar w:fldCharType="end"/>
      </w:r>
      <w:r w:rsidR="00CB65DB">
        <w:t>,</w:t>
      </w:r>
      <w:r>
        <w:t xml:space="preserve"> which trends the last decade of growth for PV </w:t>
      </w:r>
      <w:r w:rsidR="00CB65DB">
        <w:t>production</w:t>
      </w:r>
      <w:r>
        <w:t xml:space="preserve"> from 5.1GW to 227 GW in 2015. This clearly demonstrates the growth of PV technologies all over the world.</w:t>
      </w:r>
      <w:r w:rsidRPr="003B685B">
        <w:t xml:space="preserve"> </w:t>
      </w:r>
      <w:r>
        <w:fldChar w:fldCharType="begin"/>
      </w:r>
      <w:r w:rsidR="001128D3">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fldChar w:fldCharType="separate"/>
      </w:r>
      <w:r w:rsidR="002126D1">
        <w:t>[</w:t>
      </w:r>
      <w:hyperlink w:anchor="_ENREF_25" w:tooltip="REN21, 2016 #66" w:history="1">
        <w:r w:rsidR="001128D3">
          <w:t>25</w:t>
        </w:r>
      </w:hyperlink>
      <w:r w:rsidR="002126D1">
        <w:t>]</w:t>
      </w:r>
      <w:r>
        <w:fldChar w:fldCharType="end"/>
      </w:r>
    </w:p>
    <w:p w14:paraId="1158B9E9" w14:textId="32E05314" w:rsidR="007E04EE" w:rsidRDefault="007E04EE" w:rsidP="009070F4"/>
    <w:p w14:paraId="72F56EE4" w14:textId="5B7A831A" w:rsidR="007E04EE" w:rsidRDefault="007E04EE" w:rsidP="009070F4"/>
    <w:p w14:paraId="696459A4" w14:textId="42FCD554" w:rsidR="007E04EE" w:rsidRDefault="007E04EE" w:rsidP="009070F4">
      <w:r>
        <mc:AlternateContent>
          <mc:Choice Requires="wpg">
            <w:drawing>
              <wp:anchor distT="0" distB="0" distL="114300" distR="114300" simplePos="0" relativeHeight="251264000" behindDoc="0" locked="0" layoutInCell="1" allowOverlap="1" wp14:anchorId="10D16714" wp14:editId="1CB48FF9">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042DC8D" w:rsidR="00D62735" w:rsidRPr="00FF4E75" w:rsidRDefault="00D62735" w:rsidP="009070F4">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400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042DC8D" w:rsidR="00D62735" w:rsidRPr="00FF4E75" w:rsidRDefault="00D62735" w:rsidP="009070F4">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9070F4">
      <w:r>
        <w:lastRenderedPageBreak/>
        <w:t xml:space="preserve">The growth in solar PV is occurring all over the world and Australia has seen huge increases in the amount of solar installations. The </w:t>
      </w:r>
      <w:r w:rsidR="005B7CFB">
        <w:fldChar w:fldCharType="begin"/>
      </w:r>
      <w:r w:rsidR="005B7CFB">
        <w:instrText xml:space="preserve"> REF _Ref478903066 \h </w:instrText>
      </w:r>
      <w:r w:rsidR="005B7CFB">
        <w:fldChar w:fldCharType="separate"/>
      </w:r>
      <w:r w:rsidR="00B870D3" w:rsidRPr="00811B9E">
        <w:t xml:space="preserve">Figure </w:t>
      </w:r>
      <w:r w:rsidR="00B870D3">
        <w:t>2</w:t>
      </w:r>
      <w:r w:rsidR="00B870D3" w:rsidRPr="00811B9E">
        <w:noBreakHyphen/>
      </w:r>
      <w:r w:rsidR="00B870D3">
        <w:t>8</w:t>
      </w:r>
      <w:r w:rsidR="005B7CFB">
        <w:fldChar w:fldCharType="end"/>
      </w:r>
      <w:r w:rsidR="005B7CFB">
        <w:t xml:space="preserve"> </w:t>
      </w:r>
      <w:r>
        <w:t>below shows the amount of installations per year in Australia.</w:t>
      </w:r>
      <w:r w:rsidR="00CB65DB">
        <w:t xml:space="preserve"> The peak noted in the years</w:t>
      </w:r>
      <w:r w:rsidR="005B7CFB">
        <w:t xml:space="preserve"> 2011 and 2012 were due to</w:t>
      </w:r>
      <w:r w:rsidR="00CB65DB">
        <w:t xml:space="preserve"> the</w:t>
      </w:r>
      <w:r w:rsidR="005B7CFB">
        <w:t xml:space="preserve"> rebate programs.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r w:rsidR="009A5383">
        <w:t xml:space="preserve"> </w:t>
      </w:r>
    </w:p>
    <w:p w14:paraId="6884F4DB" w14:textId="283F83F4" w:rsidR="00FD71BC" w:rsidRDefault="007E04EE" w:rsidP="009070F4">
      <w:r>
        <mc:AlternateContent>
          <mc:Choice Requires="wpg">
            <w:drawing>
              <wp:anchor distT="0" distB="0" distL="114300" distR="114300" simplePos="0" relativeHeight="252289024" behindDoc="0" locked="0" layoutInCell="1" allowOverlap="1" wp14:anchorId="53A63DEC" wp14:editId="5603F309">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5DFC6360" w:rsidR="00D62735" w:rsidRPr="00B33402" w:rsidRDefault="00D62735" w:rsidP="009070F4">
                              <w:pPr>
                                <w:pStyle w:val="Caption"/>
                                <w:rPr>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890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5DFC6360" w:rsidR="00D62735" w:rsidRPr="00B33402" w:rsidRDefault="00D62735" w:rsidP="009070F4">
                        <w:pPr>
                          <w:pStyle w:val="Caption"/>
                          <w:rPr>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9070F4"/>
    <w:p w14:paraId="25D57A3C" w14:textId="5CFF8AD9" w:rsidR="00AC1519" w:rsidRDefault="00B71C05" w:rsidP="009070F4">
      <w:r>
        <w:t>While the amount of installations has started to decrease</w:t>
      </w:r>
      <w:r w:rsidR="00CB65DB">
        <w:t>,</w:t>
      </w:r>
      <w:r>
        <w:t xml:space="preserve"> the size of the installation has increased. The </w:t>
      </w:r>
      <w:r w:rsidRPr="00CB65DB">
        <w:rPr>
          <w:b/>
          <w:i/>
        </w:rPr>
        <w:fldChar w:fldCharType="begin"/>
      </w:r>
      <w:r w:rsidRPr="00CB65DB">
        <w:rPr>
          <w:b/>
          <w:i/>
        </w:rPr>
        <w:instrText xml:space="preserve"> REF _Ref478903225 \h </w:instrText>
      </w:r>
      <w:r w:rsidR="009A5383" w:rsidRPr="00CB65DB">
        <w:rPr>
          <w:b/>
          <w:i/>
        </w:rPr>
        <w:instrText xml:space="preserve"> \* MERGEFORMAT </w:instrText>
      </w:r>
      <w:r w:rsidRPr="00CB65DB">
        <w:rPr>
          <w:b/>
          <w:i/>
        </w:rPr>
      </w:r>
      <w:r w:rsidRPr="00CB65DB">
        <w:rPr>
          <w:b/>
          <w:i/>
        </w:rPr>
        <w:fldChar w:fldCharType="separate"/>
      </w:r>
      <w:r w:rsidR="00B870D3" w:rsidRPr="00B870D3">
        <w:rPr>
          <w:b/>
          <w:i/>
        </w:rPr>
        <w:t>Figure 2</w:t>
      </w:r>
      <w:r w:rsidR="00B870D3" w:rsidRPr="00B870D3">
        <w:rPr>
          <w:b/>
          <w:i/>
        </w:rPr>
        <w:noBreakHyphen/>
        <w:t>9</w:t>
      </w:r>
      <w:r w:rsidRPr="00CB65DB">
        <w:rPr>
          <w:b/>
          <w:i/>
        </w:rPr>
        <w:fldChar w:fldCharType="end"/>
      </w:r>
      <w:r>
        <w:t xml:space="preserve"> below shows</w:t>
      </w:r>
      <w:r w:rsidR="00CB65DB">
        <w:t xml:space="preserve"> that</w:t>
      </w:r>
      <w:r>
        <w:t xml:space="preserve"> the average kW capacity of the system</w:t>
      </w:r>
      <w:r w:rsidR="00D64EA5">
        <w:t xml:space="preserve">s installed has increased and </w:t>
      </w:r>
      <w:r>
        <w:t xml:space="preserve">is due to price decreases and better technology.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p>
    <w:p w14:paraId="3A3114F0" w14:textId="622A4760" w:rsidR="00F06BA1" w:rsidRDefault="007E04EE" w:rsidP="009070F4">
      <w:r>
        <mc:AlternateContent>
          <mc:Choice Requires="wpg">
            <w:drawing>
              <wp:anchor distT="0" distB="0" distL="114300" distR="114300" simplePos="0" relativeHeight="250926080" behindDoc="0" locked="0" layoutInCell="1" allowOverlap="1" wp14:anchorId="3BD59FE9" wp14:editId="708F8738">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4AF2E29" w:rsidR="00D62735" w:rsidRPr="001423FC" w:rsidRDefault="00D62735" w:rsidP="009070F4">
                              <w:pPr>
                                <w:pStyle w:val="Caption"/>
                                <w:rPr>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608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4AF2E29" w:rsidR="00D62735" w:rsidRPr="001423FC" w:rsidRDefault="00D62735" w:rsidP="009070F4">
                        <w:pPr>
                          <w:pStyle w:val="Caption"/>
                          <w:rPr>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9070F4">
      <w:r>
        <w:t>The renewable energy trend has allowed Queensland to generate 4%</w:t>
      </w:r>
      <w:r w:rsidR="00D64EA5">
        <w:t xml:space="preserve"> of its </w:t>
      </w:r>
      <w:r w:rsidR="00CB65DB">
        <w:t>electricity</w:t>
      </w:r>
      <w:r>
        <w:t xml:space="preserve"> from renewables, with two wind farms and 466,966 domestic solar systems.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r w:rsidR="009A5383">
        <w:t xml:space="preserve"> </w:t>
      </w:r>
    </w:p>
    <w:p w14:paraId="0E99C86A" w14:textId="77777777" w:rsidR="007E4190" w:rsidRDefault="007E4190" w:rsidP="009070F4"/>
    <w:p w14:paraId="1899387A" w14:textId="6B91DABD" w:rsidR="00B94F01" w:rsidRPr="00D64EA5" w:rsidRDefault="005E2715" w:rsidP="009070F4">
      <w:pPr>
        <w:rPr>
          <w:sz w:val="20"/>
          <w:szCs w:val="20"/>
          <w:lang w:val="en-GB" w:eastAsia="en-GB"/>
        </w:rPr>
      </w:pPr>
      <w:r>
        <w:t>Onat has highlighted in</w:t>
      </w:r>
      <w:r w:rsidR="00B94F01">
        <w:t xml:space="preserve"> </w:t>
      </w:r>
      <w:r w:rsidR="00CB610E">
        <w:fldChar w:fldCharType="begin"/>
      </w:r>
      <w:r w:rsidR="00CB610E">
        <w:instrText xml:space="preserve"> REF _Ref480886663 \h </w:instrText>
      </w:r>
      <w:r w:rsidR="00CB610E">
        <w:fldChar w:fldCharType="separate"/>
      </w:r>
      <w:r w:rsidR="00B870D3" w:rsidRPr="00811B9E">
        <w:rPr>
          <w:b/>
        </w:rPr>
        <w:t xml:space="preserve">Table </w:t>
      </w:r>
      <w:r w:rsidR="00B870D3">
        <w:rPr>
          <w:b/>
        </w:rPr>
        <w:t>1</w:t>
      </w:r>
      <w:r w:rsidR="00CB610E">
        <w:fldChar w:fldCharType="end"/>
      </w:r>
      <w:r w:rsidR="00CB610E">
        <w:t xml:space="preserve"> </w:t>
      </w:r>
      <w:r w:rsidR="00B94F01">
        <w:t>below the advantages and disadvantages of PV systems.</w:t>
      </w:r>
      <w:r w:rsidR="00B94F01" w:rsidRPr="00B94F01">
        <w:t xml:space="preserve"> </w:t>
      </w:r>
      <w:r w:rsidR="00B94F01">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fldChar w:fldCharType="separate"/>
      </w:r>
      <w:r w:rsidR="002126D1">
        <w:t>[</w:t>
      </w:r>
      <w:hyperlink w:anchor="_ENREF_26" w:tooltip="Güney, 2009 #92" w:history="1">
        <w:r w:rsidR="001128D3">
          <w:t>26</w:t>
        </w:r>
      </w:hyperlink>
      <w:r w:rsidR="002126D1">
        <w:t>]</w:t>
      </w:r>
      <w:r w:rsidR="00B94F01">
        <w:fldChar w:fldCharType="end"/>
      </w:r>
    </w:p>
    <w:p w14:paraId="44EB8C91" w14:textId="26B062E0" w:rsidR="002909C0" w:rsidRDefault="002909C0" w:rsidP="009070F4"/>
    <w:p w14:paraId="494CB01B" w14:textId="1E5B9E4F" w:rsidR="002909C0" w:rsidRDefault="002909C0" w:rsidP="009070F4">
      <w:pPr>
        <w:pStyle w:val="Caption"/>
      </w:pPr>
      <w:bookmarkStart w:id="67" w:name="_Ref480886663"/>
      <w:bookmarkStart w:id="68" w:name="_Ref481337691"/>
      <w:bookmarkStart w:id="69" w:name="_Toc489804454"/>
      <w:r w:rsidRPr="00811B9E">
        <w:t xml:space="preserve">Table </w:t>
      </w:r>
      <w:r w:rsidR="00D326E9">
        <w:fldChar w:fldCharType="begin"/>
      </w:r>
      <w:r w:rsidR="00D326E9">
        <w:instrText xml:space="preserve"> STYLEREF 1 \s </w:instrText>
      </w:r>
      <w:r w:rsidR="00D326E9">
        <w:fldChar w:fldCharType="separate"/>
      </w:r>
      <w:r w:rsidR="00D326E9">
        <w:t>2</w:t>
      </w:r>
      <w:r w:rsidR="00D326E9">
        <w:fldChar w:fldCharType="end"/>
      </w:r>
      <w:r w:rsidR="00D326E9">
        <w:noBreakHyphen/>
      </w:r>
      <w:r w:rsidR="00D326E9">
        <w:fldChar w:fldCharType="begin"/>
      </w:r>
      <w:r w:rsidR="00D326E9">
        <w:instrText xml:space="preserve"> SEQ Table \* ARABIC \s 1 </w:instrText>
      </w:r>
      <w:r w:rsidR="00D326E9">
        <w:fldChar w:fldCharType="separate"/>
      </w:r>
      <w:r w:rsidR="00D326E9">
        <w:t>1</w:t>
      </w:r>
      <w:r w:rsidR="00D326E9">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9070F4">
            <w:r w:rsidRPr="005A630A">
              <w:t>Advantages of PV</w:t>
            </w:r>
          </w:p>
        </w:tc>
        <w:tc>
          <w:tcPr>
            <w:tcW w:w="5064" w:type="dxa"/>
            <w:shd w:val="clear" w:color="auto" w:fill="CBCBCB" w:themeFill="text2" w:themeFillTint="40"/>
          </w:tcPr>
          <w:p w14:paraId="1EFF6018" w14:textId="4E36D2BE" w:rsidR="00712947" w:rsidRPr="005A630A" w:rsidRDefault="00712947" w:rsidP="009070F4">
            <w:r w:rsidRPr="005A630A">
              <w:t>Disadvantages of PV</w:t>
            </w:r>
          </w:p>
        </w:tc>
      </w:tr>
      <w:tr w:rsidR="00712947" w14:paraId="7D7B6A4A" w14:textId="77777777" w:rsidTr="003E3899">
        <w:trPr>
          <w:trHeight w:val="128"/>
        </w:trPr>
        <w:tc>
          <w:tcPr>
            <w:tcW w:w="5064" w:type="dxa"/>
          </w:tcPr>
          <w:p w14:paraId="6030B7B7" w14:textId="77777777" w:rsidR="00712947" w:rsidRPr="00020BA4" w:rsidRDefault="00712947" w:rsidP="009070F4">
            <w:r w:rsidRPr="00020BA4">
              <w:t>Fuel source is vast and essentially infinite</w:t>
            </w:r>
          </w:p>
        </w:tc>
        <w:tc>
          <w:tcPr>
            <w:tcW w:w="5064" w:type="dxa"/>
            <w:vMerge w:val="restart"/>
          </w:tcPr>
          <w:p w14:paraId="4804DC12" w14:textId="746FBD21" w:rsidR="00712947" w:rsidRDefault="00712947" w:rsidP="009070F4">
            <w: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9070F4">
            <w:r w:rsidRPr="00020BA4">
              <w:t>No emissions, no combustion or radioactive fuel for disposal (does not contribute perceptibly to global climate change or pollution)</w:t>
            </w:r>
          </w:p>
        </w:tc>
        <w:tc>
          <w:tcPr>
            <w:tcW w:w="5064" w:type="dxa"/>
            <w:vMerge/>
          </w:tcPr>
          <w:p w14:paraId="3D4EEABD" w14:textId="77777777" w:rsidR="00712947" w:rsidRDefault="00712947" w:rsidP="009070F4"/>
        </w:tc>
      </w:tr>
      <w:tr w:rsidR="00712947" w14:paraId="7D8B27D9" w14:textId="77777777" w:rsidTr="003E3899">
        <w:trPr>
          <w:trHeight w:val="128"/>
        </w:trPr>
        <w:tc>
          <w:tcPr>
            <w:tcW w:w="5064" w:type="dxa"/>
          </w:tcPr>
          <w:p w14:paraId="129F5E4E" w14:textId="77777777" w:rsidR="00712947" w:rsidRPr="00020BA4" w:rsidRDefault="00712947" w:rsidP="009070F4">
            <w:r w:rsidRPr="00020BA4">
              <w:t>Low operating costs (no fuel)</w:t>
            </w:r>
          </w:p>
        </w:tc>
        <w:tc>
          <w:tcPr>
            <w:tcW w:w="5064" w:type="dxa"/>
            <w:vMerge w:val="restart"/>
          </w:tcPr>
          <w:p w14:paraId="06F1991A" w14:textId="2DFBC364" w:rsidR="00712947" w:rsidRDefault="00DE2E8B" w:rsidP="009070F4">
            <w: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9070F4">
            <w:r w:rsidRPr="00020BA4">
              <w:t>No moving parts</w:t>
            </w:r>
          </w:p>
        </w:tc>
        <w:tc>
          <w:tcPr>
            <w:tcW w:w="5064" w:type="dxa"/>
            <w:vMerge/>
          </w:tcPr>
          <w:p w14:paraId="23CF561B" w14:textId="77777777" w:rsidR="00712947" w:rsidRDefault="00712947" w:rsidP="009070F4"/>
        </w:tc>
      </w:tr>
      <w:tr w:rsidR="00712947" w14:paraId="04664F28" w14:textId="77777777" w:rsidTr="003E3899">
        <w:trPr>
          <w:trHeight w:val="123"/>
        </w:trPr>
        <w:tc>
          <w:tcPr>
            <w:tcW w:w="5064" w:type="dxa"/>
          </w:tcPr>
          <w:p w14:paraId="4751055F" w14:textId="77777777" w:rsidR="00712947" w:rsidRPr="00020BA4" w:rsidRDefault="00712947" w:rsidP="009070F4">
            <w:r w:rsidRPr="00020BA4">
              <w:t>Ambient temperature operation</w:t>
            </w:r>
          </w:p>
        </w:tc>
        <w:tc>
          <w:tcPr>
            <w:tcW w:w="5064" w:type="dxa"/>
            <w:vMerge/>
          </w:tcPr>
          <w:p w14:paraId="0A47ED46" w14:textId="77777777" w:rsidR="00712947" w:rsidRDefault="00712947" w:rsidP="009070F4"/>
        </w:tc>
      </w:tr>
      <w:tr w:rsidR="00712947" w14:paraId="06FFDB54" w14:textId="77777777" w:rsidTr="003E3899">
        <w:trPr>
          <w:trHeight w:val="128"/>
        </w:trPr>
        <w:tc>
          <w:tcPr>
            <w:tcW w:w="5064" w:type="dxa"/>
          </w:tcPr>
          <w:p w14:paraId="63F751E6" w14:textId="77777777" w:rsidR="00712947" w:rsidRPr="00020BA4" w:rsidRDefault="00712947" w:rsidP="009070F4">
            <w:r w:rsidRPr="00020BA4">
              <w:t>High reliability in modules (&gt;20 years)</w:t>
            </w:r>
          </w:p>
        </w:tc>
        <w:tc>
          <w:tcPr>
            <w:tcW w:w="5064" w:type="dxa"/>
            <w:vMerge w:val="restart"/>
          </w:tcPr>
          <w:p w14:paraId="220DD061" w14:textId="77777777" w:rsidR="00712947" w:rsidRDefault="00712947" w:rsidP="009070F4">
            <w: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9070F4">
            <w:r w:rsidRPr="00020BA4">
              <w:t>Modular (small or large increments)</w:t>
            </w:r>
          </w:p>
        </w:tc>
        <w:tc>
          <w:tcPr>
            <w:tcW w:w="5064" w:type="dxa"/>
            <w:vMerge/>
          </w:tcPr>
          <w:p w14:paraId="7DFB0C3C" w14:textId="77777777" w:rsidR="00712947" w:rsidRDefault="00712947" w:rsidP="009070F4"/>
        </w:tc>
      </w:tr>
      <w:tr w:rsidR="00712947" w14:paraId="0F4A7E21" w14:textId="77777777" w:rsidTr="003E3899">
        <w:trPr>
          <w:trHeight w:val="128"/>
        </w:trPr>
        <w:tc>
          <w:tcPr>
            <w:tcW w:w="5064" w:type="dxa"/>
          </w:tcPr>
          <w:p w14:paraId="696C1E21" w14:textId="22994015" w:rsidR="00712947" w:rsidRPr="00020BA4" w:rsidRDefault="00CB65DB" w:rsidP="009070F4">
            <w:r>
              <w:t>Quick i</w:t>
            </w:r>
            <w:r w:rsidR="00712947" w:rsidRPr="00020BA4">
              <w:t>nstallation</w:t>
            </w:r>
          </w:p>
        </w:tc>
        <w:tc>
          <w:tcPr>
            <w:tcW w:w="5064" w:type="dxa"/>
            <w:vMerge/>
          </w:tcPr>
          <w:p w14:paraId="73CCB50C" w14:textId="77777777" w:rsidR="00712947" w:rsidRDefault="00712947" w:rsidP="009070F4"/>
        </w:tc>
      </w:tr>
      <w:tr w:rsidR="00712947" w14:paraId="15C85F89" w14:textId="77777777" w:rsidTr="003E3899">
        <w:trPr>
          <w:trHeight w:val="259"/>
        </w:trPr>
        <w:tc>
          <w:tcPr>
            <w:tcW w:w="5064" w:type="dxa"/>
          </w:tcPr>
          <w:p w14:paraId="37D579B4" w14:textId="77777777" w:rsidR="00712947" w:rsidRPr="00020BA4" w:rsidRDefault="00712947" w:rsidP="009070F4">
            <w:r w:rsidRPr="00020BA4">
              <w:t>Can be integrated into new or existing building structures</w:t>
            </w:r>
          </w:p>
        </w:tc>
        <w:tc>
          <w:tcPr>
            <w:tcW w:w="5064" w:type="dxa"/>
            <w:vMerge w:val="restart"/>
          </w:tcPr>
          <w:p w14:paraId="13AAAD55" w14:textId="1234D928" w:rsidR="00712947" w:rsidRDefault="00DE2E8B" w:rsidP="009070F4">
            <w: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9070F4">
            <w:r w:rsidRPr="00020BA4">
              <w:t xml:space="preserve">Can </w:t>
            </w:r>
            <w:r w:rsidR="00CB610E" w:rsidRPr="00020BA4">
              <w:t>be</w:t>
            </w:r>
            <w:r w:rsidRPr="00020BA4">
              <w:t xml:space="preserve"> installed at nearly any point of use</w:t>
            </w:r>
          </w:p>
        </w:tc>
        <w:tc>
          <w:tcPr>
            <w:tcW w:w="5064" w:type="dxa"/>
            <w:vMerge/>
          </w:tcPr>
          <w:p w14:paraId="518DC3F5" w14:textId="77777777" w:rsidR="00712947" w:rsidRDefault="00712947" w:rsidP="009070F4"/>
        </w:tc>
      </w:tr>
      <w:tr w:rsidR="00712947" w14:paraId="78414FD9" w14:textId="77777777" w:rsidTr="003E3899">
        <w:trPr>
          <w:trHeight w:val="259"/>
        </w:trPr>
        <w:tc>
          <w:tcPr>
            <w:tcW w:w="5064" w:type="dxa"/>
          </w:tcPr>
          <w:p w14:paraId="0934D438" w14:textId="77777777" w:rsidR="00712947" w:rsidRPr="00020BA4" w:rsidRDefault="00712947" w:rsidP="009070F4">
            <w:r w:rsidRPr="00020BA4">
              <w:t>Daily output peak may match local demand</w:t>
            </w:r>
          </w:p>
        </w:tc>
        <w:tc>
          <w:tcPr>
            <w:tcW w:w="5064" w:type="dxa"/>
            <w:vMerge w:val="restart"/>
          </w:tcPr>
          <w:p w14:paraId="4ABE0E8F" w14:textId="507A93DA" w:rsidR="00712947" w:rsidRDefault="00712947" w:rsidP="009070F4">
            <w: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9070F4">
            <w:r w:rsidRPr="00020BA4">
              <w:t>High public acceptance</w:t>
            </w:r>
          </w:p>
        </w:tc>
        <w:tc>
          <w:tcPr>
            <w:tcW w:w="5064" w:type="dxa"/>
            <w:vMerge/>
          </w:tcPr>
          <w:p w14:paraId="4FF262D0" w14:textId="77777777" w:rsidR="00712947" w:rsidRDefault="00712947" w:rsidP="009070F4"/>
        </w:tc>
      </w:tr>
      <w:tr w:rsidR="00712947" w14:paraId="4E940472" w14:textId="77777777" w:rsidTr="003E3899">
        <w:trPr>
          <w:trHeight w:val="123"/>
        </w:trPr>
        <w:tc>
          <w:tcPr>
            <w:tcW w:w="5064" w:type="dxa"/>
          </w:tcPr>
          <w:p w14:paraId="57D48BD9" w14:textId="77777777" w:rsidR="00712947" w:rsidRPr="00020BA4" w:rsidRDefault="00712947" w:rsidP="009070F4">
            <w:r w:rsidRPr="00020BA4">
              <w:t>Excellent safety record</w:t>
            </w:r>
          </w:p>
        </w:tc>
        <w:tc>
          <w:tcPr>
            <w:tcW w:w="5064" w:type="dxa"/>
            <w:vMerge/>
          </w:tcPr>
          <w:p w14:paraId="1005EE4F" w14:textId="77777777" w:rsidR="00712947" w:rsidRDefault="00712947" w:rsidP="009070F4"/>
        </w:tc>
      </w:tr>
    </w:tbl>
    <w:p w14:paraId="625722F7" w14:textId="18B99B2D" w:rsidR="008F200A" w:rsidRDefault="008F200A" w:rsidP="009070F4">
      <w:r>
        <w:br w:type="page"/>
      </w:r>
    </w:p>
    <w:p w14:paraId="7FD653C2" w14:textId="737C86DA" w:rsidR="00B24A8C" w:rsidRPr="00B24A8C" w:rsidRDefault="00800F01" w:rsidP="00DB373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9070F4">
            <w:pPr>
              <w:pStyle w:val="REFPIC"/>
              <w:framePr w:hSpace="0" w:wrap="auto" w:vAnchor="margin" w:hAnchor="text" w:yAlign="inline"/>
            </w:pPr>
          </w:p>
        </w:tc>
      </w:tr>
    </w:tbl>
    <w:p w14:paraId="543016DE" w14:textId="7C37FEFB" w:rsidR="00C86481" w:rsidRDefault="00FB09F9" w:rsidP="009070F4">
      <w:r>
        <mc:AlternateContent>
          <mc:Choice Requires="wpg">
            <w:drawing>
              <wp:anchor distT="0" distB="0" distL="114300" distR="114300" simplePos="0" relativeHeight="251299840" behindDoc="0" locked="0" layoutInCell="1" allowOverlap="1" wp14:anchorId="4ABCA2AD" wp14:editId="4D435F3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0DCC60BC" w:rsidR="00D62735" w:rsidRPr="009102AB" w:rsidRDefault="00D62735" w:rsidP="009070F4">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29984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0DCC60BC" w:rsidR="00D62735" w:rsidRPr="009102AB" w:rsidRDefault="00D62735" w:rsidP="009070F4">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t xml:space="preserve">InGaP/GaAs/InGaAs </w:t>
      </w:r>
      <w:r w:rsidR="00F14AB1">
        <w:t xml:space="preserve">with 37.9% efficiency. </w:t>
      </w:r>
      <w:r w:rsidR="00F14AB1">
        <w:fldChar w:fldCharType="begin"/>
      </w:r>
      <w:r w:rsidR="002126D1">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fldChar w:fldCharType="separate"/>
      </w:r>
      <w:r w:rsidR="002126D1">
        <w:t>[</w:t>
      </w:r>
      <w:hyperlink w:anchor="_ENREF_28" w:tooltip="Green, 2015 #70" w:history="1">
        <w:r w:rsidR="001128D3">
          <w:t>28</w:t>
        </w:r>
      </w:hyperlink>
      <w:r w:rsidR="002126D1">
        <w:t>]</w:t>
      </w:r>
      <w:r w:rsidR="00F14AB1">
        <w:fldChar w:fldCharType="end"/>
      </w:r>
      <w:r w:rsidR="00F14AB1">
        <w:t xml:space="preserve"> The below </w:t>
      </w:r>
      <w:r w:rsidR="00F14AB1">
        <w:fldChar w:fldCharType="begin"/>
      </w:r>
      <w:r w:rsidR="00F14AB1">
        <w:instrText xml:space="preserve"> REF _Ref478905590 \h </w:instrText>
      </w:r>
      <w:r w:rsidR="00F14AB1">
        <w:fldChar w:fldCharType="separate"/>
      </w:r>
      <w:r w:rsidR="00B870D3" w:rsidRPr="00811B9E">
        <w:t xml:space="preserve">Figure </w:t>
      </w:r>
      <w:r w:rsidR="00B870D3">
        <w:t>2</w:t>
      </w:r>
      <w:r w:rsidR="00B870D3" w:rsidRPr="00811B9E">
        <w:noBreakHyphen/>
      </w:r>
      <w:r w:rsidR="00B870D3">
        <w:t>10</w:t>
      </w:r>
      <w:r w:rsidR="00F14AB1">
        <w:fldChar w:fldCharType="end"/>
      </w:r>
      <w:r w:rsidR="00F14AB1">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9070F4">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9070F4">
            <w:pPr>
              <w:pStyle w:val="REFPIC"/>
              <w:framePr w:hSpace="0" w:wrap="auto" w:vAnchor="margin" w:hAnchor="text" w:yAlign="inline"/>
            </w:pPr>
            <w:r w:rsidRPr="000F2EAB">
              <w:t xml:space="preserve">  </w:t>
            </w:r>
          </w:p>
        </w:tc>
      </w:tr>
    </w:tbl>
    <w:p w14:paraId="555D9A5F" w14:textId="77777777" w:rsidR="00FB09F9" w:rsidRDefault="00FB09F9" w:rsidP="009070F4"/>
    <w:p w14:paraId="58472CD9" w14:textId="43E58AF6" w:rsidR="00F902DD" w:rsidRDefault="00F902DD" w:rsidP="009070F4">
      <w:r>
        <w:t xml:space="preserve">In the most recent study for the trending increases of efficiency for PV technology conducted by Sampaio and Gonzalez in 2017 the </w:t>
      </w:r>
      <w:r w:rsidR="00CD1CAC">
        <w:fldChar w:fldCharType="begin"/>
      </w:r>
      <w:r w:rsidR="00CD1CAC">
        <w:instrText xml:space="preserve"> REF _Ref481271112 \h </w:instrText>
      </w:r>
      <w:r w:rsidR="00CD1CAC">
        <w:fldChar w:fldCharType="separate"/>
      </w:r>
      <w:r w:rsidR="00B870D3" w:rsidRPr="00811B9E">
        <w:t xml:space="preserve">Figure </w:t>
      </w:r>
      <w:r w:rsidR="00B870D3">
        <w:t>2</w:t>
      </w:r>
      <w:r w:rsidR="00B870D3" w:rsidRPr="00811B9E">
        <w:noBreakHyphen/>
      </w:r>
      <w:r w:rsidR="00B870D3">
        <w:t>11</w:t>
      </w:r>
      <w:r w:rsidR="00CD1CAC">
        <w:fldChar w:fldCharType="end"/>
      </w:r>
      <w:r>
        <w:t xml:space="preserve"> below was produced. </w:t>
      </w:r>
      <w:r>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fldChar w:fldCharType="separate"/>
      </w:r>
      <w:r w:rsidR="002126D1">
        <w:t>[</w:t>
      </w:r>
      <w:hyperlink w:anchor="_ENREF_19" w:tooltip="Sampaio, 2017 #127" w:history="1">
        <w:r w:rsidR="001128D3">
          <w:t>19</w:t>
        </w:r>
      </w:hyperlink>
      <w:r w:rsidR="002126D1">
        <w:t>]</w:t>
      </w:r>
      <w:r>
        <w:fldChar w:fldCharType="end"/>
      </w:r>
      <w:r w:rsidR="00B24A8C">
        <mc:AlternateContent>
          <mc:Choice Requires="wpg">
            <w:drawing>
              <wp:anchor distT="0" distB="0" distL="114300" distR="114300" simplePos="0" relativeHeight="252072960" behindDoc="0" locked="0" layoutInCell="1" allowOverlap="1" wp14:anchorId="0836AD42" wp14:editId="2CA87BCD">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63B1B50" w:rsidR="00D62735" w:rsidRPr="00AD383A" w:rsidRDefault="00D62735" w:rsidP="009070F4">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296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63B1B50" w:rsidR="00D62735" w:rsidRPr="00AD383A" w:rsidRDefault="00D62735" w:rsidP="009070F4">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2C6C603F" w:rsidR="007D3167" w:rsidRPr="00A63BCB" w:rsidRDefault="007F7080" w:rsidP="00DB373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9070F4">
      <w:pPr>
        <w:rPr>
          <w:lang w:val="en-GB"/>
        </w:rPr>
      </w:pPr>
      <w:r>
        <w:rPr>
          <w:lang w:val="en-GB"/>
        </w:rPr>
        <w:t>As mention</w:t>
      </w:r>
      <w:r w:rsidR="00427CB2">
        <w:rPr>
          <w:lang w:val="en-GB"/>
        </w:rPr>
        <w:t>ed previously solar cells are P</w:t>
      </w:r>
      <w:r>
        <w:rPr>
          <w:lang w:val="en-GB"/>
        </w:rPr>
        <w:t>N junctions which can be reduced to an electrically equivalent solar cell model of a single diode, dependant current source and resistors as shown in the below</w:t>
      </w:r>
      <w:r w:rsidR="00EF3B18">
        <w:rPr>
          <w:lang w:val="en-GB"/>
        </w:rPr>
        <w:t xml:space="preserve"> </w:t>
      </w:r>
      <w:r>
        <w:rPr>
          <w:lang w:val="en-GB"/>
        </w:rPr>
        <w:fldChar w:fldCharType="begin"/>
      </w:r>
      <w:r>
        <w:rPr>
          <w:lang w:val="en-GB"/>
        </w:rPr>
        <w:instrText xml:space="preserve"> REF _Ref481245605 \h </w:instrText>
      </w:r>
      <w:r>
        <w:rPr>
          <w:lang w:val="en-GB"/>
        </w:rPr>
      </w:r>
      <w:r>
        <w:rPr>
          <w:lang w:val="en-GB"/>
        </w:rPr>
        <w:fldChar w:fldCharType="separate"/>
      </w:r>
      <w:r w:rsidR="00B870D3" w:rsidRPr="00811B9E">
        <w:t xml:space="preserve">Figure </w:t>
      </w:r>
      <w:r w:rsidR="00B870D3">
        <w:t>2</w:t>
      </w:r>
      <w:r w:rsidR="00B870D3" w:rsidRPr="00811B9E">
        <w:noBreakHyphen/>
      </w:r>
      <w:r w:rsidR="00B870D3">
        <w:t>12</w:t>
      </w:r>
      <w:r>
        <w:rPr>
          <w:lang w:val="en-GB"/>
        </w:rPr>
        <w:fldChar w:fldCharType="end"/>
      </w:r>
      <w:r>
        <w:rPr>
          <w:lang w:val="en-GB"/>
        </w:rPr>
        <w:t xml:space="preserve">. The voltage drop over the diode depends on the type of material which is used to construct the solar </w:t>
      </w:r>
      <w:r w:rsidR="00A63BCB">
        <w:rPr>
          <w:lang w:val="en-GB"/>
        </w:rPr>
        <w:t xml:space="preserve">cell.  </w:t>
      </w:r>
      <w:r w:rsidR="00427CB2">
        <w:rPr>
          <w:lang w:val="en-GB"/>
        </w:rPr>
        <w:t>Silicone</w:t>
      </w:r>
      <w:r w:rsidR="00A63BCB">
        <w:rPr>
          <w:lang w:val="en-GB"/>
        </w:rPr>
        <w:t xml:space="preserve"> Crystalline cells have 0.74 V, Thin Film (GaAs) have 1.122 V and Sil</w:t>
      </w:r>
      <w:r w:rsidR="00427CB2">
        <w:rPr>
          <w:lang w:val="en-GB"/>
        </w:rPr>
        <w:t>icone Amorphous have 0.896 V</w:t>
      </w:r>
      <w:r w:rsidR="00A63BCB">
        <w:rPr>
          <w:lang w:val="en-GB"/>
        </w:rPr>
        <w:t xml:space="preserve"> forward biasing drop. </w:t>
      </w:r>
      <w:r w:rsidR="00A63BCB">
        <w:rPr>
          <w:lang w:val="en-GB"/>
        </w:rPr>
        <w:fldChar w:fldCharType="begin"/>
      </w:r>
      <w:r w:rsidR="002126D1">
        <w:rPr>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lang w:val="en-GB"/>
        </w:rPr>
        <w:fldChar w:fldCharType="separate"/>
      </w:r>
      <w:r w:rsidR="002126D1">
        <w:rPr>
          <w:lang w:val="en-GB"/>
        </w:rPr>
        <w:t>[</w:t>
      </w:r>
      <w:hyperlink w:anchor="_ENREF_28" w:tooltip="Green, 2015 #70" w:history="1">
        <w:r w:rsidR="001128D3">
          <w:rPr>
            <w:lang w:val="en-GB"/>
          </w:rPr>
          <w:t>28</w:t>
        </w:r>
      </w:hyperlink>
      <w:r w:rsidR="002126D1">
        <w:rPr>
          <w:lang w:val="en-GB"/>
        </w:rPr>
        <w:t>]</w:t>
      </w:r>
      <w:r w:rsidR="00A63BCB">
        <w:rPr>
          <w:lang w:val="en-GB"/>
        </w:rPr>
        <w:fldChar w:fldCharType="end"/>
      </w:r>
    </w:p>
    <w:p w14:paraId="4F4856E3" w14:textId="150F44B4" w:rsidR="00D878FC" w:rsidRDefault="00D878FC" w:rsidP="009070F4">
      <w:pPr>
        <w:rPr>
          <w:lang w:val="en-GB"/>
        </w:rPr>
      </w:pPr>
      <w:r>
        <mc:AlternateContent>
          <mc:Choice Requires="wpg">
            <w:drawing>
              <wp:anchor distT="0" distB="0" distL="114300" distR="114300" simplePos="0" relativeHeight="251900928" behindDoc="0" locked="0" layoutInCell="1" allowOverlap="1" wp14:anchorId="51E95DFF" wp14:editId="56A2318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7A2D01A" w:rsidR="00D62735" w:rsidRPr="00FB1351" w:rsidRDefault="00D62735" w:rsidP="009070F4">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092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7A2D01A" w:rsidR="00D62735" w:rsidRPr="00FB1351" w:rsidRDefault="00D62735" w:rsidP="009070F4">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9070F4">
      <w:pPr>
        <w:rPr>
          <w:lang w:val="en-GB"/>
        </w:rPr>
      </w:pPr>
    </w:p>
    <w:p w14:paraId="38D2082D" w14:textId="376CED71" w:rsidR="00D878FC" w:rsidRDefault="00D878FC" w:rsidP="009070F4">
      <w:pPr>
        <w:rPr>
          <w:lang w:val="en-GB"/>
        </w:rPr>
      </w:pPr>
    </w:p>
    <w:p w14:paraId="71976F4A" w14:textId="1833C4BD" w:rsidR="00D878FC" w:rsidRDefault="00D878FC" w:rsidP="009070F4">
      <w:pPr>
        <w:rPr>
          <w:lang w:val="en-GB"/>
        </w:rPr>
      </w:pPr>
    </w:p>
    <w:p w14:paraId="6026DAE4" w14:textId="1C7D87CD" w:rsidR="00D878FC" w:rsidRDefault="00D878FC" w:rsidP="009070F4">
      <w:pPr>
        <w:rPr>
          <w:lang w:val="en-GB"/>
        </w:rPr>
      </w:pPr>
    </w:p>
    <w:p w14:paraId="031DD348" w14:textId="77777777" w:rsidR="00D878FC" w:rsidRDefault="00D878FC" w:rsidP="009070F4">
      <w:pPr>
        <w:rPr>
          <w:lang w:val="en-GB"/>
        </w:rPr>
      </w:pPr>
    </w:p>
    <w:p w14:paraId="1533A1C6" w14:textId="77777777" w:rsidR="00D878FC" w:rsidRDefault="00D878FC" w:rsidP="009070F4">
      <w:pPr>
        <w:rPr>
          <w:lang w:val="en-GB"/>
        </w:rPr>
      </w:pPr>
    </w:p>
    <w:p w14:paraId="4A6A20D8" w14:textId="77777777" w:rsidR="00D878FC" w:rsidRDefault="00D878FC" w:rsidP="009070F4">
      <w:pPr>
        <w:rPr>
          <w:lang w:val="en-GB"/>
        </w:rPr>
      </w:pPr>
    </w:p>
    <w:p w14:paraId="142BFE6F" w14:textId="77777777" w:rsidR="00D878FC" w:rsidRDefault="00D878FC" w:rsidP="009070F4">
      <w:pPr>
        <w:rPr>
          <w:lang w:val="en-GB"/>
        </w:rPr>
      </w:pPr>
    </w:p>
    <w:p w14:paraId="67BCC43D" w14:textId="77777777" w:rsidR="00D878FC" w:rsidRDefault="00D878FC" w:rsidP="009070F4">
      <w:pPr>
        <w:rPr>
          <w:lang w:val="en-GB"/>
        </w:rPr>
      </w:pPr>
    </w:p>
    <w:p w14:paraId="5B470D5D" w14:textId="77777777" w:rsidR="00D878FC" w:rsidRDefault="00D878FC" w:rsidP="009070F4">
      <w:pPr>
        <w:rPr>
          <w:lang w:val="en-GB"/>
        </w:rPr>
      </w:pPr>
    </w:p>
    <w:p w14:paraId="47F0F3F0" w14:textId="77777777" w:rsidR="00D878FC" w:rsidRDefault="00D878FC" w:rsidP="009070F4">
      <w:pPr>
        <w:rPr>
          <w:lang w:val="en-GB"/>
        </w:rPr>
      </w:pPr>
    </w:p>
    <w:p w14:paraId="18EDA31E" w14:textId="77777777" w:rsidR="00D878FC" w:rsidRDefault="00D878FC" w:rsidP="009070F4">
      <w:pPr>
        <w:rPr>
          <w:lang w:val="en-GB"/>
        </w:rPr>
      </w:pPr>
    </w:p>
    <w:p w14:paraId="7DA8CDA7" w14:textId="7CBCD943" w:rsidR="00D878FC" w:rsidRDefault="00D878FC" w:rsidP="009070F4">
      <w:pPr>
        <w:rPr>
          <w:lang w:val="en-GB"/>
        </w:rPr>
      </w:pPr>
    </w:p>
    <w:p w14:paraId="73E7EA1B" w14:textId="77777777" w:rsidR="00D878FC" w:rsidRDefault="00D878FC" w:rsidP="009070F4">
      <w:pPr>
        <w:rPr>
          <w:lang w:val="en-GB"/>
        </w:rPr>
      </w:pPr>
    </w:p>
    <w:p w14:paraId="27B9A6BA" w14:textId="5745C567" w:rsidR="00D878FC" w:rsidRDefault="00D878FC" w:rsidP="009070F4">
      <w:pPr>
        <w:rPr>
          <w:lang w:val="en-GB"/>
        </w:rPr>
      </w:pPr>
    </w:p>
    <w:p w14:paraId="2AB2F143" w14:textId="77777777" w:rsidR="00EF3B18" w:rsidRDefault="00EF3B18" w:rsidP="009070F4">
      <w:pPr>
        <w:rPr>
          <w:lang w:val="en-GB"/>
        </w:rPr>
      </w:pPr>
    </w:p>
    <w:p w14:paraId="5F49FB65" w14:textId="2BC3B682" w:rsidR="00D878FC" w:rsidRDefault="00D878FC" w:rsidP="009070F4">
      <w:pPr>
        <w:rPr>
          <w:lang w:val="en-GB"/>
        </w:rPr>
      </w:pPr>
    </w:p>
    <w:p w14:paraId="2278B84F" w14:textId="43F47B19" w:rsidR="00092476" w:rsidRDefault="00092476" w:rsidP="009070F4">
      <w:pPr>
        <w:rPr>
          <w:lang w:val="en-GB"/>
        </w:rPr>
      </w:pPr>
    </w:p>
    <w:p w14:paraId="58B5D84D" w14:textId="3F3106DC" w:rsidR="00427CB2" w:rsidRPr="00C44BC1" w:rsidRDefault="00092476" w:rsidP="009070F4">
      <w:pPr>
        <w:rPr>
          <w:lang w:val="en-GB"/>
        </w:rPr>
      </w:pPr>
      <w:r>
        <w:rPr>
          <w:lang w:val="en-GB"/>
        </w:rPr>
        <w:t>The incident energy in the form of photons from the sun are converted into photocurrent which is the current source</w:t>
      </w:r>
      <w:r w:rsidR="007D7470">
        <w:rPr>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lang w:val="en-GB"/>
        </w:rPr>
        <w:t xml:space="preserve">. The </w:t>
      </w:r>
      <w:r w:rsidRPr="00427CB2">
        <w:t>electrons in the valence band are given energy from the photos and “jump” up to the conduction band producing a current</w:t>
      </w:r>
      <w:r>
        <w:rPr>
          <w:lang w:val="en-GB"/>
        </w:rPr>
        <w:t>.</w:t>
      </w:r>
      <w:r w:rsidR="00427CB2" w:rsidRPr="00427CB2">
        <w:rPr>
          <w:lang w:val="en-GB"/>
        </w:rPr>
        <w:t xml:space="preserve"> </w:t>
      </w:r>
      <w:r w:rsidR="00427CB2">
        <w:rPr>
          <w:lang w:val="en-GB"/>
        </w:rPr>
        <w:fldChar w:fldCharType="begin"/>
      </w:r>
      <w:r w:rsidR="002126D1">
        <w:rPr>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lang w:val="en-GB"/>
        </w:rPr>
        <w:fldChar w:fldCharType="separate"/>
      </w:r>
      <w:r w:rsidR="002126D1">
        <w:rPr>
          <w:lang w:val="en-GB"/>
        </w:rPr>
        <w:t>[</w:t>
      </w:r>
      <w:hyperlink w:anchor="_ENREF_29" w:tooltip="Özden, 2016 #117" w:history="1">
        <w:r w:rsidR="001128D3">
          <w:rPr>
            <w:lang w:val="en-GB"/>
          </w:rPr>
          <w:t>29</w:t>
        </w:r>
      </w:hyperlink>
      <w:r w:rsidR="002126D1">
        <w:rPr>
          <w:lang w:val="en-GB"/>
        </w:rPr>
        <w:t>]</w:t>
      </w:r>
      <w:r w:rsidR="00427CB2">
        <w:rPr>
          <w:lang w:val="en-GB"/>
        </w:rPr>
        <w:fldChar w:fldCharType="end"/>
      </w:r>
      <w:r w:rsidR="00427CB2">
        <w:rPr>
          <w:lang w:val="en-GB"/>
        </w:rPr>
        <w:t xml:space="preserve"> </w:t>
      </w:r>
      <w:r w:rsidR="00427CB2">
        <w:rPr>
          <w:lang w:val="en-GB"/>
        </w:rPr>
        <w:fldChar w:fldCharType="begin"/>
      </w:r>
      <w:r w:rsidR="002126D1">
        <w:rPr>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lang w:val="en-GB"/>
        </w:rPr>
        <w:fldChar w:fldCharType="separate"/>
      </w:r>
      <w:r w:rsidR="002126D1">
        <w:rPr>
          <w:lang w:val="en-GB"/>
        </w:rPr>
        <w:t>[</w:t>
      </w:r>
      <w:hyperlink w:anchor="_ENREF_30" w:tooltip="Silvestre, 2009 #111" w:history="1">
        <w:r w:rsidR="001128D3">
          <w:rPr>
            <w:lang w:val="en-GB"/>
          </w:rPr>
          <w:t>30</w:t>
        </w:r>
      </w:hyperlink>
      <w:r w:rsidR="002126D1">
        <w:rPr>
          <w:lang w:val="en-GB"/>
        </w:rPr>
        <w:t>]</w:t>
      </w:r>
      <w:r w:rsidR="00427CB2">
        <w:rPr>
          <w:lang w:val="en-GB"/>
        </w:rPr>
        <w:fldChar w:fldCharType="end"/>
      </w:r>
      <w:r w:rsidR="00427CB2">
        <w:rPr>
          <w:lang w:val="en-GB"/>
        </w:rPr>
        <w:t xml:space="preserve"> </w:t>
      </w:r>
    </w:p>
    <w:p w14:paraId="34DA25ED" w14:textId="36FD69B6" w:rsidR="00092476" w:rsidRDefault="00092476" w:rsidP="009070F4">
      <w:pPr>
        <w:rPr>
          <w:lang w:val="en-GB"/>
        </w:rPr>
      </w:pPr>
    </w:p>
    <w:p w14:paraId="03A8624A" w14:textId="77777777" w:rsidR="00092476" w:rsidRDefault="00092476" w:rsidP="009070F4">
      <w:pPr>
        <w:rPr>
          <w:lang w:val="en-GB"/>
        </w:rPr>
      </w:pPr>
    </w:p>
    <w:p w14:paraId="5BA32D93" w14:textId="56E1036E" w:rsidR="00092476" w:rsidRDefault="00C31F60" w:rsidP="009070F4">
      <w:pPr>
        <w:rPr>
          <w:lang w:val="en-GB"/>
        </w:rPr>
      </w:pPr>
      <w:r>
        <w:rPr>
          <w:lang w:val="en-GB"/>
        </w:rPr>
        <w:t>The total current</w:t>
      </w:r>
      <w:r w:rsidR="00092476">
        <w:rPr>
          <w:lang w:val="en-GB"/>
        </w:rPr>
        <w:t xml:space="preserve"> which flows out of the solar cell can be </w:t>
      </w:r>
      <w:r w:rsidR="00D878FC">
        <w:rPr>
          <w:lang w:val="en-GB"/>
        </w:rPr>
        <w:t>calculated</w:t>
      </w:r>
      <w:r w:rsidR="00092476">
        <w:rPr>
          <w:lang w:val="en-GB"/>
        </w:rPr>
        <w:t xml:space="preserve"> by </w:t>
      </w:r>
      <w:r w:rsidR="00D878FC">
        <w:rPr>
          <w:lang w:val="en-GB"/>
        </w:rPr>
        <w:t>Kirchhoff’s</w:t>
      </w:r>
      <w:r w:rsidR="00092476">
        <w:rPr>
          <w:lang w:val="en-GB"/>
        </w:rPr>
        <w:t xml:space="preserve"> Current law</w:t>
      </w:r>
      <w:r>
        <w:rPr>
          <w:lang w:val="en-GB"/>
        </w:rPr>
        <w:t xml:space="preserve"> at the top node</w:t>
      </w:r>
      <w:r w:rsidR="00092476">
        <w:rPr>
          <w:lang w:val="en-GB"/>
        </w:rPr>
        <w:t>:</w:t>
      </w:r>
      <w:r w:rsidR="00427CB2" w:rsidRPr="004D5F09">
        <w:t xml:space="preserve"> </w:t>
      </w:r>
      <w:r w:rsidR="00427CB2">
        <w:rPr>
          <w:lang w:val="en-GB"/>
        </w:rPr>
        <w:fldChar w:fldCharType="begin"/>
      </w:r>
      <w:r w:rsidR="002126D1">
        <w:rPr>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lang w:val="en-GB"/>
        </w:rPr>
        <w:fldChar w:fldCharType="separate"/>
      </w:r>
      <w:r w:rsidR="002126D1">
        <w:rPr>
          <w:lang w:val="en-GB"/>
        </w:rPr>
        <w:t>[</w:t>
      </w:r>
      <w:hyperlink w:anchor="_ENREF_31" w:tooltip="Baetens, 2010 #88" w:history="1">
        <w:r w:rsidR="001128D3">
          <w:rPr>
            <w:lang w:val="en-GB"/>
          </w:rPr>
          <w:t>31</w:t>
        </w:r>
      </w:hyperlink>
      <w:r w:rsidR="002126D1">
        <w:rPr>
          <w:lang w:val="en-GB"/>
        </w:rPr>
        <w:t>]</w:t>
      </w:r>
      <w:r w:rsidR="00427CB2">
        <w:rPr>
          <w:lang w:val="en-GB"/>
        </w:rPr>
        <w:fldChar w:fldCharType="end"/>
      </w:r>
    </w:p>
    <w:p w14:paraId="78BBA92B" w14:textId="10BCFB75" w:rsidR="00092476" w:rsidRDefault="00092476" w:rsidP="009070F4">
      <w:pPr>
        <w:rPr>
          <w:lang w:val="en-GB"/>
        </w:rPr>
      </w:pPr>
    </w:p>
    <w:p w14:paraId="33214DA8" w14:textId="4AE239EE" w:rsidR="00BB7C11" w:rsidRPr="00801E12" w:rsidRDefault="00A85DE2" w:rsidP="009070F4">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9070F4"/>
    <w:p w14:paraId="552569EF" w14:textId="6CDAC45B" w:rsidR="00092476" w:rsidRDefault="00092476" w:rsidP="009070F4">
      <w:r>
        <w:t>Where:</w:t>
      </w:r>
    </w:p>
    <w:p w14:paraId="68086E76" w14:textId="0F2FA578" w:rsidR="00092476" w:rsidRPr="00AD20C2"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t xml:space="preserve"> </w:t>
      </w:r>
      <w:r w:rsidR="00427CB2">
        <w:t xml:space="preserve">- </w:t>
      </w:r>
      <w:r w:rsidR="00BC767C">
        <w:t>is the current flowing out of the cell</w:t>
      </w:r>
    </w:p>
    <w:p w14:paraId="26829676" w14:textId="4E1A9F3E" w:rsidR="00092476" w:rsidRPr="00AD20C2"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sz w:val="16"/>
          <w:szCs w:val="16"/>
        </w:rPr>
        <w:t xml:space="preserve"> </w:t>
      </w:r>
      <w:r w:rsidR="00427CB2" w:rsidRPr="00427CB2">
        <w:t xml:space="preserve">- </w:t>
      </w:r>
      <w:r w:rsidR="00D878FC" w:rsidRPr="00427CB2">
        <w:t>is</w:t>
      </w:r>
      <w:r w:rsidR="00D878FC">
        <w:t xml:space="preserve"> the photocurrent source</w:t>
      </w:r>
      <w:r w:rsidR="00D878FC" w:rsidRPr="00AD20C2">
        <w:t xml:space="preserve"> </w:t>
      </w:r>
    </w:p>
    <w:p w14:paraId="7AD2EE6D" w14:textId="5E31F2D7" w:rsidR="00092476"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sz w:val="16"/>
          <w:szCs w:val="16"/>
        </w:rPr>
        <w:t xml:space="preserve"> </w:t>
      </w:r>
      <w:r w:rsidR="00427CB2" w:rsidRPr="00427CB2">
        <w:t xml:space="preserve">- </w:t>
      </w:r>
      <w:r w:rsidR="00D878FC" w:rsidRPr="00427CB2">
        <w:t>the</w:t>
      </w:r>
      <w:r w:rsidR="00D878FC">
        <w:t xml:space="preserve"> diode current</w:t>
      </w:r>
    </w:p>
    <w:p w14:paraId="3BABB8F1" w14:textId="6D6CC976" w:rsidR="00092476" w:rsidRPr="00AD20C2"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sz w:val="16"/>
          <w:szCs w:val="16"/>
        </w:rPr>
        <w:t xml:space="preserve"> </w:t>
      </w:r>
      <w:r w:rsidR="00427CB2" w:rsidRPr="00427CB2">
        <w:t xml:space="preserve">- </w:t>
      </w:r>
      <w:r w:rsidR="00D878FC" w:rsidRPr="00427CB2">
        <w:t>the</w:t>
      </w:r>
      <w:r w:rsidR="00D878FC">
        <w:t xml:space="preserve"> current flowing through a parallel resistor caused by a flowed P-N junction</w:t>
      </w:r>
    </w:p>
    <w:p w14:paraId="5BA8CE6E" w14:textId="6CFA9F3B" w:rsidR="00D878FC" w:rsidRDefault="00D878FC" w:rsidP="009070F4">
      <w:pPr>
        <w:pStyle w:val="ListParagraph"/>
        <w:rPr>
          <w:lang w:eastAsia="en-GB"/>
        </w:rPr>
      </w:pPr>
    </w:p>
    <w:p w14:paraId="5FBE8132" w14:textId="3859D34C" w:rsidR="00A63BCB" w:rsidRDefault="00A63BCB" w:rsidP="009070F4">
      <w:pPr>
        <w:rPr>
          <w:lang w:eastAsia="en-GB"/>
        </w:rPr>
      </w:pPr>
    </w:p>
    <w:p w14:paraId="690BE6C5" w14:textId="77777777" w:rsidR="007E4190" w:rsidRDefault="007E4190" w:rsidP="009070F4">
      <w:pPr>
        <w:rPr>
          <w:lang w:eastAsia="en-GB"/>
        </w:rPr>
      </w:pPr>
    </w:p>
    <w:p w14:paraId="3D331964" w14:textId="77777777" w:rsidR="00A63BCB" w:rsidRDefault="00A63BCB" w:rsidP="009070F4">
      <w:pPr>
        <w:rPr>
          <w:lang w:eastAsia="en-GB"/>
        </w:rPr>
      </w:pPr>
    </w:p>
    <w:p w14:paraId="049555A5" w14:textId="4C5A3F16" w:rsidR="00D878FC" w:rsidRDefault="00D878FC" w:rsidP="009070F4">
      <w:pPr>
        <w:rPr>
          <w:lang w:eastAsia="en-GB"/>
        </w:rPr>
      </w:pPr>
      <w:r>
        <w:rPr>
          <w:lang w:eastAsia="en-GB"/>
        </w:rPr>
        <w:lastRenderedPageBreak/>
        <w:t>The current produced by the photocurrent source is given by the equation:</w:t>
      </w:r>
    </w:p>
    <w:p w14:paraId="7F49A9B9" w14:textId="65FE7864" w:rsidR="00C31F60" w:rsidRDefault="00C31F60" w:rsidP="009070F4">
      <w:pPr>
        <w:rPr>
          <w:lang w:eastAsia="en-GB"/>
        </w:rPr>
      </w:pPr>
    </w:p>
    <w:p w14:paraId="4E28F89F" w14:textId="683883CF" w:rsidR="00C31F60" w:rsidRPr="00092476" w:rsidRDefault="00A85DE2" w:rsidP="009070F4">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9070F4"/>
    <w:p w14:paraId="37F7E17E" w14:textId="77777777" w:rsidR="00C31F60" w:rsidRDefault="00C31F60" w:rsidP="009070F4">
      <w:r>
        <w:t>Where:</w:t>
      </w:r>
    </w:p>
    <w:p w14:paraId="79589CAD" w14:textId="4933CEC9" w:rsidR="00C31F60" w:rsidRPr="00AD20C2" w:rsidRDefault="00A85DE2" w:rsidP="009070F4">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sz w:val="16"/>
          <w:szCs w:val="16"/>
        </w:rPr>
        <w:t xml:space="preserve"> </w:t>
      </w:r>
      <w:r w:rsidR="00427CB2">
        <w:t>- is</w:t>
      </w:r>
      <w:r w:rsidR="00C31F60">
        <w:t xml:space="preserve"> the photocurrent source</w:t>
      </w:r>
      <w:r w:rsidR="00C31F60" w:rsidRPr="00AD20C2">
        <w:t xml:space="preserve"> </w:t>
      </w:r>
    </w:p>
    <w:p w14:paraId="577F8651" w14:textId="449CC9BE" w:rsidR="00C31F60"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sz w:val="16"/>
          <w:szCs w:val="16"/>
        </w:rPr>
        <w:t xml:space="preserve"> </w:t>
      </w:r>
      <w:r w:rsidR="00427CB2">
        <w:t xml:space="preserve">- is </w:t>
      </w:r>
      <w:r w:rsidR="00C31F60">
        <w:t>the short circuit current at 1,000W/m</w:t>
      </w:r>
      <w:r w:rsidR="00C31F60">
        <w:rPr>
          <w:vertAlign w:val="superscript"/>
        </w:rPr>
        <w:t>2</w:t>
      </w:r>
      <w:r w:rsidR="00C31F60">
        <w:t xml:space="preserve"> and 25 degrees Celsius</w:t>
      </w:r>
    </w:p>
    <w:p w14:paraId="627DD58E" w14:textId="575A39DD" w:rsidR="00C31F60" w:rsidRDefault="00A85DE2" w:rsidP="009070F4">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sz w:val="16"/>
          <w:szCs w:val="16"/>
        </w:rPr>
        <w:t xml:space="preserve"> </w:t>
      </w:r>
      <w:r w:rsidR="00427CB2">
        <w:t xml:space="preserve">- is </w:t>
      </w:r>
      <w:r w:rsidR="00C31F60">
        <w:t>the surface temperature of the solar cell</w:t>
      </w:r>
    </w:p>
    <w:p w14:paraId="786D48B0" w14:textId="38F3FBD8" w:rsidR="00C31F60" w:rsidRDefault="00A85DE2" w:rsidP="009070F4">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sz w:val="16"/>
          <w:szCs w:val="16"/>
        </w:rPr>
        <w:t xml:space="preserve"> </w:t>
      </w:r>
      <w:r w:rsidR="00427CB2">
        <w:t>- is</w:t>
      </w:r>
      <w:r w:rsidR="00C31F60">
        <w:t xml:space="preserve"> the irradiation incident on the solar cell</w:t>
      </w:r>
    </w:p>
    <w:p w14:paraId="14479DDC" w14:textId="284D34E2" w:rsidR="00C31F60" w:rsidRDefault="00A85DE2" w:rsidP="009070F4">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sz w:val="16"/>
          <w:szCs w:val="16"/>
        </w:rPr>
        <w:t xml:space="preserve"> </w:t>
      </w:r>
      <w:r w:rsidR="00427CB2">
        <w:t>- is</w:t>
      </w:r>
      <w:r w:rsidR="00C31F60">
        <w:t xml:space="preserve"> the temperature modification coefficient for the short circuit current</w:t>
      </w:r>
    </w:p>
    <w:p w14:paraId="6E624DBE" w14:textId="062AD8EE" w:rsidR="004804AD" w:rsidRPr="00C44BC1" w:rsidRDefault="004804AD" w:rsidP="009070F4">
      <w:pPr>
        <w:rPr>
          <w:rFonts w:eastAsia="TimesNewRoman"/>
          <w:lang w:val="en-GB"/>
        </w:rPr>
      </w:pPr>
      <w:r w:rsidRPr="004D5F09">
        <w:t xml:space="preserve">In Baetens studies he </w:t>
      </w:r>
      <w:r w:rsidR="00A63BCB" w:rsidRPr="004D5F09">
        <w:t>utilized</w:t>
      </w:r>
      <w:r w:rsidRPr="004D5F09">
        <w:t xml:space="preserve"> the formula below </w:t>
      </w:r>
      <w:r w:rsidR="00427CB2">
        <w:t xml:space="preserve"> derived from </w:t>
      </w:r>
      <w:r w:rsidR="00427CB2">
        <w:fldChar w:fldCharType="begin"/>
      </w:r>
      <w:r w:rsidR="00427CB2">
        <w:instrText xml:space="preserve"> REF _Ref481245605 \h </w:instrText>
      </w:r>
      <w:r w:rsidR="00427CB2">
        <w:fldChar w:fldCharType="separate"/>
      </w:r>
      <w:r w:rsidR="00B870D3" w:rsidRPr="00811B9E">
        <w:t xml:space="preserve">Figure </w:t>
      </w:r>
      <w:r w:rsidR="00B870D3">
        <w:t>2</w:t>
      </w:r>
      <w:r w:rsidR="00B870D3" w:rsidRPr="00811B9E">
        <w:noBreakHyphen/>
      </w:r>
      <w:r w:rsidR="00B870D3">
        <w:t>12</w:t>
      </w:r>
      <w:r w:rsidR="00427CB2">
        <w:fldChar w:fldCharType="end"/>
      </w:r>
      <w:r w:rsidR="00427CB2">
        <w:t xml:space="preserve"> </w:t>
      </w:r>
      <w:r w:rsidRPr="004D5F09">
        <w:t>for the</w:t>
      </w:r>
      <w:r w:rsidR="00C44BC1">
        <w:t xml:space="preserve"> instantaneous</w:t>
      </w:r>
      <w:r w:rsidRPr="004D5F09">
        <w:t xml:space="preserve"> power produced by PV</w:t>
      </w:r>
      <w:r w:rsidRPr="00AD20C2">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6FF42121" w:rsidR="004804AD" w:rsidRPr="00F70462" w:rsidRDefault="00A85DE2" w:rsidP="009070F4">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9070F4">
      <w:r>
        <w:t>And:</w:t>
      </w:r>
    </w:p>
    <w:p w14:paraId="72BC2470" w14:textId="1C1083AB" w:rsidR="004804AD" w:rsidRPr="00F14AB1" w:rsidRDefault="00A85DE2" w:rsidP="009070F4">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9070F4">
      <w:r>
        <w:t>Where:</w:t>
      </w:r>
    </w:p>
    <w:p w14:paraId="6A7AE14E" w14:textId="7E3FD49E" w:rsidR="00D91CDE" w:rsidRPr="008251F4" w:rsidRDefault="00A85DE2"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sz w:val="16"/>
          <w:szCs w:val="16"/>
        </w:rPr>
        <w:t xml:space="preserve"> </w:t>
      </w:r>
      <w:r w:rsidR="00427CB2">
        <w:t>- is</w:t>
      </w:r>
      <w:r w:rsidR="00D91CDE">
        <w:t xml:space="preserve"> the</w:t>
      </w:r>
      <w:r w:rsidR="00C44BC1">
        <w:t xml:space="preserve"> instantaneous</w:t>
      </w:r>
      <w:r w:rsidR="00D91CDE">
        <w:t xml:space="preserve"> power produced by the cell</w:t>
      </w:r>
    </w:p>
    <w:p w14:paraId="3913E78B" w14:textId="7E5B8BDC" w:rsidR="004804AD"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sz w:val="16"/>
          <w:szCs w:val="16"/>
        </w:rPr>
        <w:t xml:space="preserve"> </w:t>
      </w:r>
      <w:r w:rsidR="00427CB2">
        <w:t>- is</w:t>
      </w:r>
      <w:r w:rsidR="004804AD">
        <w:t xml:space="preserve"> the current produced by the cell</w:t>
      </w:r>
    </w:p>
    <w:p w14:paraId="4BA67EE3" w14:textId="49971E32" w:rsidR="004804AD" w:rsidRPr="00AD20C2" w:rsidRDefault="004804AD" w:rsidP="009070F4">
      <w:pPr>
        <w:pStyle w:val="ListParagraph"/>
        <w:numPr>
          <w:ilvl w:val="0"/>
          <w:numId w:val="7"/>
        </w:numPr>
      </w:pPr>
      <w:r w:rsidRPr="00AD20C2">
        <w:t xml:space="preserve">V </w:t>
      </w:r>
      <w:r w:rsidR="00427CB2">
        <w:t>- is</w:t>
      </w:r>
      <w:r w:rsidRPr="00AD20C2">
        <w:t xml:space="preserve"> the voltage of the cell</w:t>
      </w:r>
    </w:p>
    <w:p w14:paraId="4D5E9791" w14:textId="55AD7646" w:rsidR="004804AD" w:rsidRPr="00AD20C2" w:rsidRDefault="00A85DE2"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sz w:val="16"/>
          <w:szCs w:val="16"/>
        </w:rPr>
        <w:t xml:space="preserve"> </w:t>
      </w:r>
      <w:r w:rsidR="00427CB2">
        <w:t xml:space="preserve">- is </w:t>
      </w:r>
      <w:r w:rsidR="004804AD" w:rsidRPr="00AD20C2">
        <w:t>the light generated current</w:t>
      </w:r>
    </w:p>
    <w:p w14:paraId="40E96BFE" w14:textId="0BC021F4" w:rsidR="004804AD" w:rsidRDefault="00A85DE2" w:rsidP="009070F4">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sz w:val="16"/>
          <w:szCs w:val="16"/>
        </w:rPr>
        <w:t xml:space="preserve"> </w:t>
      </w:r>
      <w:r w:rsidR="00427CB2">
        <w:t xml:space="preserve">- is </w:t>
      </w:r>
      <w:r w:rsidR="004804AD" w:rsidRPr="00AD20C2">
        <w:t>the reverse saturation current of the diode</w:t>
      </w:r>
    </w:p>
    <w:p w14:paraId="55E0D2B4" w14:textId="1F06DB39" w:rsidR="004804AD" w:rsidRPr="00AD20C2" w:rsidRDefault="004804AD" w:rsidP="009070F4">
      <w:pPr>
        <w:pStyle w:val="ListParagraph"/>
        <w:numPr>
          <w:ilvl w:val="0"/>
          <w:numId w:val="7"/>
        </w:numPr>
      </w:pPr>
      <w:r w:rsidRPr="00AD20C2">
        <w:t>R</w:t>
      </w:r>
      <w:r w:rsidRPr="00AD20C2">
        <w:rPr>
          <w:sz w:val="16"/>
          <w:szCs w:val="16"/>
        </w:rPr>
        <w:t>s</w:t>
      </w:r>
      <w:r w:rsidRPr="00AD20C2">
        <w:t xml:space="preserve"> </w:t>
      </w:r>
      <w:r w:rsidR="00427CB2">
        <w:t>- is</w:t>
      </w:r>
      <w:r w:rsidRPr="00AD20C2">
        <w:t xml:space="preserve"> the series resistance of the cells</w:t>
      </w:r>
    </w:p>
    <w:p w14:paraId="2D001EA8" w14:textId="0CDE8267" w:rsidR="004804AD" w:rsidRPr="00F14AB1" w:rsidRDefault="004804AD" w:rsidP="009070F4">
      <w:pPr>
        <w:pStyle w:val="ListParagraph"/>
        <w:numPr>
          <w:ilvl w:val="0"/>
          <w:numId w:val="7"/>
        </w:numPr>
      </w:pPr>
      <w:r w:rsidRPr="00AD20C2">
        <w:t>R</w:t>
      </w:r>
      <w:r w:rsidRPr="00AD20C2">
        <w:rPr>
          <w:sz w:val="16"/>
          <w:szCs w:val="16"/>
        </w:rPr>
        <w:t xml:space="preserve">sh </w:t>
      </w:r>
      <w:r w:rsidR="00427CB2">
        <w:t>- is</w:t>
      </w:r>
      <w:r w:rsidRPr="00AD20C2">
        <w:t xml:space="preserve"> the shunt resistance of the cells</w:t>
      </w:r>
    </w:p>
    <w:p w14:paraId="78A4CFA5" w14:textId="5D1EBD3D" w:rsidR="004804AD" w:rsidRDefault="004804AD" w:rsidP="009070F4">
      <w:pPr>
        <w:pStyle w:val="ListParagraph"/>
        <w:numPr>
          <w:ilvl w:val="0"/>
          <w:numId w:val="7"/>
        </w:numPr>
      </w:pPr>
      <w:r w:rsidRPr="00AD20C2">
        <w:t>a</w:t>
      </w:r>
      <w:r w:rsidRPr="00AD20C2">
        <w:rPr>
          <w:sz w:val="16"/>
          <w:szCs w:val="16"/>
        </w:rPr>
        <w:t xml:space="preserve">ref </w:t>
      </w:r>
      <w:r w:rsidR="00427CB2">
        <w:t>- is</w:t>
      </w:r>
      <w:r w:rsidRPr="00AD20C2">
        <w:t xml:space="preserve"> the modified ideality factor for compensation of second-order effects depending on the cell</w:t>
      </w:r>
    </w:p>
    <w:p w14:paraId="08965198" w14:textId="21931D88" w:rsidR="00591D6C" w:rsidRDefault="00591D6C" w:rsidP="009070F4">
      <w:pPr>
        <w:pStyle w:val="ListParagraph"/>
      </w:pPr>
    </w:p>
    <w:p w14:paraId="30F4687B" w14:textId="1E5209CB" w:rsidR="00F93CDC" w:rsidRDefault="00F93CDC" w:rsidP="009070F4">
      <w:r>
        <w:t xml:space="preserve">The above formula is for the calculation of instantaneous power. The sunlight which drives the independent </w:t>
      </w:r>
      <w:r w:rsidR="00427CB2">
        <w:t>photo</w:t>
      </w:r>
      <w:r>
        <w:t xml:space="preserve">current source is continually changing. The variable is the sunlight and it can be modelled using a probability density function (PDF) or measured and averaged. The average solar irradiance </w:t>
      </w:r>
      <w:r w:rsidR="002607F4">
        <w:t>measurements</w:t>
      </w:r>
      <w:r>
        <w:t xml:space="preserve"> are discussed later. Barrios acknowledges that the most common models are the Beta, Weibull, Log-normal and Gamma-Gamma distributions. </w:t>
      </w:r>
      <w:r>
        <w:fldChar w:fldCharType="begin"/>
      </w:r>
      <w:r w:rsidR="002126D1">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fldChar w:fldCharType="separate"/>
      </w:r>
      <w:r w:rsidR="002126D1">
        <w:t>[</w:t>
      </w:r>
      <w:hyperlink w:anchor="_ENREF_32" w:tooltip="Barrios, 2013 #128" w:history="1">
        <w:r w:rsidR="001128D3">
          <w:t>32</w:t>
        </w:r>
      </w:hyperlink>
      <w:r w:rsidR="002126D1">
        <w:t>]</w:t>
      </w:r>
      <w:r>
        <w:fldChar w:fldCharType="end"/>
      </w:r>
      <w:r w:rsidRPr="00F93CDC">
        <w:t xml:space="preserve"> </w:t>
      </w:r>
      <w:r w:rsidR="00427CB2">
        <w:t xml:space="preserve"> Instead </w:t>
      </w:r>
      <w:r>
        <w:t xml:space="preserve">Borowy in his calculations for average power used the Beta and Weibull functions with the formula: </w:t>
      </w:r>
      <w:r>
        <w:fldChar w:fldCharType="begin"/>
      </w:r>
      <w:r w:rsidR="002126D1">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fldChar w:fldCharType="separate"/>
      </w:r>
      <w:r w:rsidR="002126D1">
        <w:t>[</w:t>
      </w:r>
      <w:hyperlink w:anchor="_ENREF_33" w:tooltip="Borowy, 1996 #75" w:history="1">
        <w:r w:rsidR="001128D3">
          <w:t>33</w:t>
        </w:r>
      </w:hyperlink>
      <w:r w:rsidR="002126D1">
        <w:t>]</w:t>
      </w:r>
      <w:r>
        <w:fldChar w:fldCharType="end"/>
      </w:r>
    </w:p>
    <w:p w14:paraId="60902951" w14:textId="77777777" w:rsidR="00F93CDC" w:rsidRDefault="00F93CDC" w:rsidP="009070F4"/>
    <w:p w14:paraId="62C11B5B" w14:textId="77777777" w:rsidR="00F93CDC" w:rsidRDefault="00F93CDC" w:rsidP="009070F4"/>
    <w:p w14:paraId="577A6D02" w14:textId="77777777" w:rsidR="00F93CDC" w:rsidRDefault="00F93CDC" w:rsidP="009070F4"/>
    <w:p w14:paraId="2CA3F7E9" w14:textId="77777777" w:rsidR="00F93CDC" w:rsidRDefault="00F93CDC" w:rsidP="009070F4"/>
    <w:p w14:paraId="2361AABC" w14:textId="698777EC" w:rsidR="00F93CDC" w:rsidRPr="00F14AB1" w:rsidRDefault="00A85DE2" w:rsidP="009070F4">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9070F4">
      <w:r>
        <w:t>Where:</w:t>
      </w:r>
    </w:p>
    <w:p w14:paraId="43846CA2" w14:textId="27AD33D8" w:rsidR="00F93CDC" w:rsidRDefault="00A85DE2"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t xml:space="preserve"> -</w:t>
      </w:r>
      <w:r w:rsidR="00F93CDC" w:rsidRPr="00AD20C2">
        <w:rPr>
          <w:sz w:val="16"/>
          <w:szCs w:val="16"/>
        </w:rPr>
        <w:t xml:space="preserve"> </w:t>
      </w:r>
      <w:r w:rsidR="00F93CDC">
        <w:t>is the</w:t>
      </w:r>
      <w:r w:rsidR="00992566">
        <w:t xml:space="preserve"> average</w:t>
      </w:r>
      <w:r w:rsidR="00F93CDC">
        <w:t xml:space="preserve"> power produced </w:t>
      </w:r>
      <w:r w:rsidR="00992566">
        <w:t>over time period of integration</w:t>
      </w:r>
    </w:p>
    <w:p w14:paraId="6C693F86" w14:textId="07542600" w:rsidR="00C44BC1" w:rsidRPr="008251F4" w:rsidRDefault="00C44BC1" w:rsidP="009070F4">
      <w:pPr>
        <w:pStyle w:val="ListParagraph"/>
        <w:numPr>
          <w:ilvl w:val="0"/>
          <w:numId w:val="7"/>
        </w:numPr>
      </w:pPr>
      <w:r w:rsidRPr="00C44BC1">
        <w:rPr>
          <w:iCs/>
        </w:rPr>
        <w:t>f</w:t>
      </w:r>
      <w:r w:rsidRPr="00C44BC1">
        <w:t>(</w:t>
      </w:r>
      <w:r w:rsidRPr="00C44BC1">
        <w:rPr>
          <w:iCs/>
        </w:rPr>
        <w:t>S</w:t>
      </w:r>
      <w:r w:rsidRPr="00C44BC1">
        <w:t>)</w:t>
      </w:r>
      <w:r>
        <w:t xml:space="preserve"> - is the irradiance probability density function</w:t>
      </w:r>
    </w:p>
    <w:p w14:paraId="452C284E" w14:textId="4BE2B93F" w:rsidR="00F93CDC" w:rsidRPr="00286426" w:rsidRDefault="00C44BC1" w:rsidP="009070F4">
      <w:pPr>
        <w:rPr>
          <w:lang w:val="es-MX"/>
        </w:rPr>
      </w:pPr>
      <w:r>
        <w:t>While Borowy used the probability function to calculate the average power produced per period. Za</w:t>
      </w:r>
      <w:r w:rsidR="00992566">
        <w:t xml:space="preserve">hedi used the formula below to calculate </w:t>
      </w:r>
      <w:r>
        <w:t>the production of kilowatt hour</w:t>
      </w:r>
      <w:r w:rsidR="00992566">
        <w:t>s of</w:t>
      </w:r>
      <w:r>
        <w:t xml:space="preserve"> energy produced for a solar system.</w:t>
      </w:r>
      <w:r w:rsidR="00992566">
        <w:t xml:space="preserve"> </w:t>
      </w:r>
      <w:r w:rsidR="00985ABE">
        <w:t>This formula uses the calculated solar irradiance for a given region.</w:t>
      </w:r>
      <w:r w:rsidR="00985ABE" w:rsidRPr="00992566">
        <w:t xml:space="preserve"> </w:t>
      </w:r>
      <w:r w:rsidR="00985ABE">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fldChar w:fldCharType="separate"/>
      </w:r>
      <w:r w:rsidR="002126D1">
        <w:t>[</w:t>
      </w:r>
      <w:hyperlink w:anchor="_ENREF_34" w:tooltip="Zahedi, 2013 #123" w:history="1">
        <w:r w:rsidR="001128D3">
          <w:t>34</w:t>
        </w:r>
      </w:hyperlink>
      <w:r w:rsidR="002126D1">
        <w:t>]</w:t>
      </w:r>
      <w:r w:rsidR="00985ABE">
        <w:fldChar w:fldCharType="end"/>
      </w:r>
      <w:r w:rsidR="00985ABE">
        <w:t xml:space="preserve"> </w:t>
      </w:r>
      <w:r w:rsidR="00992566">
        <w:t>The peak sun-hour is an hour in which the sunlight intensity is 1,000 watts per square meter.</w:t>
      </w:r>
      <w:r w:rsidR="003A0B65">
        <w:t xml:space="preserve"> This is converted from the Joules per day of solar </w:t>
      </w:r>
      <w:r w:rsidR="00985ABE">
        <w:t>irradiance</w:t>
      </w:r>
      <w:r w:rsidR="003A0B65">
        <w:t xml:space="preserve"> to kilowatts and divided by the 1000 watts per square meter.</w:t>
      </w:r>
      <w:r w:rsidR="00985ABE">
        <w:t xml:space="preserve"> </w:t>
      </w:r>
      <w:r w:rsidR="0094029B">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fldChar w:fldCharType="separate"/>
      </w:r>
      <w:r w:rsidR="002126D1">
        <w:t>[</w:t>
      </w:r>
      <w:hyperlink w:anchor="_ENREF_26" w:tooltip="Güney, 2009 #92" w:history="1">
        <w:r w:rsidR="001128D3">
          <w:t>26</w:t>
        </w:r>
      </w:hyperlink>
      <w:r w:rsidR="002126D1">
        <w:t>]</w:t>
      </w:r>
      <w:r w:rsidR="0094029B">
        <w:fldChar w:fldCharType="end"/>
      </w:r>
    </w:p>
    <w:p w14:paraId="799511DE" w14:textId="6C4666EF" w:rsidR="00C44BC1" w:rsidRPr="00286426" w:rsidRDefault="00C44BC1" w:rsidP="009070F4">
      <w:pPr>
        <w:rPr>
          <w:lang w:val="es-MX"/>
        </w:rPr>
      </w:pPr>
    </w:p>
    <w:p w14:paraId="63E7C121" w14:textId="07D8DFBC" w:rsidR="00C44BC1" w:rsidRPr="00286426" w:rsidRDefault="00C44BC1" w:rsidP="009070F4">
      <w:pPr>
        <w:rPr>
          <w:lang w:val="es-MX"/>
        </w:rPr>
      </w:pPr>
    </w:p>
    <w:p w14:paraId="656CCA37" w14:textId="1CCC469F" w:rsidR="00C44BC1" w:rsidRPr="00286426" w:rsidRDefault="00A85DE2" w:rsidP="009070F4">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9070F4">
      <w:pPr>
        <w:rPr>
          <w:lang w:val="es-MX"/>
        </w:rPr>
      </w:pPr>
    </w:p>
    <w:p w14:paraId="1996AC72" w14:textId="77777777" w:rsidR="00992566" w:rsidRDefault="00992566" w:rsidP="009070F4">
      <w:r>
        <w:t>Where:</w:t>
      </w:r>
    </w:p>
    <w:p w14:paraId="44624F88" w14:textId="1D3CB2D9" w:rsidR="00992566" w:rsidRDefault="00A85DE2"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t xml:space="preserve"> -</w:t>
      </w:r>
      <w:r w:rsidR="00992566" w:rsidRPr="00AD20C2">
        <w:rPr>
          <w:sz w:val="16"/>
          <w:szCs w:val="16"/>
        </w:rPr>
        <w:t xml:space="preserve"> </w:t>
      </w:r>
      <w:r w:rsidR="00992566">
        <w:t>is the average power produced in kWhr</w:t>
      </w:r>
    </w:p>
    <w:p w14:paraId="3CA5DFB0" w14:textId="025EAA36" w:rsidR="00992566" w:rsidRDefault="00992566" w:rsidP="009070F4">
      <w:pPr>
        <w:pStyle w:val="ListParagraph"/>
        <w:numPr>
          <w:ilvl w:val="0"/>
          <w:numId w:val="7"/>
        </w:numPr>
      </w:pPr>
      <m:oMath>
        <m:r>
          <w:rPr>
            <w:rFonts w:ascii="Cambria Math" w:hAnsi="Cambria Math" w:cs="Cambria Math"/>
          </w:rPr>
          <m:t>s</m:t>
        </m:r>
        <m:r>
          <w:rPr>
            <w:rFonts w:ascii="Cambria Math" w:hAnsi="Cambria Math"/>
          </w:rPr>
          <m:t>ize</m:t>
        </m:r>
      </m:oMath>
      <w:r>
        <w:t xml:space="preserve"> -</w:t>
      </w:r>
      <w:r w:rsidRPr="00AD20C2">
        <w:rPr>
          <w:sz w:val="16"/>
          <w:szCs w:val="16"/>
        </w:rPr>
        <w:t xml:space="preserve"> </w:t>
      </w:r>
      <w:r>
        <w:t>is the size of the system in kW</w:t>
      </w:r>
    </w:p>
    <w:p w14:paraId="04B4956A" w14:textId="7B1127E8" w:rsidR="00992566" w:rsidRDefault="00992566" w:rsidP="009070F4">
      <w:pPr>
        <w:pStyle w:val="ListParagraph"/>
        <w:numPr>
          <w:ilvl w:val="0"/>
          <w:numId w:val="7"/>
        </w:numPr>
      </w:pPr>
      <m:oMath>
        <m:r>
          <w:rPr>
            <w:rFonts w:ascii="Cambria Math" w:hAnsi="Cambria Math" w:cs="Cambria Math"/>
          </w:rPr>
          <m:t>P</m:t>
        </m:r>
        <m:r>
          <w:rPr>
            <w:rFonts w:ascii="Cambria Math" w:hAnsi="Cambria Math"/>
          </w:rPr>
          <m:t>SH</m:t>
        </m:r>
      </m:oMath>
      <w:r>
        <w:t xml:space="preserve"> -</w:t>
      </w:r>
      <w:r w:rsidRPr="00AD20C2">
        <w:rPr>
          <w:sz w:val="16"/>
          <w:szCs w:val="16"/>
        </w:rPr>
        <w:t xml:space="preserve"> </w:t>
      </w:r>
      <w:r>
        <w:t>is the peak sun hours</w:t>
      </w:r>
    </w:p>
    <w:p w14:paraId="5C34E717" w14:textId="3DDC4944" w:rsidR="00992566" w:rsidRDefault="00992566" w:rsidP="009070F4">
      <w:pPr>
        <w:pStyle w:val="ListParagraph"/>
        <w:numPr>
          <w:ilvl w:val="0"/>
          <w:numId w:val="7"/>
        </w:numPr>
      </w:pPr>
      <m:oMath>
        <m:r>
          <w:rPr>
            <w:rFonts w:ascii="Cambria Math" w:hAnsi="Cambria Math" w:cs="Cambria Math"/>
          </w:rPr>
          <m:t>P</m:t>
        </m:r>
        <m:r>
          <w:rPr>
            <w:rFonts w:ascii="Cambria Math" w:hAnsi="Cambria Math"/>
          </w:rPr>
          <m:t>R</m:t>
        </m:r>
      </m:oMath>
      <w:r>
        <w:t xml:space="preserve"> -</w:t>
      </w:r>
      <w:r w:rsidRPr="00AD20C2">
        <w:rPr>
          <w:sz w:val="16"/>
          <w:szCs w:val="16"/>
        </w:rPr>
        <w:t xml:space="preserve"> </w:t>
      </w:r>
      <w:r>
        <w:t xml:space="preserve">is the </w:t>
      </w:r>
      <w:r w:rsidR="00985ABE">
        <w:t xml:space="preserve">production rating and is usually less than 1 due </w:t>
      </w:r>
      <w:r w:rsidR="00050798">
        <w:t>to manufacturers tolerances, dust and dirt and temperature</w:t>
      </w:r>
    </w:p>
    <w:p w14:paraId="47BED967" w14:textId="0E9BE805" w:rsidR="00C44BC1" w:rsidRDefault="00C44BC1" w:rsidP="009070F4"/>
    <w:p w14:paraId="283C18AE" w14:textId="77777777" w:rsidR="00C44BC1" w:rsidRDefault="00C44BC1" w:rsidP="009070F4"/>
    <w:p w14:paraId="2C2A2511" w14:textId="677E0B60" w:rsidR="00591D6C" w:rsidRPr="005C078A" w:rsidRDefault="00F93CDC" w:rsidP="009070F4">
      <w:r w:rsidRPr="005C078A">
        <w:t xml:space="preserve"> </w:t>
      </w:r>
      <w:r w:rsidR="00591D6C" w:rsidRPr="005C078A">
        <w:br w:type="page"/>
      </w:r>
    </w:p>
    <w:p w14:paraId="382E2A94" w14:textId="39A7B842" w:rsidR="00C31F60" w:rsidRDefault="00A60D64" w:rsidP="00DB373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9070F4">
      <w:pPr>
        <w:rPr>
          <w:lang w:val="en-GB"/>
        </w:rPr>
      </w:pPr>
      <w:r>
        <w:rPr>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lang w:val="en-GB"/>
        </w:rPr>
        <w:t>mes an issue as this cell can</w:t>
      </w:r>
      <w:r w:rsidR="00B318A9">
        <w:rPr>
          <w:lang w:val="en-GB"/>
        </w:rPr>
        <w:t xml:space="preserve"> enter</w:t>
      </w:r>
      <w:r>
        <w:rPr>
          <w:lang w:val="en-GB"/>
        </w:rPr>
        <w:t xml:space="preserve"> into a condition known as reverse bias and cause heating issues. </w:t>
      </w:r>
      <w:r>
        <w:rPr>
          <w:lang w:val="en-GB"/>
        </w:rPr>
        <w:fldChar w:fldCharType="begin"/>
      </w:r>
      <w:r w:rsidR="002126D1">
        <w:rPr>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lang w:val="en-GB"/>
        </w:rPr>
        <w:fldChar w:fldCharType="separate"/>
      </w:r>
      <w:r w:rsidR="002126D1">
        <w:rPr>
          <w:lang w:val="en-GB"/>
        </w:rPr>
        <w:t>[</w:t>
      </w:r>
      <w:hyperlink w:anchor="_ENREF_29" w:tooltip="Özden, 2016 #117" w:history="1">
        <w:r w:rsidR="001128D3">
          <w:rPr>
            <w:lang w:val="en-GB"/>
          </w:rPr>
          <w:t>29</w:t>
        </w:r>
      </w:hyperlink>
      <w:r w:rsidR="002126D1">
        <w:rPr>
          <w:lang w:val="en-GB"/>
        </w:rPr>
        <w:t>]</w:t>
      </w:r>
      <w:r>
        <w:rPr>
          <w:lang w:val="en-GB"/>
        </w:rPr>
        <w:fldChar w:fldCharType="end"/>
      </w:r>
      <w:r>
        <w:rPr>
          <w:lang w:val="en-GB"/>
        </w:rPr>
        <w:t xml:space="preserve"> </w:t>
      </w:r>
      <w:r>
        <w:rPr>
          <w:lang w:val="en-GB"/>
        </w:rPr>
        <w:fldChar w:fldCharType="begin"/>
      </w:r>
      <w:r w:rsidR="002126D1">
        <w:rPr>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lang w:val="en-GB"/>
        </w:rPr>
        <w:fldChar w:fldCharType="separate"/>
      </w:r>
      <w:r w:rsidR="002126D1">
        <w:rPr>
          <w:lang w:val="en-GB"/>
        </w:rPr>
        <w:t>[</w:t>
      </w:r>
      <w:hyperlink w:anchor="_ENREF_30" w:tooltip="Silvestre, 2009 #111" w:history="1">
        <w:r w:rsidR="001128D3">
          <w:rPr>
            <w:lang w:val="en-GB"/>
          </w:rPr>
          <w:t>30</w:t>
        </w:r>
      </w:hyperlink>
      <w:r w:rsidR="002126D1">
        <w:rPr>
          <w:lang w:val="en-GB"/>
        </w:rPr>
        <w:t>]</w:t>
      </w:r>
      <w:r>
        <w:rPr>
          <w:lang w:val="en-GB"/>
        </w:rPr>
        <w:fldChar w:fldCharType="end"/>
      </w:r>
      <w:r w:rsidRPr="004D5F09">
        <w:t xml:space="preserve"> </w:t>
      </w:r>
      <w:r>
        <w:rPr>
          <w:lang w:val="en-GB"/>
        </w:rPr>
        <w:fldChar w:fldCharType="begin"/>
      </w:r>
      <w:r w:rsidR="002126D1">
        <w:rPr>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lang w:val="en-GB"/>
        </w:rPr>
        <w:fldChar w:fldCharType="separate"/>
      </w:r>
      <w:r w:rsidR="002126D1">
        <w:rPr>
          <w:lang w:val="en-GB"/>
        </w:rPr>
        <w:t>[</w:t>
      </w:r>
      <w:hyperlink w:anchor="_ENREF_31" w:tooltip="Baetens, 2010 #88" w:history="1">
        <w:r w:rsidR="001128D3">
          <w:rPr>
            <w:lang w:val="en-GB"/>
          </w:rPr>
          <w:t>31</w:t>
        </w:r>
      </w:hyperlink>
      <w:r w:rsidR="002126D1">
        <w:rPr>
          <w:lang w:val="en-GB"/>
        </w:rPr>
        <w:t>]</w:t>
      </w:r>
      <w:r>
        <w:rPr>
          <w:lang w:val="en-GB"/>
        </w:rPr>
        <w:fldChar w:fldCharType="end"/>
      </w:r>
    </w:p>
    <w:p w14:paraId="7034EEAC" w14:textId="77777777" w:rsidR="004E23EF" w:rsidRDefault="004E23EF" w:rsidP="009070F4">
      <w:pPr>
        <w:rPr>
          <w:lang w:val="en-GB"/>
        </w:rPr>
      </w:pPr>
    </w:p>
    <w:p w14:paraId="39B53233" w14:textId="77777777" w:rsidR="004E23EF" w:rsidRDefault="004E23EF" w:rsidP="009070F4">
      <w:pPr>
        <w:rPr>
          <w:lang w:eastAsia="en-GB"/>
        </w:rPr>
      </w:pPr>
    </w:p>
    <w:p w14:paraId="77538FC9" w14:textId="62303FB5" w:rsidR="004E23EF" w:rsidRDefault="004E23EF" w:rsidP="009070F4">
      <w:pPr>
        <w:rPr>
          <w:lang w:eastAsia="en-GB"/>
        </w:rPr>
      </w:pPr>
      <w:r>
        <w:rPr>
          <w:lang w:eastAsia="en-GB"/>
        </w:rPr>
        <w:t>When a solar cell becomes shaded i</w:t>
      </w:r>
      <w:r w:rsidR="00D7656A">
        <w:rPr>
          <w:lang w:eastAsia="en-GB"/>
        </w:rPr>
        <w:t>t stops being forward biased, stops producing current,</w:t>
      </w:r>
      <w:r>
        <w:rPr>
          <w:lang w:eastAsia="en-GB"/>
        </w:rPr>
        <w:t xml:space="preserve"> it “turns off” and current stops flowing. This unbiased condition effectively produces an open circuit. This </w:t>
      </w:r>
      <w:r w:rsidR="00D7656A">
        <w:rPr>
          <w:lang w:eastAsia="en-GB"/>
        </w:rPr>
        <w:t xml:space="preserve">is </w:t>
      </w:r>
      <w:r>
        <w:rPr>
          <w:lang w:eastAsia="en-GB"/>
        </w:rPr>
        <w:t>normally not an issue but solar cells are serially connected into a string with each cells voltage being summed to produce the total voltage output of the string.</w:t>
      </w:r>
      <w:r w:rsidRPr="00237538">
        <w:t xml:space="preserve"> </w:t>
      </w:r>
      <w:r>
        <w:rPr>
          <w:lang w:eastAsia="en-GB"/>
        </w:rPr>
        <w:fldChar w:fldCharType="begin"/>
      </w:r>
      <w:r w:rsidR="002126D1">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lang w:eastAsia="en-GB"/>
        </w:rPr>
        <w:fldChar w:fldCharType="separate"/>
      </w:r>
      <w:r w:rsidR="002126D1">
        <w:rPr>
          <w:lang w:eastAsia="en-GB"/>
        </w:rPr>
        <w:t>[</w:t>
      </w:r>
      <w:hyperlink w:anchor="_ENREF_35" w:tooltip="Mai, 2017 #118" w:history="1">
        <w:r w:rsidR="001128D3">
          <w:rPr>
            <w:lang w:eastAsia="en-GB"/>
          </w:rPr>
          <w:t>35</w:t>
        </w:r>
      </w:hyperlink>
      <w:r w:rsidR="002126D1">
        <w:rPr>
          <w:lang w:eastAsia="en-GB"/>
        </w:rPr>
        <w:t>]</w:t>
      </w:r>
      <w:r>
        <w:rPr>
          <w:lang w:eastAsia="en-GB"/>
        </w:rPr>
        <w:fldChar w:fldCharType="end"/>
      </w:r>
    </w:p>
    <w:p w14:paraId="35F347AD" w14:textId="7F747571" w:rsidR="00F70462" w:rsidRDefault="00F70462" w:rsidP="009070F4">
      <w:pPr>
        <w:rPr>
          <w:lang w:eastAsia="en-GB"/>
        </w:rPr>
      </w:pPr>
    </w:p>
    <w:p w14:paraId="7F46EF8E" w14:textId="5551B2EF" w:rsidR="004E23EF" w:rsidRPr="00C51809" w:rsidRDefault="00A85DE2" w:rsidP="009070F4">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A85DE2" w:rsidP="009070F4">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9070F4">
      <w:pPr>
        <w:rPr>
          <w:lang w:eastAsia="en-GB"/>
        </w:rPr>
      </w:pPr>
      <w:r>
        <w:rPr>
          <w:lang w:eastAsia="en-GB"/>
        </w:rPr>
        <w:t>Where:</w:t>
      </w:r>
    </w:p>
    <w:p w14:paraId="7837FB6F" w14:textId="211CC261" w:rsidR="004E23EF" w:rsidRPr="001E7B9C" w:rsidRDefault="00A85DE2" w:rsidP="009070F4">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sz w:val="16"/>
          <w:szCs w:val="16"/>
        </w:rPr>
        <w:t xml:space="preserve"> </w:t>
      </w:r>
      <w:r w:rsidR="00D7656A">
        <w:t>- is the nth</w:t>
      </w:r>
      <w:r w:rsidR="004E23EF">
        <w:t>-number of cells in series uniformly irradiated</w:t>
      </w:r>
    </w:p>
    <w:p w14:paraId="16B5CC6F" w14:textId="77777777" w:rsidR="004E23EF" w:rsidRDefault="004E23EF" w:rsidP="009070F4">
      <w:pPr>
        <w:rPr>
          <w:lang w:eastAsia="en-GB"/>
        </w:rPr>
      </w:pPr>
    </w:p>
    <w:p w14:paraId="57708295" w14:textId="03D13735" w:rsidR="004E23EF" w:rsidRDefault="004E23EF" w:rsidP="009070F4">
      <w:pPr>
        <w:rPr>
          <w:lang w:eastAsia="en-GB"/>
        </w:rPr>
      </w:pPr>
      <w:r>
        <w:rPr>
          <w:lang w:eastAsia="en-GB"/>
        </w:rPr>
        <w:t>Therefore, if we have a module comprised of 60 Silicone polycrystalline cells with an open circuit voltage of 0.6626 connected serially we would expect:</w:t>
      </w:r>
      <w:r w:rsidRPr="00CD0291">
        <w:t xml:space="preserve"> </w:t>
      </w:r>
      <w:r>
        <w:rPr>
          <w:lang w:eastAsia="en-GB"/>
        </w:rPr>
        <w:fldChar w:fldCharType="begin"/>
      </w:r>
      <w:r w:rsidR="001128D3">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lang w:eastAsia="en-GB"/>
        </w:rPr>
        <w:fldChar w:fldCharType="separate"/>
      </w:r>
      <w:r w:rsidR="002126D1">
        <w:rPr>
          <w:lang w:eastAsia="en-GB"/>
        </w:rPr>
        <w:t>[</w:t>
      </w:r>
      <w:hyperlink w:anchor="_ENREF_36" w:tooltip="Solar, 2017 #120" w:history="1">
        <w:r w:rsidR="001128D3">
          <w:rPr>
            <w:lang w:eastAsia="en-GB"/>
          </w:rPr>
          <w:t>36</w:t>
        </w:r>
      </w:hyperlink>
      <w:r w:rsidR="002126D1">
        <w:rPr>
          <w:lang w:eastAsia="en-GB"/>
        </w:rPr>
        <w:t>]</w:t>
      </w:r>
      <w:r>
        <w:rPr>
          <w:lang w:eastAsia="en-GB"/>
        </w:rPr>
        <w:fldChar w:fldCharType="end"/>
      </w:r>
      <w:r w:rsidR="006404CD" w:rsidRPr="006404CD">
        <w:t xml:space="preserve"> </w:t>
      </w:r>
      <w:r w:rsidR="006404CD">
        <w:rPr>
          <w:lang w:eastAsia="en-GB"/>
        </w:rPr>
        <w:fldChar w:fldCharType="begin"/>
      </w:r>
      <w:r w:rsidR="002126D1">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lang w:eastAsia="en-GB"/>
        </w:rPr>
        <w:fldChar w:fldCharType="separate"/>
      </w:r>
      <w:r w:rsidR="002126D1">
        <w:rPr>
          <w:lang w:eastAsia="en-GB"/>
        </w:rPr>
        <w:t>[</w:t>
      </w:r>
      <w:hyperlink w:anchor="_ENREF_28" w:tooltip="Green, 2015 #70" w:history="1">
        <w:r w:rsidR="001128D3">
          <w:rPr>
            <w:lang w:eastAsia="en-GB"/>
          </w:rPr>
          <w:t>28</w:t>
        </w:r>
      </w:hyperlink>
      <w:r w:rsidR="002126D1">
        <w:rPr>
          <w:lang w:eastAsia="en-GB"/>
        </w:rPr>
        <w:t>]</w:t>
      </w:r>
      <w:r w:rsidR="006404CD">
        <w:rPr>
          <w:lang w:eastAsia="en-GB"/>
        </w:rPr>
        <w:fldChar w:fldCharType="end"/>
      </w:r>
    </w:p>
    <w:p w14:paraId="124E7A2E" w14:textId="77777777" w:rsidR="004E23EF" w:rsidRDefault="004E23EF" w:rsidP="009070F4">
      <w:pPr>
        <w:rPr>
          <w:lang w:eastAsia="en-GB"/>
        </w:rPr>
      </w:pPr>
    </w:p>
    <w:p w14:paraId="67B1E756" w14:textId="77777777" w:rsidR="004E23EF" w:rsidRPr="00E83592" w:rsidRDefault="00A85DE2" w:rsidP="009070F4">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A85DE2" w:rsidP="009070F4">
      <w:pPr>
        <w:pStyle w:val="EquaText"/>
      </w:pPr>
      <m:oMathPara>
        <m:oMath>
          <m:sSub>
            <m:sSubPr>
              <m:ctrlPr/>
            </m:sSubPr>
            <m:e>
              <m:r>
                <m:t>V</m:t>
              </m:r>
            </m:e>
            <m:sub>
              <m:r>
                <m:t>substring</m:t>
              </m:r>
            </m:sub>
          </m:sSub>
          <m:r>
            <m:t>= 60 * 0.6626</m:t>
          </m:r>
        </m:oMath>
      </m:oMathPara>
    </w:p>
    <w:p w14:paraId="65C724B7" w14:textId="77777777" w:rsidR="004E23EF" w:rsidRPr="00EE4F28" w:rsidRDefault="00A85DE2" w:rsidP="009070F4">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9070F4">
      <w:pPr>
        <w:rPr>
          <w:lang w:eastAsia="en-GB"/>
        </w:rPr>
      </w:pPr>
    </w:p>
    <w:p w14:paraId="7C0630AB" w14:textId="4DAD964E" w:rsidR="004E23EF" w:rsidRDefault="004E23EF" w:rsidP="009070F4">
      <w:pPr>
        <w:rPr>
          <w:lang w:eastAsia="en-GB"/>
        </w:rPr>
      </w:pPr>
    </w:p>
    <w:p w14:paraId="7BE801F2" w14:textId="56455ED0" w:rsidR="004E23EF" w:rsidRDefault="004E23EF" w:rsidP="009070F4">
      <w:pPr>
        <w:rPr>
          <w:lang w:eastAsia="en-GB"/>
        </w:rPr>
      </w:pPr>
      <w:r w:rsidRPr="004E23EF">
        <w:rPr>
          <w:lang w:eastAsia="en-GB"/>
        </w:rPr>
        <w:t>Referencing the datasheet for a standard 250W GEM Series Solar Module from Sapphire Solar with 60 cells of Polycrystalline Silicone the Open circuit voltage is 37.1 volts.</w:t>
      </w:r>
      <w:r w:rsidRPr="004E23EF">
        <w:t xml:space="preserve"> </w:t>
      </w:r>
      <w:r w:rsidRPr="004E23EF">
        <w:rPr>
          <w:lang w:eastAsia="en-GB"/>
        </w:rPr>
        <w:fldChar w:fldCharType="begin"/>
      </w:r>
      <w:r w:rsidR="001128D3">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lang w:eastAsia="en-GB"/>
        </w:rPr>
        <w:fldChar w:fldCharType="separate"/>
      </w:r>
      <w:r w:rsidR="002126D1">
        <w:rPr>
          <w:lang w:eastAsia="en-GB"/>
        </w:rPr>
        <w:t>[</w:t>
      </w:r>
      <w:hyperlink w:anchor="_ENREF_36" w:tooltip="Solar, 2017 #120" w:history="1">
        <w:r w:rsidR="001128D3">
          <w:rPr>
            <w:lang w:eastAsia="en-GB"/>
          </w:rPr>
          <w:t>36</w:t>
        </w:r>
      </w:hyperlink>
      <w:r w:rsidR="002126D1">
        <w:rPr>
          <w:lang w:eastAsia="en-GB"/>
        </w:rPr>
        <w:t>]</w:t>
      </w:r>
      <w:r w:rsidRPr="004E23EF">
        <w:rPr>
          <w:lang w:eastAsia="en-GB"/>
        </w:rPr>
        <w:fldChar w:fldCharType="end"/>
      </w:r>
      <w:r w:rsidRPr="004E23EF">
        <w:rPr>
          <w:lang w:eastAsia="en-GB"/>
        </w:rPr>
        <w:t xml:space="preserve"> This </w:t>
      </w:r>
      <w:r w:rsidR="006404CD">
        <w:rPr>
          <w:lang w:eastAsia="en-GB"/>
        </w:rPr>
        <w:t xml:space="preserve">is within three volts of what we expect and </w:t>
      </w:r>
      <w:r w:rsidRPr="004E23EF">
        <w:rPr>
          <w:lang w:eastAsia="en-GB"/>
        </w:rPr>
        <w:t xml:space="preserve">demonstrates the series connected system. There will be some losses due to connections. The voltage for the forward biasing of a silicone cell is shown for 33 samples in the below </w:t>
      </w:r>
      <w:r w:rsidRPr="004E23EF">
        <w:rPr>
          <w:lang w:eastAsia="en-GB"/>
        </w:rPr>
        <w:fldChar w:fldCharType="begin"/>
      </w:r>
      <w:r w:rsidRPr="004E23EF">
        <w:rPr>
          <w:lang w:eastAsia="en-GB"/>
        </w:rPr>
        <w:instrText xml:space="preserve"> REF _Ref481258586 \h </w:instrText>
      </w:r>
      <w:r w:rsidRPr="004E23EF">
        <w:rPr>
          <w:lang w:eastAsia="en-GB"/>
        </w:rPr>
      </w:r>
      <w:r w:rsidRPr="004E23EF">
        <w:rPr>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lang w:eastAsia="en-GB"/>
        </w:rPr>
        <w:fldChar w:fldCharType="end"/>
      </w:r>
      <w:r w:rsidRPr="004E23EF">
        <w:rPr>
          <w:lang w:eastAsia="en-GB"/>
        </w:rPr>
        <w:t xml:space="preserve">. This shows the reverse breakdown voltage and at -20 volts the current </w:t>
      </w:r>
      <w:r w:rsidR="00B318A9">
        <w:rPr>
          <w:lang w:eastAsia="en-GB"/>
        </w:rPr>
        <w:t>i</w:t>
      </w:r>
      <w:r w:rsidRPr="004E23EF">
        <w:rPr>
          <w:lang w:eastAsia="en-GB"/>
        </w:rPr>
        <w:t xml:space="preserve">s at 5 amps. This </w:t>
      </w:r>
      <w:r w:rsidR="006404CD">
        <w:rPr>
          <w:lang w:eastAsia="en-GB"/>
        </w:rPr>
        <w:t xml:space="preserve">is </w:t>
      </w:r>
      <w:r w:rsidRPr="004E23EF">
        <w:rPr>
          <w:lang w:eastAsia="en-GB"/>
        </w:rPr>
        <w:t>approaching the maximum current of each cell.</w:t>
      </w:r>
      <w:r w:rsidRPr="004E23EF">
        <w:t xml:space="preserve"> </w:t>
      </w:r>
      <w:r w:rsidRPr="004E23EF">
        <w:rPr>
          <w:lang w:eastAsia="en-GB"/>
        </w:rPr>
        <w:fldChar w:fldCharType="begin"/>
      </w:r>
      <w:r w:rsidR="002126D1">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lang w:eastAsia="en-GB"/>
        </w:rPr>
        <w:fldChar w:fldCharType="separate"/>
      </w:r>
      <w:r w:rsidR="002126D1">
        <w:rPr>
          <w:lang w:eastAsia="en-GB"/>
        </w:rPr>
        <w:t>[</w:t>
      </w:r>
      <w:hyperlink w:anchor="_ENREF_37" w:tooltip="Alonso-García, 2006 #121" w:history="1">
        <w:r w:rsidR="001128D3">
          <w:rPr>
            <w:lang w:eastAsia="en-GB"/>
          </w:rPr>
          <w:t>37</w:t>
        </w:r>
      </w:hyperlink>
      <w:r w:rsidR="002126D1">
        <w:rPr>
          <w:lang w:eastAsia="en-GB"/>
        </w:rPr>
        <w:t>]</w:t>
      </w:r>
      <w:r w:rsidRPr="004E23EF">
        <w:rPr>
          <w:lang w:eastAsia="en-GB"/>
        </w:rPr>
        <w:fldChar w:fldCharType="end"/>
      </w:r>
    </w:p>
    <w:p w14:paraId="1C73C240" w14:textId="1CE6FF00" w:rsidR="001753D9" w:rsidRDefault="001753D9" w:rsidP="009070F4">
      <w:pPr>
        <w:rPr>
          <w:lang w:eastAsia="en-GB"/>
        </w:rPr>
      </w:pPr>
    </w:p>
    <w:p w14:paraId="64D1660F" w14:textId="77777777" w:rsidR="001753D9" w:rsidRPr="004E23EF" w:rsidRDefault="001753D9" w:rsidP="009070F4">
      <w:pPr>
        <w:rPr>
          <w:lang w:eastAsia="en-GB"/>
        </w:rPr>
      </w:pPr>
    </w:p>
    <w:p w14:paraId="5D4074D6" w14:textId="77777777" w:rsidR="00CA66D6" w:rsidRDefault="00CA66D6" w:rsidP="009070F4">
      <w:pPr>
        <w:rPr>
          <w:lang w:eastAsia="en-GB"/>
        </w:rPr>
      </w:pPr>
    </w:p>
    <w:p w14:paraId="75D6C8F9" w14:textId="77777777" w:rsidR="00CA66D6" w:rsidRDefault="00CA66D6" w:rsidP="009070F4">
      <w:pPr>
        <w:rPr>
          <w:lang w:eastAsia="en-GB"/>
        </w:rPr>
      </w:pPr>
    </w:p>
    <w:p w14:paraId="76FE87B9" w14:textId="5AEDF4D7" w:rsidR="004E23EF" w:rsidRPr="004E23EF" w:rsidRDefault="001753D9" w:rsidP="009070F4">
      <w:pPr>
        <w:rPr>
          <w:lang w:eastAsia="en-GB"/>
        </w:rPr>
      </w:pPr>
      <w:r w:rsidRPr="004E23EF">
        <w:lastRenderedPageBreak/>
        <mc:AlternateContent>
          <mc:Choice Requires="wpg">
            <w:drawing>
              <wp:anchor distT="0" distB="0" distL="114300" distR="114300" simplePos="0" relativeHeight="251934720" behindDoc="0" locked="0" layoutInCell="1" allowOverlap="1" wp14:anchorId="670676C7" wp14:editId="2751E706">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6E27B793" w:rsidR="00D62735" w:rsidRPr="001F399C" w:rsidRDefault="00D62735" w:rsidP="009070F4">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472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6E27B793" w:rsidR="00D62735" w:rsidRPr="001F399C" w:rsidRDefault="00D62735" w:rsidP="009070F4">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9070F4">
      <w:pPr>
        <w:rPr>
          <w:lang w:eastAsia="en-GB"/>
        </w:rPr>
      </w:pPr>
    </w:p>
    <w:p w14:paraId="34772888" w14:textId="77777777" w:rsidR="00CA66D6" w:rsidRDefault="00CA66D6" w:rsidP="009070F4">
      <w:pPr>
        <w:rPr>
          <w:lang w:eastAsia="en-GB"/>
        </w:rPr>
      </w:pPr>
    </w:p>
    <w:p w14:paraId="07BC9943" w14:textId="258714B9" w:rsidR="00CA66D6" w:rsidRDefault="00CA66D6" w:rsidP="009070F4">
      <w:pPr>
        <w:rPr>
          <w:lang w:eastAsia="en-GB"/>
        </w:rPr>
      </w:pPr>
      <w:r>
        <mc:AlternateContent>
          <mc:Choice Requires="wpg">
            <w:drawing>
              <wp:anchor distT="0" distB="0" distL="114300" distR="114300" simplePos="0" relativeHeight="252484608" behindDoc="0" locked="0" layoutInCell="1" allowOverlap="1" wp14:anchorId="2C740B53" wp14:editId="0C189D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31F2671" w:rsidR="00D62735" w:rsidRPr="00B72CE3" w:rsidRDefault="00D62735" w:rsidP="009070F4">
                              <w:pPr>
                                <w:pStyle w:val="Caption"/>
                                <w:rPr>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460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31F2671" w:rsidR="00D62735" w:rsidRPr="00B72CE3" w:rsidRDefault="00D62735" w:rsidP="009070F4">
                        <w:pPr>
                          <w:pStyle w:val="Caption"/>
                          <w:rPr>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mc:AlternateContent>
          <mc:Choice Requires="wpg">
            <w:drawing>
              <wp:anchor distT="0" distB="0" distL="114300" distR="114300" simplePos="0" relativeHeight="252528640" behindDoc="0" locked="0" layoutInCell="1" allowOverlap="1" wp14:anchorId="21B770A9" wp14:editId="2768E761">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7BACF058" w:rsidR="00D62735" w:rsidRPr="00751999" w:rsidRDefault="00D62735" w:rsidP="009070F4">
                              <w:pPr>
                                <w:pStyle w:val="Caption"/>
                                <w:rPr>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28640"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7BACF058" w:rsidR="00D62735" w:rsidRPr="00751999" w:rsidRDefault="00D62735" w:rsidP="009070F4">
                        <w:pPr>
                          <w:pStyle w:val="Caption"/>
                          <w:rPr>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lang w:eastAsia="en-GB"/>
        </w:rPr>
        <w:t>This voltage is what can cause issues when some solar cells are not receiving irradiance</w:t>
      </w:r>
      <w:r w:rsidR="006404CD">
        <w:rPr>
          <w:lang w:eastAsia="en-GB"/>
        </w:rPr>
        <w:t xml:space="preserve">, </w:t>
      </w:r>
      <w:r w:rsidR="00104CF2">
        <w:rPr>
          <w:lang w:eastAsia="en-GB"/>
        </w:rPr>
        <w:t xml:space="preserve">shaded </w:t>
      </w:r>
      <w:r w:rsidR="00104CF2" w:rsidRPr="004E23EF">
        <w:rPr>
          <w:lang w:eastAsia="en-GB"/>
        </w:rPr>
        <w:t>or</w:t>
      </w:r>
      <w:r w:rsidR="004E23EF" w:rsidRPr="004E23EF">
        <w:rPr>
          <w:lang w:eastAsia="en-GB"/>
        </w:rPr>
        <w:t xml:space="preserve"> are faulty. If a solar cell becomes turned off the other solar cells continue to produce the voltage of the string minus that cell. This forces the cell into a cond</w:t>
      </w:r>
      <w:r w:rsidR="00104CF2">
        <w:rPr>
          <w:lang w:eastAsia="en-GB"/>
        </w:rPr>
        <w:t>uction known as reverse bias, which</w:t>
      </w:r>
      <w:r w:rsidR="004E23EF" w:rsidRPr="004E23EF">
        <w:rPr>
          <w:lang w:eastAsia="en-GB"/>
        </w:rPr>
        <w:t xml:space="preserve"> dissipates power in the form of heat and creates a hot spot.</w:t>
      </w:r>
      <w:r w:rsidR="006404CD">
        <w:rPr>
          <w:lang w:eastAsia="en-GB"/>
        </w:rPr>
        <w:t xml:space="preserve"> Mohammod conducted extensive research </w:t>
      </w:r>
      <w:r w:rsidR="00104CF2">
        <w:rPr>
          <w:lang w:eastAsia="en-GB"/>
        </w:rPr>
        <w:t>on hot spot formation and demonstrated</w:t>
      </w:r>
      <w:r w:rsidR="006404CD">
        <w:rPr>
          <w:lang w:eastAsia="en-GB"/>
        </w:rPr>
        <w:t xml:space="preserve"> that if </w:t>
      </w:r>
      <w:r w:rsidR="004E23EF" w:rsidRPr="004E23EF">
        <w:rPr>
          <w:lang w:eastAsia="en-GB"/>
        </w:rPr>
        <w:t>the power dissipated over the cell exceeds its maximum value it</w:t>
      </w:r>
      <w:r w:rsidR="00104CF2">
        <w:rPr>
          <w:lang w:eastAsia="en-GB"/>
        </w:rPr>
        <w:t xml:space="preserve"> will</w:t>
      </w:r>
      <w:r w:rsidR="004E23EF" w:rsidRPr="004E23EF">
        <w:rPr>
          <w:lang w:eastAsia="en-GB"/>
        </w:rPr>
        <w:t xml:space="preserve"> permanentl</w:t>
      </w:r>
      <w:r w:rsidR="006404CD">
        <w:rPr>
          <w:lang w:eastAsia="en-GB"/>
        </w:rPr>
        <w:t>y damage the cell</w:t>
      </w:r>
      <w:r w:rsidR="004E23EF" w:rsidRPr="004E23EF">
        <w:rPr>
          <w:lang w:eastAsia="en-GB"/>
        </w:rPr>
        <w:t xml:space="preserve"> and an open circuit </w:t>
      </w:r>
      <w:r w:rsidR="004E23EF" w:rsidRPr="004E23EF">
        <w:rPr>
          <w:lang w:eastAsia="en-GB"/>
        </w:rPr>
        <w:lastRenderedPageBreak/>
        <w:t>will form. This open circuit in the series connected system stops all flow of cu</w:t>
      </w:r>
      <w:r w:rsidR="00104CF2">
        <w:rPr>
          <w:lang w:eastAsia="en-GB"/>
        </w:rPr>
        <w:t>rrent and the PV system will no longer</w:t>
      </w:r>
      <w:r w:rsidR="004E23EF" w:rsidRPr="004E23EF">
        <w:rPr>
          <w:lang w:eastAsia="en-GB"/>
        </w:rPr>
        <w:t xml:space="preserve"> function.</w:t>
      </w:r>
      <w:r w:rsidR="004E23EF" w:rsidRPr="004E23EF">
        <w:t xml:space="preserve"> </w:t>
      </w:r>
      <w:r w:rsidR="004E23EF" w:rsidRPr="004E23EF">
        <w:rPr>
          <w:lang w:eastAsia="en-GB"/>
        </w:rPr>
        <w:fldChar w:fldCharType="begin"/>
      </w:r>
      <w:r w:rsidR="002126D1">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lang w:eastAsia="en-GB"/>
        </w:rPr>
        <w:fldChar w:fldCharType="separate"/>
      </w:r>
      <w:r w:rsidR="002126D1">
        <w:rPr>
          <w:lang w:eastAsia="en-GB"/>
        </w:rPr>
        <w:t>[</w:t>
      </w:r>
      <w:hyperlink w:anchor="_ENREF_38" w:tooltip="Mohammed, 2016 #116" w:history="1">
        <w:r w:rsidR="001128D3">
          <w:rPr>
            <w:lang w:eastAsia="en-GB"/>
          </w:rPr>
          <w:t>38</w:t>
        </w:r>
      </w:hyperlink>
      <w:r w:rsidR="002126D1">
        <w:rPr>
          <w:lang w:eastAsia="en-GB"/>
        </w:rPr>
        <w:t>]</w:t>
      </w:r>
      <w:r w:rsidR="004E23EF" w:rsidRPr="004E23EF">
        <w:rPr>
          <w:lang w:eastAsia="en-GB"/>
        </w:rPr>
        <w:fldChar w:fldCharType="end"/>
      </w:r>
      <w:r w:rsidR="004E23EF" w:rsidRPr="004E23EF">
        <w:rPr>
          <w:lang w:eastAsia="en-GB"/>
        </w:rPr>
        <w:t xml:space="preserve"> </w:t>
      </w:r>
      <w:r w:rsidR="004E23EF"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004E23EF" w:rsidRPr="004E23EF">
        <w:rPr>
          <w:lang w:eastAsia="en-GB"/>
        </w:rPr>
        <w:fldChar w:fldCharType="end"/>
      </w:r>
      <w:r w:rsidR="004E23EF" w:rsidRPr="004E23EF">
        <w:rPr>
          <w:lang w:eastAsia="en-GB"/>
        </w:rPr>
        <w:t xml:space="preserve"> </w:t>
      </w:r>
      <w:r w:rsidR="004E23EF" w:rsidRPr="004E23EF">
        <w:rPr>
          <w:lang w:eastAsia="en-GB"/>
        </w:rPr>
        <w:fldChar w:fldCharType="begin"/>
      </w:r>
      <w:r w:rsidR="002126D1">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lang w:eastAsia="en-GB"/>
        </w:rPr>
        <w:fldChar w:fldCharType="separate"/>
      </w:r>
      <w:r w:rsidR="002126D1">
        <w:rPr>
          <w:lang w:eastAsia="en-GB"/>
        </w:rPr>
        <w:t>[</w:t>
      </w:r>
      <w:hyperlink w:anchor="_ENREF_30" w:tooltip="Silvestre, 2009 #111" w:history="1">
        <w:r w:rsidR="001128D3">
          <w:rPr>
            <w:lang w:eastAsia="en-GB"/>
          </w:rPr>
          <w:t>30</w:t>
        </w:r>
      </w:hyperlink>
      <w:r w:rsidR="002126D1">
        <w:rPr>
          <w:lang w:eastAsia="en-GB"/>
        </w:rPr>
        <w:t>]</w:t>
      </w:r>
      <w:r w:rsidR="004E23EF" w:rsidRPr="004E23EF">
        <w:rPr>
          <w:lang w:eastAsia="en-GB"/>
        </w:rPr>
        <w:fldChar w:fldCharType="end"/>
      </w:r>
      <w:r w:rsidR="001753D9">
        <w:rPr>
          <w:lang w:eastAsia="en-GB"/>
        </w:rPr>
        <w:t xml:space="preserve"> </w:t>
      </w:r>
      <w:r w:rsidR="001753D9">
        <w:rPr>
          <w:lang w:eastAsia="en-GB"/>
        </w:rPr>
        <w:fldChar w:fldCharType="begin"/>
      </w:r>
      <w:r w:rsidR="002126D1">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lang w:eastAsia="en-GB"/>
        </w:rPr>
        <w:fldChar w:fldCharType="separate"/>
      </w:r>
      <w:r w:rsidR="002126D1">
        <w:rPr>
          <w:lang w:eastAsia="en-GB"/>
        </w:rPr>
        <w:t>[</w:t>
      </w:r>
      <w:hyperlink w:anchor="_ENREF_35" w:tooltip="Mai, 2017 #118" w:history="1">
        <w:r w:rsidR="001128D3">
          <w:rPr>
            <w:lang w:eastAsia="en-GB"/>
          </w:rPr>
          <w:t>35</w:t>
        </w:r>
      </w:hyperlink>
      <w:r w:rsidR="002126D1">
        <w:rPr>
          <w:lang w:eastAsia="en-GB"/>
        </w:rPr>
        <w:t>]</w:t>
      </w:r>
      <w:r w:rsidR="001753D9">
        <w:rPr>
          <w:lang w:eastAsia="en-GB"/>
        </w:rPr>
        <w:fldChar w:fldCharType="end"/>
      </w:r>
    </w:p>
    <w:p w14:paraId="4AC41B7A" w14:textId="77777777" w:rsidR="00CA66D6" w:rsidRDefault="00CA66D6" w:rsidP="009070F4">
      <w:pPr>
        <w:rPr>
          <w:lang w:eastAsia="en-GB"/>
        </w:rPr>
      </w:pPr>
    </w:p>
    <w:p w14:paraId="40A1E958" w14:textId="7DB95A24" w:rsidR="004E23EF" w:rsidRDefault="00743B87" w:rsidP="009070F4">
      <w:pPr>
        <w:rPr>
          <w:lang w:eastAsia="en-GB"/>
        </w:rPr>
      </w:pPr>
      <w:r>
        <w:t xml:space="preserve"> </w:t>
      </w:r>
    </w:p>
    <w:p w14:paraId="6F361737" w14:textId="3309ED55" w:rsidR="004E23EF" w:rsidRDefault="004E23EF" w:rsidP="009070F4">
      <w:pPr>
        <w:rPr>
          <w:lang w:eastAsia="en-GB"/>
        </w:rPr>
      </w:pPr>
      <w:r w:rsidRPr="004E23EF">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Pr>
          <w:lang w:eastAsia="en-GB"/>
        </w:rPr>
        <w:t xml:space="preserve"> of</w:t>
      </w:r>
      <w:r w:rsidRPr="004E23EF">
        <w:rPr>
          <w:lang w:eastAsia="en-GB"/>
        </w:rPr>
        <w:t xml:space="preserve"> bypass diode</w:t>
      </w:r>
      <w:r w:rsidR="006404CD">
        <w:rPr>
          <w:lang w:eastAsia="en-GB"/>
        </w:rPr>
        <w:t>s</w:t>
      </w:r>
      <w:r w:rsidRPr="004E23EF">
        <w:rPr>
          <w:lang w:eastAsia="en-GB"/>
        </w:rPr>
        <w:t xml:space="preserve">. </w:t>
      </w:r>
      <w:r w:rsidRPr="004E23EF">
        <w:rPr>
          <w:lang w:eastAsia="en-GB"/>
        </w:rPr>
        <w:fldChar w:fldCharType="begin"/>
      </w:r>
      <w:r w:rsidR="002126D1">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lang w:eastAsia="en-GB"/>
        </w:rPr>
        <w:fldChar w:fldCharType="separate"/>
      </w:r>
      <w:r w:rsidR="002126D1">
        <w:rPr>
          <w:lang w:eastAsia="en-GB"/>
        </w:rPr>
        <w:t>[</w:t>
      </w:r>
      <w:hyperlink w:anchor="_ENREF_38" w:tooltip="Mohammed, 2016 #116" w:history="1">
        <w:r w:rsidR="001128D3">
          <w:rPr>
            <w:lang w:eastAsia="en-GB"/>
          </w:rPr>
          <w:t>38</w:t>
        </w:r>
      </w:hyperlink>
      <w:r w:rsidR="002126D1">
        <w:rPr>
          <w:lang w:eastAsia="en-GB"/>
        </w:rPr>
        <w:t>]</w:t>
      </w:r>
      <w:r w:rsidRPr="004E23EF">
        <w:rPr>
          <w:lang w:eastAsia="en-GB"/>
        </w:rPr>
        <w:fldChar w:fldCharType="end"/>
      </w:r>
      <w:r w:rsidRPr="004E23EF">
        <w:rPr>
          <w:lang w:eastAsia="en-GB"/>
        </w:rPr>
        <w:t xml:space="preserve"> </w:t>
      </w:r>
      <w:r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Pr="004E23EF">
        <w:rPr>
          <w:lang w:eastAsia="en-GB"/>
        </w:rPr>
        <w:fldChar w:fldCharType="end"/>
      </w:r>
      <w:r w:rsidRPr="004E23EF">
        <w:rPr>
          <w:lang w:eastAsia="en-GB"/>
        </w:rPr>
        <w:t xml:space="preserve"> </w:t>
      </w:r>
      <w:r w:rsidRPr="004E23EF">
        <w:rPr>
          <w:lang w:eastAsia="en-GB"/>
        </w:rPr>
        <w:fldChar w:fldCharType="begin"/>
      </w:r>
      <w:r w:rsidR="002126D1">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lang w:eastAsia="en-GB"/>
        </w:rPr>
        <w:fldChar w:fldCharType="separate"/>
      </w:r>
      <w:r w:rsidR="002126D1">
        <w:rPr>
          <w:lang w:eastAsia="en-GB"/>
        </w:rPr>
        <w:t>[</w:t>
      </w:r>
      <w:hyperlink w:anchor="_ENREF_30" w:tooltip="Silvestre, 2009 #111" w:history="1">
        <w:r w:rsidR="001128D3">
          <w:rPr>
            <w:lang w:eastAsia="en-GB"/>
          </w:rPr>
          <w:t>30</w:t>
        </w:r>
      </w:hyperlink>
      <w:r w:rsidR="002126D1">
        <w:rPr>
          <w:lang w:eastAsia="en-GB"/>
        </w:rPr>
        <w:t>]</w:t>
      </w:r>
      <w:r w:rsidRPr="004E23EF">
        <w:rPr>
          <w:lang w:eastAsia="en-GB"/>
        </w:rPr>
        <w:fldChar w:fldCharType="end"/>
      </w:r>
      <w:r w:rsidR="001753D9">
        <w:rPr>
          <w:lang w:eastAsia="en-GB"/>
        </w:rPr>
        <w:t xml:space="preserve"> </w:t>
      </w:r>
      <w:r w:rsidRPr="004E23EF">
        <w:rPr>
          <w:lang w:eastAsia="en-GB"/>
        </w:rPr>
        <w:t>Duong continues by saying that the config</w:t>
      </w:r>
      <w:r w:rsidR="006404CD">
        <w:rPr>
          <w:lang w:eastAsia="en-GB"/>
        </w:rPr>
        <w:t>uration of the bypass diodes have</w:t>
      </w:r>
      <w:r w:rsidRPr="004E23EF">
        <w:rPr>
          <w:lang w:eastAsia="en-GB"/>
        </w:rPr>
        <w:t xml:space="preserve"> an important influence on the possibility of a hot spot forming. Two common configurations are shown </w:t>
      </w:r>
      <w:r w:rsidR="001753D9">
        <w:rPr>
          <w:lang w:eastAsia="en-GB"/>
        </w:rPr>
        <w:t>above</w:t>
      </w:r>
      <w:r w:rsidRPr="004E23EF">
        <w:rPr>
          <w:lang w:eastAsia="en-GB"/>
        </w:rPr>
        <w:t xml:space="preserve"> in </w:t>
      </w:r>
      <w:r w:rsidR="00743B87">
        <w:rPr>
          <w:lang w:eastAsia="en-GB"/>
        </w:rPr>
        <w:fldChar w:fldCharType="begin"/>
      </w:r>
      <w:r w:rsidR="00743B87">
        <w:rPr>
          <w:lang w:eastAsia="en-GB"/>
        </w:rPr>
        <w:instrText xml:space="preserve"> REF _Ref481654984 \h </w:instrText>
      </w:r>
      <w:r w:rsidR="00743B87">
        <w:rPr>
          <w:lang w:eastAsia="en-GB"/>
        </w:rPr>
      </w:r>
      <w:r w:rsidR="00743B87">
        <w:rPr>
          <w:lang w:eastAsia="en-GB"/>
        </w:rPr>
        <w:fldChar w:fldCharType="separate"/>
      </w:r>
      <w:r w:rsidR="00B870D3" w:rsidRPr="00811B9E">
        <w:t xml:space="preserve">Figure </w:t>
      </w:r>
      <w:r w:rsidR="00B870D3">
        <w:t>2</w:t>
      </w:r>
      <w:r w:rsidR="00B870D3" w:rsidRPr="00811B9E">
        <w:noBreakHyphen/>
      </w:r>
      <w:r w:rsidR="00B870D3">
        <w:t>14</w:t>
      </w:r>
      <w:r w:rsidR="00743B87">
        <w:rPr>
          <w:lang w:eastAsia="en-GB"/>
        </w:rPr>
        <w:fldChar w:fldCharType="end"/>
      </w:r>
      <w:r w:rsidR="00743B87">
        <w:rPr>
          <w:lang w:eastAsia="en-GB"/>
        </w:rPr>
        <w:t xml:space="preserve"> &amp; </w:t>
      </w:r>
      <w:r w:rsidR="00743B87">
        <w:rPr>
          <w:lang w:eastAsia="en-GB"/>
        </w:rPr>
        <w:fldChar w:fldCharType="begin"/>
      </w:r>
      <w:r w:rsidR="00743B87">
        <w:rPr>
          <w:lang w:eastAsia="en-GB"/>
        </w:rPr>
        <w:instrText xml:space="preserve"> REF _Ref481654985 \h </w:instrText>
      </w:r>
      <w:r w:rsidR="00743B87">
        <w:rPr>
          <w:lang w:eastAsia="en-GB"/>
        </w:rPr>
      </w:r>
      <w:r w:rsidR="00743B87">
        <w:rPr>
          <w:lang w:eastAsia="en-GB"/>
        </w:rPr>
        <w:fldChar w:fldCharType="separate"/>
      </w:r>
      <w:r w:rsidR="00B870D3" w:rsidRPr="00811B9E">
        <w:t xml:space="preserve">Figure </w:t>
      </w:r>
      <w:r w:rsidR="00B870D3">
        <w:t>2</w:t>
      </w:r>
      <w:r w:rsidR="00B870D3" w:rsidRPr="00811B9E">
        <w:noBreakHyphen/>
      </w:r>
      <w:r w:rsidR="00B870D3">
        <w:t>15</w:t>
      </w:r>
      <w:r w:rsidR="00743B87">
        <w:rPr>
          <w:lang w:eastAsia="en-GB"/>
        </w:rPr>
        <w:fldChar w:fldCharType="end"/>
      </w:r>
      <w:r w:rsidR="00743B87">
        <w:rPr>
          <w:lang w:eastAsia="en-GB"/>
        </w:rPr>
        <w:t>.</w:t>
      </w:r>
    </w:p>
    <w:p w14:paraId="13A16485" w14:textId="140229B0" w:rsidR="001753D9" w:rsidRDefault="001753D9" w:rsidP="009070F4">
      <w:pPr>
        <w:rPr>
          <w:lang w:eastAsia="en-GB"/>
        </w:rPr>
      </w:pPr>
    </w:p>
    <w:p w14:paraId="62DC156C" w14:textId="32061350" w:rsidR="001753D9" w:rsidRPr="004E23EF" w:rsidRDefault="00CA66D6" w:rsidP="009070F4">
      <w:pPr>
        <w:rPr>
          <w:lang w:eastAsia="en-GB"/>
        </w:rPr>
      </w:pPr>
      <w:r>
        <mc:AlternateContent>
          <mc:Choice Requires="wpg">
            <w:drawing>
              <wp:anchor distT="0" distB="0" distL="114300" distR="114300" simplePos="0" relativeHeight="252037120" behindDoc="0" locked="0" layoutInCell="1" allowOverlap="1" wp14:anchorId="3CDC2D9E" wp14:editId="7E814E26">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D090020" w:rsidR="00D62735" w:rsidRPr="00D97CDA" w:rsidRDefault="00D62735" w:rsidP="009070F4">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3712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D090020" w:rsidR="00D62735" w:rsidRPr="00D97CDA" w:rsidRDefault="00D62735" w:rsidP="009070F4">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9070F4">
      <w:pPr>
        <w:rPr>
          <w:lang w:eastAsia="en-GB"/>
        </w:rPr>
      </w:pPr>
    </w:p>
    <w:p w14:paraId="14040068" w14:textId="77777777" w:rsidR="00CA66D6" w:rsidRDefault="00CA66D6" w:rsidP="009070F4">
      <w:pPr>
        <w:rPr>
          <w:lang w:eastAsia="en-GB"/>
        </w:rPr>
      </w:pPr>
    </w:p>
    <w:p w14:paraId="0D9EFC91" w14:textId="77777777" w:rsidR="00CA66D6" w:rsidRDefault="00CA66D6" w:rsidP="009070F4">
      <w:pPr>
        <w:rPr>
          <w:lang w:eastAsia="en-GB"/>
        </w:rPr>
      </w:pPr>
    </w:p>
    <w:p w14:paraId="4ACFD67F" w14:textId="496AD84B" w:rsidR="00C01B27" w:rsidRDefault="001753D9" w:rsidP="009070F4">
      <w:pPr>
        <w:rPr>
          <w:lang w:eastAsia="en-GB"/>
        </w:rPr>
      </w:pPr>
      <w:r>
        <w:rPr>
          <w:lang w:eastAsia="en-GB"/>
        </w:rPr>
        <w:t>Studies</w:t>
      </w:r>
      <w:r w:rsidR="004E23EF" w:rsidRPr="004E23EF">
        <w:rPr>
          <w:lang w:eastAsia="en-GB"/>
        </w:rPr>
        <w:t xml:space="preserve"> conducted by</w:t>
      </w:r>
      <w:r>
        <w:rPr>
          <w:lang w:eastAsia="en-GB"/>
        </w:rPr>
        <w:t xml:space="preserve"> both</w:t>
      </w:r>
      <w:r w:rsidR="004E23EF" w:rsidRPr="004E23EF">
        <w:rPr>
          <w:lang w:eastAsia="en-GB"/>
        </w:rPr>
        <w:t xml:space="preserve"> Silvestre</w:t>
      </w:r>
      <w:r>
        <w:rPr>
          <w:lang w:eastAsia="en-GB"/>
        </w:rPr>
        <w:t xml:space="preserve"> and Mai</w:t>
      </w:r>
      <w:r w:rsidR="004E23EF" w:rsidRPr="004E23EF">
        <w:rPr>
          <w:lang w:eastAsia="en-GB"/>
        </w:rPr>
        <w:t xml:space="preserve"> </w:t>
      </w:r>
      <w:r w:rsidR="006404CD">
        <w:rPr>
          <w:lang w:eastAsia="en-GB"/>
        </w:rPr>
        <w:t>validated</w:t>
      </w:r>
      <w:r w:rsidR="004E23EF" w:rsidRPr="004E23EF">
        <w:rPr>
          <w:lang w:eastAsia="en-GB"/>
        </w:rPr>
        <w:t xml:space="preserve"> that the configuration a</w:t>
      </w:r>
      <w:r>
        <w:rPr>
          <w:lang w:eastAsia="en-GB"/>
        </w:rPr>
        <w:t xml:space="preserve">nd shading location </w:t>
      </w:r>
      <w:r w:rsidR="006404CD" w:rsidRPr="004E23EF">
        <w:rPr>
          <w:lang w:eastAsia="en-GB"/>
        </w:rPr>
        <w:t>significantly</w:t>
      </w:r>
      <w:r w:rsidR="006404CD">
        <w:rPr>
          <w:lang w:eastAsia="en-GB"/>
        </w:rPr>
        <w:t xml:space="preserve"> </w:t>
      </w:r>
      <w:r>
        <w:rPr>
          <w:lang w:eastAsia="en-GB"/>
        </w:rPr>
        <w:t xml:space="preserve">affects </w:t>
      </w:r>
      <w:r w:rsidR="004E23EF" w:rsidRPr="004E23EF">
        <w:rPr>
          <w:lang w:eastAsia="en-GB"/>
        </w:rPr>
        <w:t>the operation</w:t>
      </w:r>
      <w:r>
        <w:rPr>
          <w:lang w:eastAsia="en-GB"/>
        </w:rPr>
        <w:t xml:space="preserve"> and</w:t>
      </w:r>
      <w:r w:rsidR="004E23EF" w:rsidRPr="004E23EF">
        <w:rPr>
          <w:lang w:eastAsia="en-GB"/>
        </w:rPr>
        <w:t xml:space="preserve"> performance of PV modules.</w:t>
      </w:r>
      <w:r w:rsidR="003E4F2E">
        <w:rPr>
          <w:lang w:eastAsia="en-GB"/>
        </w:rPr>
        <w:t xml:space="preserve"> They used similar methods,</w:t>
      </w:r>
      <w:r>
        <w:rPr>
          <w:lang w:eastAsia="en-GB"/>
        </w:rPr>
        <w:t xml:space="preserve"> shading techniques of arrays</w:t>
      </w:r>
      <w:r w:rsidR="00C01B27">
        <w:rPr>
          <w:lang w:eastAsia="en-GB"/>
        </w:rPr>
        <w:t xml:space="preserve"> and </w:t>
      </w:r>
      <w:r w:rsidR="003E4F2E">
        <w:rPr>
          <w:lang w:eastAsia="en-GB"/>
        </w:rPr>
        <w:t>various</w:t>
      </w:r>
      <w:r w:rsidR="00C01B27">
        <w:rPr>
          <w:lang w:eastAsia="en-GB"/>
        </w:rPr>
        <w:t xml:space="preserve"> scenarios </w:t>
      </w:r>
      <w:r w:rsidR="003E4F2E">
        <w:rPr>
          <w:lang w:eastAsia="en-GB"/>
        </w:rPr>
        <w:t xml:space="preserve">also used by Mai, and </w:t>
      </w:r>
      <w:r w:rsidR="00C01B27">
        <w:rPr>
          <w:lang w:eastAsia="en-GB"/>
        </w:rPr>
        <w:t xml:space="preserve">are shown above in </w:t>
      </w:r>
      <w:r w:rsidR="00C01B27">
        <w:rPr>
          <w:lang w:eastAsia="en-GB"/>
        </w:rPr>
        <w:fldChar w:fldCharType="begin"/>
      </w:r>
      <w:r w:rsidR="00C01B27">
        <w:rPr>
          <w:lang w:eastAsia="en-GB"/>
        </w:rPr>
        <w:instrText xml:space="preserve"> REF _Ref481268899 \h </w:instrText>
      </w:r>
      <w:r w:rsidR="00C01B27">
        <w:rPr>
          <w:lang w:eastAsia="en-GB"/>
        </w:rPr>
      </w:r>
      <w:r w:rsidR="00C01B27">
        <w:rPr>
          <w:lang w:eastAsia="en-GB"/>
        </w:rPr>
        <w:fldChar w:fldCharType="separate"/>
      </w:r>
      <w:r w:rsidR="00B870D3" w:rsidRPr="00811B9E">
        <w:t xml:space="preserve">Figure </w:t>
      </w:r>
      <w:r w:rsidR="00B870D3">
        <w:t>2</w:t>
      </w:r>
      <w:r w:rsidR="00B870D3" w:rsidRPr="00811B9E">
        <w:noBreakHyphen/>
      </w:r>
      <w:r w:rsidR="00B870D3">
        <w:t>16</w:t>
      </w:r>
      <w:r w:rsidR="00C01B27">
        <w:rPr>
          <w:lang w:eastAsia="en-GB"/>
        </w:rPr>
        <w:fldChar w:fldCharType="end"/>
      </w:r>
      <w:r>
        <w:rPr>
          <w:lang w:eastAsia="en-GB"/>
        </w:rPr>
        <w:t xml:space="preserve">. </w:t>
      </w:r>
      <w:r w:rsidR="004E23EF" w:rsidRPr="004E23EF">
        <w:rPr>
          <w:lang w:eastAsia="en-GB"/>
        </w:rPr>
        <w:t xml:space="preserve"> </w:t>
      </w:r>
      <w:r w:rsidR="003E4F2E">
        <w:rPr>
          <w:lang w:eastAsia="en-GB"/>
        </w:rPr>
        <w:t>The research</w:t>
      </w:r>
      <w:r w:rsidR="004E23EF" w:rsidRPr="004E23EF">
        <w:rPr>
          <w:lang w:eastAsia="en-GB"/>
        </w:rPr>
        <w:t xml:space="preserve"> showed that the overlapped and not-overlapped</w:t>
      </w:r>
      <w:r w:rsidR="00104CF2">
        <w:rPr>
          <w:lang w:eastAsia="en-GB"/>
        </w:rPr>
        <w:t xml:space="preserve"> configurations</w:t>
      </w:r>
      <w:r w:rsidR="004E23EF" w:rsidRPr="004E23EF">
        <w:rPr>
          <w:lang w:eastAsia="en-GB"/>
        </w:rPr>
        <w:t xml:space="preserve"> had their advantages and disadvantages </w:t>
      </w:r>
      <w:r w:rsidR="003E4F2E">
        <w:rPr>
          <w:lang w:eastAsia="en-GB"/>
        </w:rPr>
        <w:t>for PV installation and therefore</w:t>
      </w:r>
      <w:r w:rsidR="004E23EF" w:rsidRPr="004E23EF">
        <w:rPr>
          <w:lang w:eastAsia="en-GB"/>
        </w:rPr>
        <w:t xml:space="preserve"> environmental factors must be taken into account. </w:t>
      </w:r>
    </w:p>
    <w:p w14:paraId="1781672D" w14:textId="77777777" w:rsidR="00C01B27" w:rsidRDefault="00C01B27" w:rsidP="009070F4">
      <w:pPr>
        <w:rPr>
          <w:lang w:eastAsia="en-GB"/>
        </w:rPr>
      </w:pPr>
    </w:p>
    <w:p w14:paraId="6904042E" w14:textId="6A3FC817" w:rsidR="00A56BD6" w:rsidRDefault="004E23EF" w:rsidP="009070F4">
      <w:r w:rsidRPr="004E23EF">
        <w:rPr>
          <w:lang w:eastAsia="en-GB"/>
        </w:rPr>
        <w:t xml:space="preserve">The interesting finding was that for </w:t>
      </w:r>
      <w:r w:rsidR="003E4F2E">
        <w:rPr>
          <w:lang w:eastAsia="en-GB"/>
        </w:rPr>
        <w:t xml:space="preserve">a </w:t>
      </w:r>
      <w:r w:rsidRPr="004E23EF">
        <w:rPr>
          <w:lang w:eastAsia="en-GB"/>
        </w:rPr>
        <w:t xml:space="preserve">tropical climate the not-overlapped diode configuration was optimal. </w:t>
      </w:r>
      <w:r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Pr="004E23EF">
        <w:rPr>
          <w:lang w:eastAsia="en-GB"/>
        </w:rPr>
        <w:fldChar w:fldCharType="end"/>
      </w:r>
      <w:r w:rsidRPr="004E23EF">
        <w:rPr>
          <w:lang w:eastAsia="en-GB"/>
        </w:rPr>
        <w:t xml:space="preserve"> In </w:t>
      </w:r>
      <w:r w:rsidR="003E4F2E" w:rsidRPr="004E23EF">
        <w:rPr>
          <w:lang w:eastAsia="en-GB"/>
        </w:rPr>
        <w:t>practice,</w:t>
      </w:r>
      <w:r w:rsidRPr="004E23EF">
        <w:rPr>
          <w:lang w:eastAsia="en-GB"/>
        </w:rPr>
        <w:t xml:space="preserve"> not every cell can have a bypass diode</w:t>
      </w:r>
      <w:r w:rsidR="003E4F2E">
        <w:rPr>
          <w:lang w:eastAsia="en-GB"/>
        </w:rPr>
        <w:t xml:space="preserve"> as it is expensive</w:t>
      </w:r>
      <w:r w:rsidRPr="004E23EF">
        <w:rPr>
          <w:lang w:eastAsia="en-GB"/>
        </w:rPr>
        <w:t xml:space="preserve"> so they are usually connected ever</w:t>
      </w:r>
      <w:r w:rsidR="00104CF2">
        <w:rPr>
          <w:lang w:eastAsia="en-GB"/>
        </w:rPr>
        <w:t>y 16 cells. Blocking diodes</w:t>
      </w:r>
      <w:r w:rsidRPr="004E23EF">
        <w:rPr>
          <w:lang w:eastAsia="en-GB"/>
        </w:rPr>
        <w:t xml:space="preserve"> are added to the circuit to prevent reverse </w:t>
      </w:r>
      <w:r w:rsidRPr="004E23EF">
        <w:rPr>
          <w:lang w:eastAsia="en-GB"/>
        </w:rPr>
        <w:lastRenderedPageBreak/>
        <w:t xml:space="preserve">flows and serve a </w:t>
      </w:r>
      <w:r w:rsidR="00FB4DC2" w:rsidRPr="004E23EF">
        <w:rPr>
          <w:lang w:eastAsia="en-GB"/>
        </w:rPr>
        <w:t>different</w:t>
      </w:r>
      <w:r w:rsidRPr="004E23EF">
        <w:rPr>
          <w:lang w:eastAsia="en-GB"/>
        </w:rPr>
        <w:t xml:space="preserve"> purpose than bypass diodes as shown in the</w:t>
      </w:r>
      <w:r w:rsidR="00A56BD6">
        <w:rPr>
          <w:lang w:eastAsia="en-GB"/>
        </w:rPr>
        <w:t xml:space="preserve"> </w:t>
      </w:r>
      <w:r w:rsidR="00A56BD6">
        <w:rPr>
          <w:lang w:eastAsia="en-GB"/>
        </w:rPr>
        <w:fldChar w:fldCharType="begin"/>
      </w:r>
      <w:r w:rsidR="00A56BD6">
        <w:rPr>
          <w:lang w:eastAsia="en-GB"/>
        </w:rPr>
        <w:instrText xml:space="preserve"> REF _Ref481263303 \h </w:instrText>
      </w:r>
      <w:r w:rsidR="00A56BD6">
        <w:rPr>
          <w:lang w:eastAsia="en-GB"/>
        </w:rPr>
      </w:r>
      <w:r w:rsidR="00A56BD6">
        <w:rPr>
          <w:lang w:eastAsia="en-GB"/>
        </w:rPr>
        <w:fldChar w:fldCharType="separate"/>
      </w:r>
      <w:r w:rsidR="00B870D3" w:rsidRPr="00811B9E">
        <w:t xml:space="preserve">Figure </w:t>
      </w:r>
      <w:r w:rsidR="00B870D3">
        <w:t>2</w:t>
      </w:r>
      <w:r w:rsidR="00B870D3" w:rsidRPr="00811B9E">
        <w:noBreakHyphen/>
      </w:r>
      <w:r w:rsidR="00B870D3">
        <w:t>17</w:t>
      </w:r>
      <w:r w:rsidR="00A56BD6">
        <w:rPr>
          <w:lang w:eastAsia="en-GB"/>
        </w:rPr>
        <w:fldChar w:fldCharType="end"/>
      </w:r>
      <w:r w:rsidR="007F7CE0">
        <w:rPr>
          <w:lang w:eastAsia="en-GB"/>
        </w:rPr>
        <w:t xml:space="preserve"> </w:t>
      </w:r>
      <w:r w:rsidRPr="004E23EF">
        <w:rPr>
          <w:lang w:eastAsia="en-GB"/>
        </w:rPr>
        <w:t>below.</w:t>
      </w:r>
      <w:r w:rsidRPr="004E23EF">
        <w:t xml:space="preserve"> </w:t>
      </w:r>
      <w:r w:rsidRPr="004E23EF">
        <w:rPr>
          <w:lang w:eastAsia="en-GB"/>
        </w:rPr>
        <w:fldChar w:fldCharType="begin"/>
      </w:r>
      <w:r w:rsidR="002126D1">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lang w:eastAsia="en-GB"/>
        </w:rPr>
        <w:fldChar w:fldCharType="separate"/>
      </w:r>
      <w:r w:rsidR="002126D1">
        <w:rPr>
          <w:lang w:eastAsia="en-GB"/>
        </w:rPr>
        <w:t>[</w:t>
      </w:r>
      <w:hyperlink w:anchor="_ENREF_40" w:tooltip="Herrmann, 1997 #112" w:history="1">
        <w:r w:rsidR="001128D3">
          <w:rPr>
            <w:lang w:eastAsia="en-GB"/>
          </w:rPr>
          <w:t>40</w:t>
        </w:r>
      </w:hyperlink>
      <w:r w:rsidR="002126D1">
        <w:rPr>
          <w:lang w:eastAsia="en-GB"/>
        </w:rPr>
        <w:t>]</w:t>
      </w:r>
      <w:r w:rsidRPr="004E23EF">
        <w:rPr>
          <w:lang w:eastAsia="en-GB"/>
        </w:rPr>
        <w:fldChar w:fldCharType="end"/>
      </w:r>
      <w:r w:rsidR="00A56BD6" w:rsidRPr="00A56BD6">
        <w:t xml:space="preserve"> </w:t>
      </w:r>
      <w:r w:rsidR="00A56BD6">
        <w:fldChar w:fldCharType="begin"/>
      </w:r>
      <w:r w:rsidR="002126D1">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fldChar w:fldCharType="separate"/>
      </w:r>
      <w:r w:rsidR="002126D1">
        <w:t>[</w:t>
      </w:r>
      <w:hyperlink w:anchor="_ENREF_38" w:tooltip="Mohammed, 2016 #116" w:history="1">
        <w:r w:rsidR="001128D3">
          <w:t>38</w:t>
        </w:r>
      </w:hyperlink>
      <w:r w:rsidR="002126D1">
        <w:t>]</w:t>
      </w:r>
      <w:r w:rsidR="00A56BD6">
        <w:fldChar w:fldCharType="end"/>
      </w:r>
      <w:r w:rsidR="00A56BD6" w:rsidRPr="00A56BD6">
        <w:t xml:space="preserve"> </w:t>
      </w:r>
      <w:r w:rsidR="00A56BD6">
        <w:fldChar w:fldCharType="begin"/>
      </w:r>
      <w:r w:rsidR="001128D3">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fldChar w:fldCharType="separate"/>
      </w:r>
      <w:r w:rsidR="002126D1">
        <w:t>[</w:t>
      </w:r>
      <w:hyperlink w:anchor="_ENREF_41" w:tooltip="AspenCore, 2017 #119" w:history="1">
        <w:r w:rsidR="001128D3">
          <w:t>41</w:t>
        </w:r>
      </w:hyperlink>
      <w:r w:rsidR="002126D1">
        <w:t>]</w:t>
      </w:r>
      <w:r w:rsidR="00A56BD6">
        <w:fldChar w:fldCharType="end"/>
      </w:r>
    </w:p>
    <w:p w14:paraId="717D17C9" w14:textId="2F8856C9" w:rsidR="004E23EF" w:rsidRPr="004E23EF" w:rsidRDefault="004E23EF" w:rsidP="009070F4">
      <w:pPr>
        <w:rPr>
          <w:lang w:eastAsia="en-GB"/>
        </w:rPr>
      </w:pPr>
    </w:p>
    <w:p w14:paraId="06FF1562" w14:textId="7D2DAA18" w:rsidR="004E23EF" w:rsidRDefault="00CA66D6" w:rsidP="009070F4">
      <w:pPr>
        <w:rPr>
          <w:lang w:eastAsia="en-GB"/>
        </w:rPr>
      </w:pPr>
      <w:r>
        <mc:AlternateContent>
          <mc:Choice Requires="wpg">
            <w:drawing>
              <wp:anchor distT="0" distB="0" distL="114300" distR="114300" simplePos="0" relativeHeight="251972608" behindDoc="0" locked="0" layoutInCell="1" allowOverlap="1" wp14:anchorId="7B05E9FB" wp14:editId="41A006CF">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E01514" w:rsidR="00D62735" w:rsidRPr="001C391A" w:rsidRDefault="00D62735" w:rsidP="009070F4">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260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E01514" w:rsidR="00D62735" w:rsidRPr="001C391A" w:rsidRDefault="00D62735" w:rsidP="009070F4">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9070F4">
      <w:pPr>
        <w:rPr>
          <w:lang w:eastAsia="en-GB"/>
        </w:rPr>
      </w:pPr>
    </w:p>
    <w:p w14:paraId="7279658C" w14:textId="4F980FAD" w:rsidR="00F70462" w:rsidRDefault="00F70462" w:rsidP="009070F4">
      <w:pPr>
        <w:rPr>
          <w:lang w:eastAsia="en-GB"/>
        </w:rPr>
      </w:pPr>
    </w:p>
    <w:p w14:paraId="20E265B6" w14:textId="0ACDD098" w:rsidR="007D3167" w:rsidRDefault="007D3167" w:rsidP="009070F4">
      <w:pPr>
        <w:pStyle w:val="Caption"/>
      </w:pPr>
    </w:p>
    <w:p w14:paraId="3C84F10C" w14:textId="33A46962" w:rsidR="006C2455" w:rsidRDefault="006C2455" w:rsidP="009070F4">
      <w:pPr>
        <w:pStyle w:val="Caption"/>
      </w:pPr>
      <w:r>
        <w:br w:type="page"/>
      </w:r>
    </w:p>
    <w:p w14:paraId="0407D4D1" w14:textId="7A27D12F" w:rsidR="00B94F01" w:rsidRDefault="00794ABA" w:rsidP="00DB373A">
      <w:pPr>
        <w:pStyle w:val="Heading3"/>
      </w:pPr>
      <w:bookmarkStart w:id="108" w:name="_Toc489804355"/>
      <w:r>
        <w:lastRenderedPageBreak/>
        <w:t>Cost of Installation for PV</w:t>
      </w:r>
      <w:bookmarkEnd w:id="108"/>
    </w:p>
    <w:p w14:paraId="2AAD8327" w14:textId="2BEC1038" w:rsidR="00976A81" w:rsidRDefault="003722DF" w:rsidP="009070F4">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9070F4">
      <w:pPr>
        <w:pStyle w:val="ListParagraph"/>
        <w:numPr>
          <w:ilvl w:val="0"/>
          <w:numId w:val="9"/>
        </w:numPr>
      </w:pPr>
      <w:r>
        <w:t>System Size</w:t>
      </w:r>
    </w:p>
    <w:p w14:paraId="68F0E927" w14:textId="57393E0A" w:rsidR="00976A81" w:rsidRDefault="003E4F2E" w:rsidP="009070F4">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9070F4">
      <w:pPr>
        <w:pStyle w:val="ListParagraph"/>
      </w:pPr>
    </w:p>
    <w:p w14:paraId="067ED4E4" w14:textId="2A99C020" w:rsidR="00976A81" w:rsidRDefault="0045248D" w:rsidP="009070F4">
      <w:pPr>
        <w:pStyle w:val="ListParagraph"/>
        <w:numPr>
          <w:ilvl w:val="0"/>
          <w:numId w:val="9"/>
        </w:numPr>
      </w:pPr>
      <w:r>
        <w:t>Installation Type and</w:t>
      </w:r>
      <w:r w:rsidR="00976A81">
        <w:t xml:space="preserve"> Labour</w:t>
      </w:r>
    </w:p>
    <w:p w14:paraId="093F380C" w14:textId="53349BA9" w:rsidR="002A76C7" w:rsidRPr="0045248D" w:rsidRDefault="002A76C7" w:rsidP="009070F4">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9070F4">
      <w:pPr>
        <w:pStyle w:val="ListParagraph"/>
      </w:pPr>
    </w:p>
    <w:p w14:paraId="05713ED6" w14:textId="72A4D323" w:rsidR="00976A81" w:rsidRDefault="00976A81" w:rsidP="009070F4">
      <w:pPr>
        <w:pStyle w:val="ListParagraph"/>
        <w:numPr>
          <w:ilvl w:val="0"/>
          <w:numId w:val="9"/>
        </w:numPr>
      </w:pPr>
      <w:r>
        <w:t>Brand</w:t>
      </w:r>
    </w:p>
    <w:p w14:paraId="3844CB18" w14:textId="5CDA86D4" w:rsidR="002A76C7" w:rsidRDefault="002A76C7" w:rsidP="009070F4">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9070F4">
      <w:pPr>
        <w:pStyle w:val="ListParagraph"/>
      </w:pPr>
    </w:p>
    <w:p w14:paraId="616F4AB3" w14:textId="2255F44B" w:rsidR="00EF3839" w:rsidRPr="002A76C7" w:rsidRDefault="002A76C7" w:rsidP="009070F4">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472CC62E" w:rsidR="002A76C7" w:rsidRDefault="002A76C7" w:rsidP="009070F4">
      <w:pPr>
        <w:pStyle w:val="Caption"/>
      </w:pPr>
      <w:bookmarkStart w:id="109" w:name="_Ref480221996"/>
      <w:bookmarkStart w:id="110" w:name="_Toc489804455"/>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2</w:t>
      </w:r>
      <w:r w:rsidR="00D326E9">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9070F4">
            <w:pPr>
              <w:pStyle w:val="REFPIC"/>
              <w:framePr w:hSpace="0" w:wrap="auto" w:vAnchor="margin" w:hAnchor="text" w:yAlign="inline"/>
              <w:rPr>
                <w:b/>
              </w:rPr>
            </w:pPr>
            <w:r w:rsidRPr="005A630A">
              <w:rPr>
                <w:b/>
              </w:rPr>
              <w:t>System Size</w:t>
            </w:r>
          </w:p>
        </w:tc>
        <w:tc>
          <w:tcPr>
            <w:tcW w:w="4508" w:type="dxa"/>
            <w:shd w:val="clear" w:color="auto" w:fill="CBCBCB" w:themeFill="text2" w:themeFillTint="40"/>
          </w:tcPr>
          <w:p w14:paraId="7252E8D3" w14:textId="77777777" w:rsidR="00A60D64" w:rsidRPr="005A630A" w:rsidRDefault="00A60D64" w:rsidP="009070F4">
            <w:r w:rsidRPr="005A630A">
              <w:t>Price (AUD)</w:t>
            </w:r>
          </w:p>
        </w:tc>
      </w:tr>
      <w:tr w:rsidR="00A60D64" w14:paraId="5DCCBCCC" w14:textId="77777777" w:rsidTr="00A055DD">
        <w:tc>
          <w:tcPr>
            <w:tcW w:w="4508" w:type="dxa"/>
          </w:tcPr>
          <w:p w14:paraId="2A0EF31E" w14:textId="77777777" w:rsidR="00A60D64" w:rsidRPr="00A055DD" w:rsidRDefault="00A60D64" w:rsidP="009070F4">
            <w:r w:rsidRPr="00A055DD">
              <w:t>3kW</w:t>
            </w:r>
          </w:p>
        </w:tc>
        <w:tc>
          <w:tcPr>
            <w:tcW w:w="4508" w:type="dxa"/>
          </w:tcPr>
          <w:p w14:paraId="1A91934D" w14:textId="77777777" w:rsidR="00A60D64" w:rsidRDefault="00A60D64" w:rsidP="009070F4">
            <w:r w:rsidRPr="002A76C7">
              <w:t>$4,000 - $6,000</w:t>
            </w:r>
          </w:p>
        </w:tc>
      </w:tr>
      <w:tr w:rsidR="00A60D64" w14:paraId="2A511BBF" w14:textId="77777777" w:rsidTr="00A055DD">
        <w:tc>
          <w:tcPr>
            <w:tcW w:w="4508" w:type="dxa"/>
          </w:tcPr>
          <w:p w14:paraId="1273D76C" w14:textId="77777777" w:rsidR="00A60D64" w:rsidRPr="00A055DD" w:rsidRDefault="00A60D64" w:rsidP="009070F4">
            <w:r w:rsidRPr="00A055DD">
              <w:t>5kW</w:t>
            </w:r>
          </w:p>
        </w:tc>
        <w:tc>
          <w:tcPr>
            <w:tcW w:w="4508" w:type="dxa"/>
          </w:tcPr>
          <w:p w14:paraId="011C00A3" w14:textId="77777777" w:rsidR="00A60D64" w:rsidRDefault="00A60D64" w:rsidP="009070F4">
            <w:r w:rsidRPr="002A76C7">
              <w:t>$5,000 - $8,500</w:t>
            </w:r>
          </w:p>
        </w:tc>
      </w:tr>
      <w:tr w:rsidR="00A60D64" w14:paraId="713CB5D2" w14:textId="77777777" w:rsidTr="00A055DD">
        <w:tc>
          <w:tcPr>
            <w:tcW w:w="4508" w:type="dxa"/>
          </w:tcPr>
          <w:p w14:paraId="04A24083" w14:textId="77777777" w:rsidR="00A60D64" w:rsidRPr="00A055DD" w:rsidRDefault="00A60D64" w:rsidP="009070F4">
            <w:r w:rsidRPr="00A055DD">
              <w:t>10kW</w:t>
            </w:r>
          </w:p>
        </w:tc>
        <w:tc>
          <w:tcPr>
            <w:tcW w:w="4508" w:type="dxa"/>
          </w:tcPr>
          <w:p w14:paraId="5F91A390" w14:textId="77777777" w:rsidR="00A60D64" w:rsidRDefault="00A60D64" w:rsidP="009070F4">
            <w:r w:rsidRPr="002A76C7">
              <w:t>$12,000 - $16,000</w:t>
            </w:r>
          </w:p>
        </w:tc>
      </w:tr>
    </w:tbl>
    <w:p w14:paraId="6AC53CE4" w14:textId="290F303B" w:rsidR="00EF3839" w:rsidRDefault="00EF3839" w:rsidP="009070F4"/>
    <w:p w14:paraId="13A7F613" w14:textId="77777777" w:rsidR="00A60D64" w:rsidRDefault="00A60D64" w:rsidP="009070F4"/>
    <w:p w14:paraId="71AB178F" w14:textId="5689952C" w:rsidR="00976A81" w:rsidRDefault="002A76C7" w:rsidP="009070F4">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9070F4">
      <w:r>
        <w:br w:type="page"/>
      </w:r>
    </w:p>
    <w:p w14:paraId="70692CE8" w14:textId="413276F5" w:rsidR="00106655" w:rsidRDefault="00106655" w:rsidP="00DB373A">
      <w:pPr>
        <w:pStyle w:val="Heading3"/>
      </w:pPr>
      <w:bookmarkStart w:id="111" w:name="_Toc489804356"/>
      <w:r>
        <w:lastRenderedPageBreak/>
        <w:t>Payback of PV</w:t>
      </w:r>
      <w:bookmarkEnd w:id="111"/>
    </w:p>
    <w:p w14:paraId="4D1C32E7" w14:textId="772C8E1A" w:rsidR="00980F51" w:rsidRDefault="00106655" w:rsidP="009070F4">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9070F4">
      <w:pPr>
        <w:rPr>
          <w:lang w:val="en-GB"/>
        </w:rPr>
      </w:pPr>
    </w:p>
    <w:p w14:paraId="0A6F51A4" w14:textId="14E514D3" w:rsidR="00980F51" w:rsidRPr="00A055DD" w:rsidRDefault="0003256A" w:rsidP="009070F4">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9070F4">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9070F4">
      <w:r w:rsidRPr="00A055DD">
        <w:t>Where:</w:t>
      </w:r>
    </w:p>
    <w:p w14:paraId="50C1C659" w14:textId="2F549C7A" w:rsidR="00A055DD" w:rsidRPr="00A055DD" w:rsidRDefault="00A055DD" w:rsidP="009070F4">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9070F4">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9070F4">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9070F4">
      <w:pPr>
        <w:rPr>
          <w:lang w:val="en-GB"/>
        </w:rPr>
      </w:pPr>
      <w:r>
        <mc:AlternateContent>
          <mc:Choice Requires="wpg">
            <w:drawing>
              <wp:anchor distT="0" distB="0" distL="114300" distR="114300" simplePos="0" relativeHeight="252102656" behindDoc="0" locked="0" layoutInCell="1" allowOverlap="1" wp14:anchorId="4CF27DC4" wp14:editId="3332088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192292A" w:rsidR="00D62735" w:rsidRPr="00F15136" w:rsidRDefault="00D62735" w:rsidP="009070F4">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2656;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192292A" w:rsidR="00D62735" w:rsidRPr="00F15136" w:rsidRDefault="00D62735" w:rsidP="009070F4">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2A6AE93E" w:rsidR="00394B1F" w:rsidRDefault="007D75D6" w:rsidP="00DB373A">
      <w:pPr>
        <w:pStyle w:val="Heading2"/>
      </w:pPr>
      <w:bookmarkStart w:id="116" w:name="_Toc489804357"/>
      <w:r>
        <w:lastRenderedPageBreak/>
        <w:t>Inverter System Technologies</w:t>
      </w:r>
      <w:bookmarkEnd w:id="116"/>
    </w:p>
    <w:p w14:paraId="5BD93324" w14:textId="77777777" w:rsidR="00542B12" w:rsidRPr="00542B12" w:rsidRDefault="00542B12" w:rsidP="009070F4"/>
    <w:p w14:paraId="35FA8080" w14:textId="09677D82" w:rsidR="00ED74ED" w:rsidRDefault="00ED74ED" w:rsidP="009070F4">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9070F4"/>
    <w:p w14:paraId="6B0F0251" w14:textId="624692E8" w:rsidR="00ED74ED" w:rsidRDefault="00ED74ED" w:rsidP="009070F4">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9070F4">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9070F4">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9070F4">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9070F4">
      <w:r>
        <w:t xml:space="preserve">Solar Inverter </w:t>
      </w:r>
      <w:r w:rsidR="0031309E">
        <w:t xml:space="preserve">Systems generally </w:t>
      </w:r>
      <w:r w:rsidR="00BF0CC6">
        <w:t>accommodate</w:t>
      </w:r>
      <w:r>
        <w:t>:</w:t>
      </w:r>
    </w:p>
    <w:p w14:paraId="2449C0D0" w14:textId="487EB9D7" w:rsidR="00C83A4B" w:rsidRDefault="00963DDE" w:rsidP="009070F4">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9070F4">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9070F4">
      <w:pPr>
        <w:pStyle w:val="Bullet"/>
      </w:pPr>
    </w:p>
    <w:p w14:paraId="4BE2678C" w14:textId="2D91D36C" w:rsidR="00F95490" w:rsidRDefault="00E764D4" w:rsidP="009070F4">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9070F4"/>
    <w:p w14:paraId="5FD562F3" w14:textId="5575938F" w:rsidR="00F95490" w:rsidRDefault="00826DED" w:rsidP="009070F4">
      <w:r>
        <w:lastRenderedPageBreak/>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9070F4">
      <w:r>
        <mc:AlternateContent>
          <mc:Choice Requires="wpg">
            <w:drawing>
              <wp:anchor distT="0" distB="0" distL="114300" distR="114300" simplePos="0" relativeHeight="252000256" behindDoc="0" locked="0" layoutInCell="1" allowOverlap="1" wp14:anchorId="5FB8BAB5" wp14:editId="217E9211">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D62735" w:rsidRPr="0031589E" w:rsidRDefault="00D62735" w:rsidP="009070F4">
                              <w:pPr>
                                <w:pStyle w:val="Caption"/>
                                <w:rPr>
                                  <w:bCs/>
                                  <w:szCs w:val="24"/>
                                </w:rPr>
                              </w:pPr>
                              <w:bookmarkStart w:id="117" w:name="_Ref481264522"/>
                              <w:bookmarkStart w:id="118" w:name="_Ref481264519"/>
                              <w:bookmarkStart w:id="119" w:name="_Toc489804456"/>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025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D62735" w:rsidRPr="0031589E" w:rsidRDefault="00D62735" w:rsidP="009070F4">
                        <w:pPr>
                          <w:pStyle w:val="Caption"/>
                          <w:rPr>
                            <w:bCs/>
                            <w:szCs w:val="24"/>
                          </w:rPr>
                        </w:pPr>
                        <w:bookmarkStart w:id="120" w:name="_Ref481264522"/>
                        <w:bookmarkStart w:id="121" w:name="_Ref481264519"/>
                        <w:bookmarkStart w:id="122" w:name="_Toc489804456"/>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9070F4"/>
    <w:p w14:paraId="4C2DF80E" w14:textId="1DE8B17B" w:rsidR="00F95490" w:rsidRDefault="00F95490" w:rsidP="009070F4"/>
    <w:p w14:paraId="7914FC31" w14:textId="51814D88" w:rsidR="00F95490" w:rsidRDefault="00F95490" w:rsidP="009070F4"/>
    <w:p w14:paraId="028925B8" w14:textId="6053D562" w:rsidR="00EA2AF2" w:rsidRDefault="00EA2AF2" w:rsidP="009070F4">
      <w:r>
        <w:br w:type="page"/>
      </w:r>
    </w:p>
    <w:p w14:paraId="1C916740" w14:textId="528FEAD2" w:rsidR="007D75D6" w:rsidRDefault="007D75D6" w:rsidP="00DB373A">
      <w:pPr>
        <w:pStyle w:val="Heading2"/>
      </w:pPr>
      <w:bookmarkStart w:id="123" w:name="_Toc489804358"/>
      <w:r>
        <w:lastRenderedPageBreak/>
        <w:t>Battery Energy Storage (BES) System</w:t>
      </w:r>
      <w:r w:rsidR="009E4A1B">
        <w:t>s</w:t>
      </w:r>
      <w:bookmarkEnd w:id="123"/>
    </w:p>
    <w:p w14:paraId="4E901471" w14:textId="7B1FBE44"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9070F4">
      <w:r>
        <w:t>The s</w:t>
      </w:r>
      <w:r w:rsidR="007D7F73">
        <w:t>hift towards renewable</w:t>
      </w:r>
      <w:r>
        <w:t xml:space="preserve"> energies is increasing and with it the demand to store this inexhaustible energy.</w:t>
      </w:r>
      <w:r w:rsidR="007C0557">
        <w:t xml:space="preserve"> The basis of energy storage is to keep energy produced at one period of time</w:t>
      </w:r>
      <w:r w:rsidR="007D7F73">
        <w:t xml:space="preserve"> and</w:t>
      </w:r>
      <w:r w:rsidR="007C0557">
        <w:t xml:space="preserve"> </w:t>
      </w:r>
      <w:r w:rsidR="00DE4286">
        <w:t>use it</w:t>
      </w:r>
      <w:r w:rsidR="007C0557">
        <w:t xml:space="preserve"> later at another period of time.</w:t>
      </w:r>
      <w:r>
        <w:t xml:space="preserve"> </w:t>
      </w:r>
      <w:r w:rsidR="00C8492F">
        <w:t xml:space="preserve">Battery banks are used </w:t>
      </w:r>
      <w:r w:rsidR="007D7F73">
        <w:t>as storage</w:t>
      </w:r>
      <w:r w:rsidR="00C8492F">
        <w:t xml:space="preserve"> and </w:t>
      </w:r>
      <w:r w:rsidR="00B72B04">
        <w:t>to allow use of</w:t>
      </w:r>
      <w:r w:rsidR="00C8492F">
        <w:t xml:space="preserve"> this energy when there is no su</w:t>
      </w:r>
      <w:r w:rsidR="00B72B04">
        <w:t>n</w:t>
      </w:r>
      <w:r w:rsidR="00C8492F">
        <w:t xml:space="preserve">light. </w:t>
      </w:r>
      <w:r w:rsidR="004B09B9">
        <w:t xml:space="preserve">Battery storage technology has been improving and now there are Battery Energy Storage Substations which help to improve peak load times. Battery systems can be used for peak shaving, </w:t>
      </w:r>
      <w:r w:rsidR="001613A1">
        <w:t>load</w:t>
      </w:r>
      <w:r w:rsidR="004B09B9">
        <w:t xml:space="preserve"> shifting, backup power, demand response, microgrids, renewable power integration, frequency regulation and voltage control. </w:t>
      </w:r>
      <w:r w:rsidR="00C8492F">
        <w:t>The battery banks have traditionally</w:t>
      </w:r>
      <w:r w:rsidR="007C0557">
        <w:t xml:space="preserve"> been</w:t>
      </w:r>
      <w:r w:rsidR="00C8492F">
        <w:t xml:space="preserve"> based on lead </w:t>
      </w:r>
      <w:r w:rsidR="00DE4286">
        <w:t>but have</w:t>
      </w:r>
      <w:r w:rsidR="00C8492F">
        <w:t xml:space="preserve"> now</w:t>
      </w:r>
      <w:r w:rsidR="00DE4286">
        <w:t xml:space="preserve"> moved to</w:t>
      </w:r>
      <w:r w:rsidR="00C8492F">
        <w:t xml:space="preserve"> lithium technology. </w:t>
      </w:r>
      <w:r w:rsidR="00C8492F">
        <w:fldChar w:fldCharType="begin"/>
      </w:r>
      <w:r w:rsidR="002126D1">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fldChar w:fldCharType="separate"/>
      </w:r>
      <w:r w:rsidR="002126D1">
        <w:t>[</w:t>
      </w:r>
      <w:hyperlink w:anchor="_ENREF_52" w:tooltip="Kirchsteiger, 2016 #15" w:history="1">
        <w:r w:rsidR="001128D3">
          <w:t>52</w:t>
        </w:r>
      </w:hyperlink>
      <w:r w:rsidR="002126D1">
        <w:t>]</w:t>
      </w:r>
      <w:r w:rsidR="00C8492F">
        <w:fldChar w:fldCharType="end"/>
      </w:r>
      <w:r w:rsidR="00C8492F">
        <w:t xml:space="preserve">  </w:t>
      </w:r>
    </w:p>
    <w:p w14:paraId="22398CBF" w14:textId="77777777" w:rsidR="00BA3683" w:rsidRDefault="00BA3683" w:rsidP="009070F4"/>
    <w:p w14:paraId="4F78740D" w14:textId="579C6FD3" w:rsidR="00BA3683" w:rsidRDefault="00BA3683" w:rsidP="009070F4">
      <w:r>
        <mc:AlternateContent>
          <mc:Choice Requires="wpg">
            <w:drawing>
              <wp:anchor distT="0" distB="0" distL="114300" distR="114300" simplePos="0" relativeHeight="251521024" behindDoc="0" locked="0" layoutInCell="1" allowOverlap="1" wp14:anchorId="3DFC43F2" wp14:editId="0FB65A4A">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1940EE58" w:rsidR="00D62735" w:rsidRPr="003D5256" w:rsidRDefault="00D62735" w:rsidP="009070F4">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1024;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940EE58" w:rsidR="00D62735" w:rsidRPr="003D5256" w:rsidRDefault="00D62735" w:rsidP="009070F4">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9070F4">
      <w:pPr>
        <w:pStyle w:val="powerwall-price"/>
      </w:pPr>
    </w:p>
    <w:p w14:paraId="0AF80368" w14:textId="277AE951" w:rsidR="00E74722" w:rsidRDefault="004B09B9" w:rsidP="009070F4">
      <w:pPr>
        <w:pStyle w:val="powerwall-price"/>
      </w:pPr>
      <w:r>
        <w:t>The two main solar batteries on the market for purchase in Australia are the LG Chem RESU</w:t>
      </w:r>
      <w:r w:rsidR="00D960BE">
        <w:t>, Redflow ZBM 2</w:t>
      </w:r>
      <w:r>
        <w:t xml:space="preserve"> and the Tesla Powerwall</w:t>
      </w:r>
      <w:r w:rsidR="0046432A">
        <w:t>,</w:t>
      </w:r>
      <w:r w:rsidR="001613A1">
        <w:t xml:space="preserve"> which was released in 2015</w:t>
      </w:r>
      <w:r w:rsidR="00D960BE">
        <w:t>. These are</w:t>
      </w:r>
      <w:r>
        <w:t xml:space="preserve"> Lithium-Ion</w:t>
      </w:r>
      <w:r w:rsidR="00D960BE">
        <w:t xml:space="preserve"> and Zinc bromide</w:t>
      </w:r>
      <w:r>
        <w:t xml:space="preserve"> batteries with 4-13.2kWhr ratings</w:t>
      </w:r>
      <w:r w:rsidR="001613A1">
        <w:t xml:space="preserve"> depending on the unit</w:t>
      </w:r>
      <w:r>
        <w:t>. The Powerwall</w:t>
      </w:r>
      <w:r w:rsidR="00D960BE">
        <w:t xml:space="preserve"> 2</w:t>
      </w:r>
      <w:r>
        <w:t xml:space="preserve"> claims 89% round-trip efficiency</w:t>
      </w:r>
      <w:r w:rsidR="00D960BE">
        <w:t>, the ZBM 80%</w:t>
      </w:r>
      <w:r>
        <w:t xml:space="preserve"> while the LG RESU claims 95% efficiency.</w:t>
      </w:r>
      <w:r w:rsidR="00D960BE">
        <w:t xml:space="preserve"> The ZBM 2 promotes 100% capacity use.</w:t>
      </w:r>
      <w:r w:rsidR="00C31AF1" w:rsidRPr="00C31AF1">
        <w:t xml:space="preserve"> </w:t>
      </w:r>
      <w:r w:rsidR="00C31AF1">
        <w:t>Rydh in a 2005 study concluded with values of 0.4-0.8 for overall battery efficiency; this seems to contradict the claims made by Telsa and LG but due to the decade in</w:t>
      </w:r>
      <w:r w:rsidR="00BE6165">
        <w:t xml:space="preserve"> lapse in</w:t>
      </w:r>
      <w:r w:rsidR="00C31AF1">
        <w:t xml:space="preserve"> time it seems reasonable. </w:t>
      </w:r>
      <w:r w:rsidR="00C31AF1">
        <w:fldChar w:fldCharType="begin"/>
      </w:r>
      <w:r w:rsidR="002126D1">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fldChar w:fldCharType="separate"/>
      </w:r>
      <w:r w:rsidR="002126D1">
        <w:t>[</w:t>
      </w:r>
      <w:hyperlink w:anchor="_ENREF_54" w:tooltip="Rydh, 2005 #100" w:history="1">
        <w:r w:rsidR="001128D3">
          <w:t>54</w:t>
        </w:r>
      </w:hyperlink>
      <w:r w:rsidR="002126D1">
        <w:t>]</w:t>
      </w:r>
      <w:r w:rsidR="00C31AF1">
        <w:fldChar w:fldCharType="end"/>
      </w:r>
      <w:r w:rsidR="00E74722">
        <w:t xml:space="preserve"> The retail price for a 10kWhr LG RESU</w:t>
      </w:r>
      <w:r w:rsidR="00010022">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t>ZBM2 is $10,600AUD and</w:t>
      </w:r>
      <w:r w:rsidR="00E74722">
        <w:t xml:space="preserve"> </w:t>
      </w:r>
      <w:r w:rsidR="00010022">
        <w:t xml:space="preserve">a 13.5kWhr </w:t>
      </w:r>
      <w:r w:rsidR="00E74722">
        <w:t>Tesla Powerwall</w:t>
      </w:r>
      <w:r w:rsidR="00010022">
        <w:t xml:space="preserve"> 2</w:t>
      </w:r>
      <w:r w:rsidR="00E74722">
        <w:t xml:space="preserve"> is $8,75</w:t>
      </w:r>
      <w:r w:rsidR="00010022">
        <w:t>0AUD.</w:t>
      </w:r>
    </w:p>
    <w:p w14:paraId="0B6412DD" w14:textId="5349158C" w:rsidR="00185E38" w:rsidRDefault="00185E38" w:rsidP="009070F4">
      <w:pPr>
        <w:pStyle w:val="powerwall-price"/>
      </w:pPr>
    </w:p>
    <w:p w14:paraId="35CC8AC1" w14:textId="31557EFA" w:rsidR="00185E38" w:rsidRDefault="00185E38" w:rsidP="009070F4">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50B8D3F7" w:rsidR="004756E3" w:rsidRDefault="009E4A1B" w:rsidP="00DB373A">
      <w:pPr>
        <w:pStyle w:val="Heading3"/>
      </w:pPr>
      <w:bookmarkStart w:id="131" w:name="_Toc489804360"/>
      <w:r>
        <w:t>Modelling of BES</w:t>
      </w:r>
      <w:bookmarkEnd w:id="131"/>
    </w:p>
    <w:p w14:paraId="3CBDA276" w14:textId="37F4F94A" w:rsidR="00BA3683" w:rsidRDefault="004B09B9" w:rsidP="009070F4">
      <w:r>
        <w:t>There are many variables which affect the performance of a battery</w:t>
      </w:r>
      <w:r w:rsidR="00282C54">
        <w:t xml:space="preserve"> and are discussed below</w:t>
      </w:r>
      <w:r>
        <w:t xml:space="preserve">. </w:t>
      </w:r>
      <w:r w:rsidR="00282C54">
        <w:t>The Recharging time is important d</w:t>
      </w:r>
      <w:r>
        <w:t xml:space="preserve">uring the </w:t>
      </w:r>
      <w:r w:rsidR="001613A1">
        <w:t>charging</w:t>
      </w:r>
      <w:r>
        <w:t xml:space="preserve"> </w:t>
      </w:r>
      <w:r w:rsidR="00282C54">
        <w:t>and discharging of a battery</w:t>
      </w:r>
      <w:r>
        <w:t xml:space="preserve">. If there is damage </w:t>
      </w:r>
      <w:r w:rsidR="001613A1">
        <w:t>due</w:t>
      </w:r>
      <w:r w:rsidR="00282C54">
        <w:t xml:space="preserve"> to cell reversal or i</w:t>
      </w:r>
      <w:r>
        <w:t>f a battery is stored during a completely discharged state it may be damaged. The depth of the discharge</w:t>
      </w:r>
      <w:r w:rsidR="00887903">
        <w:t>, humidity, temperature and the lifecycle in</w:t>
      </w:r>
      <w:r w:rsidR="001613A1">
        <w:t xml:space="preserve"> </w:t>
      </w:r>
      <w:r w:rsidR="00887903">
        <w:t>number</w:t>
      </w:r>
      <w:r w:rsidR="001613A1">
        <w:t xml:space="preserve"> of charge and discharge cycles are factors which affect the performance</w:t>
      </w:r>
      <w:r w:rsidR="00887903">
        <w:t xml:space="preserve"> and life</w:t>
      </w:r>
      <w:r w:rsidR="001613A1">
        <w:t xml:space="preserve"> of a battery. </w:t>
      </w:r>
      <w:r w:rsidR="00CA127D">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instrText xml:space="preserve"> ADDIN EN.CITE </w:instrText>
      </w:r>
      <w:r w:rsidR="002126D1">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instrText xml:space="preserve"> ADDIN EN.CITE.DATA </w:instrText>
      </w:r>
      <w:r w:rsidR="002126D1">
        <w:fldChar w:fldCharType="end"/>
      </w:r>
      <w:r w:rsidR="00CA127D">
        <w:fldChar w:fldCharType="separate"/>
      </w:r>
      <w:r w:rsidR="002126D1">
        <w:t>[</w:t>
      </w:r>
      <w:hyperlink w:anchor="_ENREF_56" w:tooltip="Teng, 2013 #77" w:history="1">
        <w:r w:rsidR="001128D3">
          <w:t>56</w:t>
        </w:r>
      </w:hyperlink>
      <w:r w:rsidR="002126D1">
        <w:t>]</w:t>
      </w:r>
      <w:r w:rsidR="00CA127D">
        <w:fldChar w:fldCharType="end"/>
      </w:r>
    </w:p>
    <w:p w14:paraId="14E82387" w14:textId="77777777" w:rsidR="00BA3683" w:rsidRDefault="00BA3683" w:rsidP="009070F4"/>
    <w:p w14:paraId="79F89BB6" w14:textId="1042F76E" w:rsidR="00EF36E0" w:rsidRPr="00BA3683" w:rsidRDefault="001613A1" w:rsidP="009070F4">
      <w:r>
        <w:t xml:space="preserve">The battery life is greatest when the batteries are kept close to 100% of their capacity and after a deep or partial discharge are recharged quickly. </w:t>
      </w:r>
      <w:r w:rsidRPr="001613A1">
        <w:fldChar w:fldCharType="begin"/>
      </w:r>
      <w:r w:rsidR="002126D1">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fldChar w:fldCharType="separate"/>
      </w:r>
      <w:r w:rsidR="002126D1">
        <w:t>[</w:t>
      </w:r>
      <w:hyperlink w:anchor="_ENREF_33" w:tooltip="Borowy, 1996 #75" w:history="1">
        <w:r w:rsidR="001128D3">
          <w:t>33</w:t>
        </w:r>
      </w:hyperlink>
      <w:r w:rsidR="002126D1">
        <w:t>]</w:t>
      </w:r>
      <w:r w:rsidRPr="001613A1">
        <w:fldChar w:fldCharType="end"/>
      </w:r>
      <w:r w:rsidR="00BA3683">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9070F4"/>
    <w:p w14:paraId="3DEA4792" w14:textId="741AE56A" w:rsidR="004C0174" w:rsidRDefault="004023C1" w:rsidP="009070F4">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9070F4"/>
    <w:p w14:paraId="602AA641" w14:textId="3D517A34" w:rsidR="004C0174" w:rsidRDefault="00A85DE2" w:rsidP="009070F4">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9070F4">
      <w:r>
        <w:t>Where:</w:t>
      </w:r>
    </w:p>
    <w:p w14:paraId="0FF1104D" w14:textId="77777777" w:rsidR="004C0174" w:rsidRDefault="004C0174" w:rsidP="009070F4"/>
    <w:p w14:paraId="2DCC5067" w14:textId="0AF5DCFD" w:rsidR="004C0174" w:rsidRDefault="00A85DE2"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A85DE2"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A85DE2"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A85DE2"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A85DE2"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A85DE2"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9070F4"/>
    <w:p w14:paraId="7CFC9063" w14:textId="68E3FFC9" w:rsidR="004023C1" w:rsidRDefault="004023C1" w:rsidP="009070F4">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9070F4"/>
    <w:p w14:paraId="1F212997" w14:textId="7333C8C9" w:rsidR="004023C1" w:rsidRPr="004023C1" w:rsidRDefault="00A85DE2" w:rsidP="009070F4">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9070F4">
      <w:r>
        <w:t>Where:</w:t>
      </w:r>
    </w:p>
    <w:p w14:paraId="077840BA" w14:textId="6BCE2FAB" w:rsidR="004023C1" w:rsidRDefault="00A85DE2"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A85DE2"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9070F4"/>
    <w:p w14:paraId="057589F7" w14:textId="24AAC56D" w:rsidR="002D55F4" w:rsidRDefault="002D55F4" w:rsidP="009070F4">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9070F4"/>
    <w:p w14:paraId="6AB972E3" w14:textId="2D700C03" w:rsidR="004B3785" w:rsidRDefault="00A85DE2" w:rsidP="009070F4">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9070F4">
      <w:pPr>
        <w:pStyle w:val="EquaText"/>
      </w:pPr>
    </w:p>
    <w:p w14:paraId="202D90A0" w14:textId="5B7232E6" w:rsidR="004B3785" w:rsidRPr="00042208" w:rsidRDefault="004B3785" w:rsidP="009070F4">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9070F4">
      <w:r>
        <w:t>Therefore,</w:t>
      </w:r>
    </w:p>
    <w:p w14:paraId="17B16A4D" w14:textId="41FBF4E0" w:rsidR="004B3785" w:rsidRDefault="00A85DE2" w:rsidP="009070F4">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9070F4">
      <w:r>
        <w:t>Where:</w:t>
      </w:r>
    </w:p>
    <w:p w14:paraId="0E946FE6" w14:textId="1F919C4F" w:rsidR="004B3785" w:rsidRPr="00042208" w:rsidRDefault="00A85DE2" w:rsidP="009070F4">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A85DE2" w:rsidP="009070F4">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A85DE2" w:rsidP="009070F4">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9070F4">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A85DE2" w:rsidP="009070F4">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9070F4">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9070F4"/>
    <w:p w14:paraId="3F440FB8" w14:textId="692D8A2B" w:rsidR="00405726" w:rsidRDefault="00707DDB" w:rsidP="009070F4">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9070F4"/>
    <w:p w14:paraId="35C040A1" w14:textId="31177F15" w:rsidR="00887903" w:rsidRPr="00887903" w:rsidRDefault="00A85DE2" w:rsidP="009070F4">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9070F4"/>
    <w:p w14:paraId="160A929E" w14:textId="05C65D1E" w:rsidR="00887903" w:rsidRDefault="00887903" w:rsidP="009070F4">
      <w:r>
        <w:t>Where:</w:t>
      </w:r>
    </w:p>
    <w:p w14:paraId="50C210C2" w14:textId="380755F7" w:rsidR="00622D0D" w:rsidRPr="00364AD4" w:rsidRDefault="00A85DE2"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9070F4">
      <w:r w:rsidRPr="00E45F5F">
        <w:br w:type="page"/>
      </w:r>
    </w:p>
    <w:p w14:paraId="282C557D" w14:textId="21CB4A86" w:rsidR="00834979" w:rsidRDefault="00834979" w:rsidP="00DB373A">
      <w:pPr>
        <w:pStyle w:val="Heading2"/>
      </w:pPr>
      <w:bookmarkStart w:id="132" w:name="_Toc489804361"/>
      <w:r>
        <w:lastRenderedPageBreak/>
        <w:t>North Queensland Solar Radiation</w:t>
      </w:r>
      <w:bookmarkEnd w:id="132"/>
    </w:p>
    <w:p w14:paraId="52E5831D" w14:textId="77777777" w:rsidR="00542B12" w:rsidRPr="00542B12" w:rsidRDefault="00542B12" w:rsidP="009070F4"/>
    <w:p w14:paraId="1B896F06" w14:textId="6D732131" w:rsidR="003738FD" w:rsidRDefault="0086251B" w:rsidP="009070F4">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9070F4"/>
    <w:p w14:paraId="572F1909" w14:textId="6063888C" w:rsidR="003738FD" w:rsidRDefault="003738FD" w:rsidP="009070F4">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9070F4">
      <w:r>
        <mc:AlternateContent>
          <mc:Choice Requires="wpg">
            <w:drawing>
              <wp:anchor distT="0" distB="0" distL="114300" distR="114300" simplePos="0" relativeHeight="250987520" behindDoc="0" locked="0" layoutInCell="1" allowOverlap="1" wp14:anchorId="473D092D" wp14:editId="61B280A1">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4012B912" w:rsidR="00D62735" w:rsidRPr="00BB0A4A" w:rsidRDefault="00D62735" w:rsidP="009070F4">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875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4012B912" w:rsidR="00D62735" w:rsidRPr="00BB0A4A" w:rsidRDefault="00D62735" w:rsidP="009070F4">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9070F4"/>
    <w:p w14:paraId="353D04D0" w14:textId="77777777" w:rsidR="001855A2" w:rsidRDefault="001855A2" w:rsidP="009070F4"/>
    <w:p w14:paraId="535821E1" w14:textId="5578F5AB" w:rsidR="00720777" w:rsidRDefault="00120643" w:rsidP="009070F4">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9070F4">
      <w:r>
        <mc:AlternateContent>
          <mc:Choice Requires="wpg">
            <w:drawing>
              <wp:anchor distT="0" distB="0" distL="114300" distR="114300" simplePos="0" relativeHeight="251015168" behindDoc="0" locked="0" layoutInCell="1" allowOverlap="1" wp14:anchorId="5F7B4823" wp14:editId="17FD7FBA">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C8817C9" w:rsidR="00D62735" w:rsidRPr="00D803C5" w:rsidRDefault="00D62735" w:rsidP="009070F4">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516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C8817C9" w:rsidR="00D62735" w:rsidRPr="00D803C5" w:rsidRDefault="00D62735" w:rsidP="009070F4">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9070F4"/>
    <w:p w14:paraId="131343DA" w14:textId="71C61CAB" w:rsidR="003B467A" w:rsidRDefault="000F2EAB" w:rsidP="009070F4">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9070F4">
      <w:r>
        <mc:AlternateContent>
          <mc:Choice Requires="wpg">
            <w:drawing>
              <wp:anchor distT="0" distB="0" distL="114300" distR="114300" simplePos="0" relativeHeight="251327488" behindDoc="0" locked="0" layoutInCell="1" allowOverlap="1" wp14:anchorId="4F3A284B" wp14:editId="7319B0E0">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500233E" w:rsidR="00D62735" w:rsidRPr="00E65486" w:rsidRDefault="00D62735" w:rsidP="009070F4">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2748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500233E" w:rsidR="00D62735" w:rsidRPr="00E65486" w:rsidRDefault="00D62735" w:rsidP="009070F4">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1F6C19C6" w:rsidR="00834979" w:rsidRDefault="00834979" w:rsidP="00DB373A">
      <w:pPr>
        <w:pStyle w:val="Heading2"/>
      </w:pPr>
      <w:bookmarkStart w:id="146" w:name="_Toc489804362"/>
      <w:r>
        <w:lastRenderedPageBreak/>
        <w:t>The Electricity Network (Grid)</w:t>
      </w:r>
      <w:bookmarkEnd w:id="146"/>
    </w:p>
    <w:p w14:paraId="4ABB0EE0" w14:textId="1E7A0DBB" w:rsidR="00673CB5" w:rsidRDefault="00673CB5" w:rsidP="009070F4"/>
    <w:p w14:paraId="4B6D8225" w14:textId="5846BD99" w:rsidR="00673CB5" w:rsidRDefault="00392A66" w:rsidP="009070F4">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9070F4">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9070F4">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9070F4">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9070F4">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9070F4">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9070F4">
      <w:pPr>
        <w:pStyle w:val="intro"/>
      </w:pPr>
    </w:p>
    <w:p w14:paraId="661F9A57" w14:textId="77777777" w:rsidR="00D212BE" w:rsidRDefault="00D212BE" w:rsidP="009070F4">
      <w:pPr>
        <w:pStyle w:val="intro"/>
      </w:pPr>
    </w:p>
    <w:p w14:paraId="1B9004EC" w14:textId="68C16701" w:rsidR="00DA5904" w:rsidRDefault="0008172D" w:rsidP="009070F4">
      <w:pPr>
        <w:pStyle w:val="intro"/>
      </w:pPr>
      <w:r>
        <mc:AlternateContent>
          <mc:Choice Requires="wpg">
            <w:drawing>
              <wp:anchor distT="0" distB="0" distL="114300" distR="114300" simplePos="0" relativeHeight="251044864" behindDoc="0" locked="0" layoutInCell="1" allowOverlap="1" wp14:anchorId="4076055B" wp14:editId="3BA364F5">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4AB9ED22" w:rsidR="00D62735" w:rsidRPr="00BF5004" w:rsidRDefault="00D62735" w:rsidP="009070F4">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D62735" w:rsidRDefault="00D62735" w:rsidP="009070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486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4AB9ED22" w:rsidR="00D62735" w:rsidRPr="00BF5004" w:rsidRDefault="00D62735" w:rsidP="009070F4">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D62735" w:rsidRDefault="00D62735" w:rsidP="009070F4"/>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9070F4">
      <w:pPr>
        <w:pStyle w:val="intro"/>
      </w:pPr>
    </w:p>
    <w:p w14:paraId="5844D414" w14:textId="2CE4875A" w:rsidR="00B438EF" w:rsidRDefault="00E258D6" w:rsidP="009070F4">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9070F4">
      <w:pPr>
        <w:rPr>
          <w:rFonts w:ascii="Gotham-Medium"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9070F4"/>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9070F4">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lastRenderedPageBreak/>
        <w:t>Load Profile</w:t>
      </w:r>
      <w:bookmarkEnd w:id="151"/>
      <w:r>
        <w:t xml:space="preserve"> </w:t>
      </w:r>
    </w:p>
    <w:p w14:paraId="53A0EBF7" w14:textId="77777777" w:rsidR="00ED530B" w:rsidRPr="00ED530B" w:rsidRDefault="00ED530B" w:rsidP="009070F4"/>
    <w:p w14:paraId="144822ED" w14:textId="7EC6710C" w:rsidR="003F4169" w:rsidRDefault="00ED530B" w:rsidP="009070F4">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9070F4"/>
    <w:p w14:paraId="02792B1A" w14:textId="77777777" w:rsidR="00CA66D6" w:rsidRDefault="00CA66D6" w:rsidP="009070F4"/>
    <w:p w14:paraId="0B04FF35" w14:textId="77777777" w:rsidR="00EA2AF2" w:rsidRDefault="00EA2AF2" w:rsidP="009070F4"/>
    <w:p w14:paraId="63C54E16" w14:textId="5DC00A0B" w:rsidR="00ED530B" w:rsidRDefault="005A3F50" w:rsidP="009070F4">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9070F4">
      <w:r>
        <mc:AlternateContent>
          <mc:Choice Requires="wpg">
            <w:drawing>
              <wp:anchor distT="0" distB="0" distL="114300" distR="114300" simplePos="0" relativeHeight="251076608" behindDoc="0" locked="0" layoutInCell="1" allowOverlap="1" wp14:anchorId="22F1443D" wp14:editId="0664CDE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08E8B36" w:rsidR="00D62735" w:rsidRPr="003C425E" w:rsidRDefault="00D62735" w:rsidP="009070F4">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66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08E8B36" w:rsidR="00D62735" w:rsidRPr="003C425E" w:rsidRDefault="00D62735" w:rsidP="009070F4">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9070F4"/>
    <w:p w14:paraId="7E3710B9" w14:textId="77777777" w:rsidR="003F4169" w:rsidRDefault="003F4169" w:rsidP="009070F4"/>
    <w:p w14:paraId="785422E1" w14:textId="2536E907" w:rsidR="006D54AF" w:rsidRDefault="00E1538C" w:rsidP="009070F4">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9070F4"/>
    <w:p w14:paraId="55FD5493" w14:textId="6849207C" w:rsidR="00CA66D6" w:rsidRDefault="00CA66D6" w:rsidP="009070F4"/>
    <w:p w14:paraId="3539A0C6" w14:textId="77777777" w:rsidR="00EA2AF2" w:rsidRDefault="00EA2AF2" w:rsidP="009070F4"/>
    <w:p w14:paraId="067F0D08" w14:textId="7DB4836C" w:rsidR="000F2EAB" w:rsidRDefault="004D18FC" w:rsidP="009070F4">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9070F4">
      <w:r>
        <mc:AlternateContent>
          <mc:Choice Requires="wpg">
            <w:drawing>
              <wp:anchor distT="0" distB="0" distL="114300" distR="114300" simplePos="0" relativeHeight="251104256" behindDoc="0" locked="0" layoutInCell="1" allowOverlap="1" wp14:anchorId="702D9637" wp14:editId="643C6BB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74318BC" w:rsidR="00D62735" w:rsidRPr="00CA4BE8" w:rsidRDefault="00D62735" w:rsidP="009070F4">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42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74318BC" w:rsidR="00D62735" w:rsidRPr="00CA4BE8" w:rsidRDefault="00D62735" w:rsidP="009070F4">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9070F4">
      <w:r>
        <mc:AlternateContent>
          <mc:Choice Requires="wpg">
            <w:drawing>
              <wp:anchor distT="0" distB="0" distL="114300" distR="114300" simplePos="0" relativeHeight="251550720" behindDoc="0" locked="0" layoutInCell="1" allowOverlap="1" wp14:anchorId="5FD2BCFE" wp14:editId="7CFD1FEC">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18E1DFA2" w:rsidR="00D62735" w:rsidRPr="00066545" w:rsidRDefault="00D62735" w:rsidP="009070F4">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072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18E1DFA2" w:rsidR="00D62735" w:rsidRPr="00066545" w:rsidRDefault="00D62735" w:rsidP="009070F4">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t>The above figure s</w:t>
      </w:r>
      <w:r w:rsidR="00441303">
        <w:t>hows a traditional load profile in red with the new daily solar production shown in green.</w:t>
      </w:r>
      <w:r w:rsidR="009F46A6" w:rsidRPr="00D517CE">
        <w:t xml:space="preserve"> </w:t>
      </w:r>
      <w:r w:rsidR="00441303">
        <w:t>Now</w:t>
      </w:r>
      <w:r w:rsidR="009F46A6" w:rsidRPr="00D517CE">
        <w:t xml:space="preserve"> with the advent of </w:t>
      </w:r>
      <w:r w:rsidR="00441303">
        <w:t>BES technology, t</w:t>
      </w:r>
      <w:r w:rsidR="009F46A6">
        <w:t>here is a point where the amount of solar produced during the day can recharge batteries and this energy can be consumed overnight until the next recharge period. The only caveat with this is ensuring</w:t>
      </w:r>
      <w:r>
        <w:t xml:space="preserve"> that</w:t>
      </w:r>
      <w:r w:rsidR="009F46A6">
        <w:t xml:space="preserve"> there is adequate supply in the event of clouding for several days. The below </w:t>
      </w:r>
      <w:r w:rsidR="009F46A6">
        <w:fldChar w:fldCharType="begin"/>
      </w:r>
      <w:r w:rsidR="009F46A6">
        <w:instrText xml:space="preserve"> REF _Ref480360316 \h </w:instrText>
      </w:r>
      <w:r w:rsidR="009F46A6">
        <w:fldChar w:fldCharType="separate"/>
      </w:r>
      <w:r w:rsidR="00B870D3" w:rsidRPr="00811B9E">
        <w:t xml:space="preserve">Figure </w:t>
      </w:r>
      <w:r w:rsidR="00B870D3">
        <w:t>2</w:t>
      </w:r>
      <w:r w:rsidR="00B870D3" w:rsidRPr="00811B9E">
        <w:noBreakHyphen/>
      </w:r>
      <w:r w:rsidR="00B870D3">
        <w:t>26</w:t>
      </w:r>
      <w:r w:rsidR="009F46A6">
        <w:fldChar w:fldCharType="end"/>
      </w:r>
      <w:r w:rsidR="009F46A6">
        <w:t xml:space="preserve"> shows the load profile for a house which is entirely stand alone. The red line shows solar</w:t>
      </w:r>
      <w:r>
        <w:t xml:space="preserve"> output</w:t>
      </w:r>
      <w:r w:rsidR="009F46A6">
        <w:t xml:space="preserve"> during the day, the green line is the output of the batteries while the blue</w:t>
      </w:r>
      <w:r>
        <w:t xml:space="preserve"> line refers to</w:t>
      </w:r>
      <w:r w:rsidR="009F46A6">
        <w:t xml:space="preserve"> the household consumption. </w:t>
      </w:r>
      <w:r w:rsidR="009F46A6">
        <w:fldChar w:fldCharType="begin"/>
      </w:r>
      <w:r w:rsidR="001128D3">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fldChar w:fldCharType="separate"/>
      </w:r>
      <w:r w:rsidR="002126D1">
        <w:t>[</w:t>
      </w:r>
      <w:hyperlink w:anchor="_ENREF_68" w:tooltip="Choice, 2017 #110" w:history="1">
        <w:r w:rsidR="001128D3">
          <w:t>68</w:t>
        </w:r>
      </w:hyperlink>
      <w:r w:rsidR="002126D1">
        <w:t>]</w:t>
      </w:r>
      <w:r w:rsidR="009F46A6">
        <w:fldChar w:fldCharType="end"/>
      </w:r>
    </w:p>
    <w:p w14:paraId="066454F0" w14:textId="18DD1874" w:rsidR="00A37D2B" w:rsidRPr="003D25FA" w:rsidRDefault="00A37D2B" w:rsidP="00DB373A">
      <w:pPr>
        <w:pStyle w:val="Heading2"/>
      </w:pPr>
      <w:bookmarkStart w:id="164" w:name="_Toc489804364"/>
      <w:r>
        <w:lastRenderedPageBreak/>
        <w:t>Network Demand Challenges</w:t>
      </w:r>
      <w:bookmarkEnd w:id="164"/>
    </w:p>
    <w:p w14:paraId="733D04AB" w14:textId="56D0E156" w:rsidR="00926F28" w:rsidRDefault="00926F28" w:rsidP="009070F4"/>
    <w:p w14:paraId="59131E73" w14:textId="29EDF6F8" w:rsidR="00D11B51" w:rsidRDefault="00926F28" w:rsidP="009070F4">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9070F4">
      <w:r>
        <mc:AlternateContent>
          <mc:Choice Requires="wpg">
            <w:drawing>
              <wp:anchor distT="0" distB="0" distL="114300" distR="114300" simplePos="0" relativeHeight="251131904" behindDoc="0" locked="0" layoutInCell="1" allowOverlap="1" wp14:anchorId="01765075" wp14:editId="15BE95C6">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108B2D1" w:rsidR="00D62735" w:rsidRPr="001B1088" w:rsidRDefault="00D62735" w:rsidP="009070F4">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19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108B2D1" w:rsidR="00D62735" w:rsidRPr="001B1088" w:rsidRDefault="00D62735" w:rsidP="009070F4">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9070F4">
            <w:pPr>
              <w:pStyle w:val="REFPIC"/>
              <w:framePr w:hSpace="0" w:wrap="auto" w:vAnchor="margin" w:hAnchor="text" w:yAlign="inline"/>
            </w:pPr>
          </w:p>
        </w:tc>
      </w:tr>
    </w:tbl>
    <w:p w14:paraId="2043D7CC" w14:textId="2BE1485D" w:rsidR="004B5216" w:rsidRDefault="00272C21" w:rsidP="009070F4">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9070F4">
      <w:r>
        <w:br w:type="page"/>
      </w:r>
    </w:p>
    <w:p w14:paraId="1D3B9463" w14:textId="41110547" w:rsidR="00763B5E" w:rsidRDefault="00763B5E" w:rsidP="00DB373A">
      <w:pPr>
        <w:pStyle w:val="Heading2"/>
      </w:pPr>
      <w:bookmarkStart w:id="169" w:name="_Toc489804365"/>
      <w:r>
        <w:lastRenderedPageBreak/>
        <w:t>Tariffs and Rebate Change</w:t>
      </w:r>
      <w:bookmarkEnd w:id="169"/>
    </w:p>
    <w:p w14:paraId="04BAC7AE" w14:textId="3DC6E290" w:rsidR="00AC1519" w:rsidRDefault="00AC1519" w:rsidP="009070F4"/>
    <w:p w14:paraId="29A39B57" w14:textId="39E6F726" w:rsidR="00AC1519" w:rsidRDefault="00B02822" w:rsidP="009070F4">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9070F4">
      <w:r>
        <mc:AlternateContent>
          <mc:Choice Requires="wpg">
            <w:drawing>
              <wp:anchor distT="0" distB="0" distL="114300" distR="114300" simplePos="0" relativeHeight="251153408" behindDoc="0" locked="0" layoutInCell="1" allowOverlap="1" wp14:anchorId="01564BA5" wp14:editId="4B849C47">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D62735" w:rsidRPr="00D265C3" w:rsidRDefault="00D62735" w:rsidP="009070F4">
                              <w:pPr>
                                <w:pStyle w:val="Caption"/>
                                <w:rPr>
                                  <w:szCs w:val="24"/>
                                </w:rPr>
                              </w:pPr>
                              <w:bookmarkStart w:id="170" w:name="_Ref479539636"/>
                              <w:bookmarkStart w:id="171" w:name="_Toc489804457"/>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340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D62735" w:rsidRPr="00D265C3" w:rsidRDefault="00D62735" w:rsidP="009070F4">
                        <w:pPr>
                          <w:pStyle w:val="Caption"/>
                          <w:rPr>
                            <w:szCs w:val="24"/>
                          </w:rPr>
                        </w:pPr>
                        <w:bookmarkStart w:id="172" w:name="_Ref479539636"/>
                        <w:bookmarkStart w:id="173" w:name="_Toc489804457"/>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9070F4"/>
    <w:p w14:paraId="3191E5FA" w14:textId="77777777" w:rsidR="00D212BE" w:rsidRDefault="00D212BE" w:rsidP="009070F4"/>
    <w:p w14:paraId="7E7C034D" w14:textId="75B573EC" w:rsidR="0098441E" w:rsidRDefault="0015237A" w:rsidP="009070F4">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9070F4"/>
    <w:p w14:paraId="250CBBA4" w14:textId="53B60D8F" w:rsidR="00DD20F9" w:rsidRDefault="003B5AE1" w:rsidP="009070F4">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9070F4"/>
    <w:p w14:paraId="3C058C40" w14:textId="6D285383" w:rsidR="00A15A76" w:rsidRDefault="00A15A76" w:rsidP="009070F4">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9070F4"/>
    <w:p w14:paraId="1C9EDACD" w14:textId="37A3C9A8" w:rsidR="00720777" w:rsidRDefault="00FB7A0D" w:rsidP="009070F4">
      <w:r>
        <mc:AlternateContent>
          <mc:Choice Requires="wpg">
            <w:drawing>
              <wp:anchor distT="0" distB="0" distL="114300" distR="114300" simplePos="0" relativeHeight="251174912" behindDoc="0" locked="0" layoutInCell="1" allowOverlap="1" wp14:anchorId="60E5D3E5" wp14:editId="396C3758">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82BFCF1" w:rsidR="00D62735" w:rsidRPr="006F2D45" w:rsidRDefault="00D62735" w:rsidP="009070F4">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491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82BFCF1" w:rsidR="00D62735" w:rsidRPr="006F2D45" w:rsidRDefault="00D62735" w:rsidP="009070F4">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9070F4">
      <w:r>
        <mc:AlternateContent>
          <mc:Choice Requires="wps">
            <w:drawing>
              <wp:anchor distT="0" distB="0" distL="114300" distR="114300" simplePos="0" relativeHeight="251867136" behindDoc="0" locked="0" layoutInCell="1" allowOverlap="1" wp14:anchorId="6C27B778" wp14:editId="079405DC">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D62735" w:rsidRDefault="00D62735" w:rsidP="009070F4"/>
                          <w:p w14:paraId="00FC27E1" w14:textId="77777777" w:rsidR="00D62735" w:rsidRDefault="00D62735" w:rsidP="009070F4"/>
                          <w:p w14:paraId="64928188" w14:textId="77777777" w:rsidR="00D62735" w:rsidRDefault="00D62735" w:rsidP="009070F4"/>
                          <w:p w14:paraId="63803158" w14:textId="77777777" w:rsidR="00D62735" w:rsidRDefault="00D62735" w:rsidP="009070F4"/>
                          <w:p w14:paraId="47F1FAB3" w14:textId="77777777" w:rsidR="00D62735" w:rsidRDefault="00D62735" w:rsidP="009070F4"/>
                          <w:p w14:paraId="292B76ED" w14:textId="77777777" w:rsidR="00D62735" w:rsidRDefault="00D62735" w:rsidP="009070F4"/>
                          <w:p w14:paraId="037E2A08" w14:textId="77777777" w:rsidR="00D62735" w:rsidRDefault="00D62735" w:rsidP="009070F4"/>
                          <w:p w14:paraId="1A1F36C5" w14:textId="77777777" w:rsidR="00D62735" w:rsidRDefault="00D62735" w:rsidP="009070F4"/>
                          <w:p w14:paraId="3A84F072" w14:textId="77777777" w:rsidR="00D62735" w:rsidRDefault="00D62735" w:rsidP="009070F4"/>
                          <w:p w14:paraId="190906D4" w14:textId="77777777" w:rsidR="00D62735" w:rsidRDefault="00D62735" w:rsidP="009070F4"/>
                          <w:p w14:paraId="0A57BC73"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D62735" w:rsidRDefault="00D62735" w:rsidP="009070F4"/>
                    <w:p w14:paraId="00FC27E1" w14:textId="77777777" w:rsidR="00D62735" w:rsidRDefault="00D62735" w:rsidP="009070F4"/>
                    <w:p w14:paraId="64928188" w14:textId="77777777" w:rsidR="00D62735" w:rsidRDefault="00D62735" w:rsidP="009070F4"/>
                    <w:p w14:paraId="63803158" w14:textId="77777777" w:rsidR="00D62735" w:rsidRDefault="00D62735" w:rsidP="009070F4"/>
                    <w:p w14:paraId="47F1FAB3" w14:textId="77777777" w:rsidR="00D62735" w:rsidRDefault="00D62735" w:rsidP="009070F4"/>
                    <w:p w14:paraId="292B76ED" w14:textId="77777777" w:rsidR="00D62735" w:rsidRDefault="00D62735" w:rsidP="009070F4"/>
                    <w:p w14:paraId="037E2A08" w14:textId="77777777" w:rsidR="00D62735" w:rsidRDefault="00D62735" w:rsidP="009070F4"/>
                    <w:p w14:paraId="1A1F36C5" w14:textId="77777777" w:rsidR="00D62735" w:rsidRDefault="00D62735" w:rsidP="009070F4"/>
                    <w:p w14:paraId="3A84F072" w14:textId="77777777" w:rsidR="00D62735" w:rsidRDefault="00D62735" w:rsidP="009070F4"/>
                    <w:p w14:paraId="190906D4" w14:textId="77777777" w:rsidR="00D62735" w:rsidRDefault="00D62735" w:rsidP="009070F4"/>
                    <w:p w14:paraId="0A57BC73" w14:textId="77777777" w:rsidR="00D62735" w:rsidRDefault="00D62735" w:rsidP="009070F4"/>
                  </w:txbxContent>
                </v:textbox>
                <w10:wrap type="square"/>
              </v:shape>
            </w:pict>
          </mc:Fallback>
        </mc:AlternateContent>
      </w:r>
    </w:p>
    <w:p w14:paraId="321EC4CB" w14:textId="3F18C39F" w:rsidR="00811471" w:rsidRDefault="0090542E" w:rsidP="009070F4">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9070F4"/>
    <w:p w14:paraId="3E16F34D" w14:textId="77777777" w:rsidR="001B1D4F" w:rsidRDefault="001B1D4F" w:rsidP="009070F4"/>
    <w:p w14:paraId="70010D12" w14:textId="77777777" w:rsidR="001B1D4F" w:rsidRDefault="001B1D4F" w:rsidP="009070F4"/>
    <w:p w14:paraId="60DB160F" w14:textId="77777777" w:rsidR="001B1D4F" w:rsidRDefault="001B1D4F" w:rsidP="009070F4"/>
    <w:p w14:paraId="19249769" w14:textId="77777777" w:rsidR="001B1D4F" w:rsidRDefault="001B1D4F" w:rsidP="009070F4"/>
    <w:p w14:paraId="6F267239" w14:textId="77777777" w:rsidR="001B1D4F" w:rsidRDefault="001B1D4F" w:rsidP="009070F4"/>
    <w:p w14:paraId="575727D6" w14:textId="1B9CF317" w:rsidR="00EA2AF2" w:rsidRDefault="00EA2AF2" w:rsidP="009070F4">
      <w:r>
        <w:br w:type="page"/>
      </w:r>
    </w:p>
    <w:p w14:paraId="5C474ADC" w14:textId="13DFDEE9" w:rsidR="00763B5E" w:rsidRDefault="00763B5E" w:rsidP="00DB373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9070F4"/>
    <w:p w14:paraId="16B34CBD" w14:textId="3F1890DB" w:rsidR="00BA742B" w:rsidRDefault="006C4603" w:rsidP="009070F4">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9070F4">
      <w:pPr>
        <w:pStyle w:val="ListParagraph"/>
        <w:numPr>
          <w:ilvl w:val="0"/>
          <w:numId w:val="6"/>
        </w:numPr>
      </w:pPr>
      <w:r>
        <w:t>Solar Panels</w:t>
      </w:r>
    </w:p>
    <w:p w14:paraId="63A191B7" w14:textId="110A1B5C" w:rsidR="008A0CBB" w:rsidRDefault="008A0CBB" w:rsidP="009070F4">
      <w:pPr>
        <w:pStyle w:val="ListParagraph"/>
        <w:numPr>
          <w:ilvl w:val="0"/>
          <w:numId w:val="6"/>
        </w:numPr>
      </w:pPr>
      <w:r>
        <w:t>Inverter</w:t>
      </w:r>
    </w:p>
    <w:p w14:paraId="1DCA8DFA" w14:textId="076F15E8" w:rsidR="008A0CBB" w:rsidRDefault="008A0CBB" w:rsidP="009070F4">
      <w:pPr>
        <w:pStyle w:val="ListParagraph"/>
        <w:numPr>
          <w:ilvl w:val="0"/>
          <w:numId w:val="6"/>
        </w:numPr>
      </w:pPr>
      <w:r>
        <w:t>Battery</w:t>
      </w:r>
    </w:p>
    <w:p w14:paraId="55AC16F4" w14:textId="50D2FFD3" w:rsidR="008A0CBB" w:rsidRDefault="00C035A9" w:rsidP="009070F4">
      <w:pPr>
        <w:pStyle w:val="ListParagraph"/>
        <w:numPr>
          <w:ilvl w:val="0"/>
          <w:numId w:val="6"/>
        </w:numPr>
      </w:pPr>
      <w:r>
        <mc:AlternateContent>
          <mc:Choice Requires="wpg">
            <w:drawing>
              <wp:anchor distT="0" distB="0" distL="114300" distR="114300" simplePos="0" relativeHeight="251196416" behindDoc="0" locked="0" layoutInCell="1" allowOverlap="1" wp14:anchorId="73A44399" wp14:editId="54B1890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C0C5C53" w:rsidR="00D62735" w:rsidRDefault="00D62735" w:rsidP="009070F4">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D62735" w:rsidRPr="008A55E8" w:rsidRDefault="00D62735" w:rsidP="009070F4">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641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C0C5C53" w:rsidR="00D62735" w:rsidRDefault="00D62735" w:rsidP="009070F4">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D62735" w:rsidRPr="008A55E8" w:rsidRDefault="00D62735" w:rsidP="009070F4">
                        <w:pPr>
                          <w:pStyle w:val="Caption"/>
                        </w:pPr>
                      </w:p>
                    </w:txbxContent>
                  </v:textbox>
                </v:shape>
                <w10:wrap type="square"/>
              </v:group>
            </w:pict>
          </mc:Fallback>
        </mc:AlternateContent>
      </w:r>
      <w:r w:rsidR="008A0CBB">
        <w:t>Electricity tariff structure</w:t>
      </w:r>
    </w:p>
    <w:p w14:paraId="172678D1" w14:textId="1D2D9A43" w:rsidR="00C035A9" w:rsidRDefault="00C035A9" w:rsidP="009070F4"/>
    <w:p w14:paraId="6E10EEB6" w14:textId="7B499EF0" w:rsidR="00C035A9" w:rsidRDefault="00C035A9" w:rsidP="009070F4"/>
    <w:p w14:paraId="0F655998" w14:textId="7D3733DF" w:rsidR="008A0CBB" w:rsidRDefault="008374BB" w:rsidP="009070F4">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9070F4"/>
    <w:p w14:paraId="67E5D36A" w14:textId="77777777" w:rsidR="001B1D4F" w:rsidRDefault="001B1D4F" w:rsidP="009070F4"/>
    <w:p w14:paraId="47494723" w14:textId="10213197" w:rsidR="000D6D6A" w:rsidRDefault="000D6D6A" w:rsidP="00DB373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9070F4"/>
    <w:p w14:paraId="792FD464" w14:textId="6E5B6898" w:rsidR="000D55CD" w:rsidRDefault="00B53D95" w:rsidP="009070F4">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9070F4"/>
    <w:p w14:paraId="568DEFAE" w14:textId="28026C75" w:rsidR="00B53D95" w:rsidRDefault="006A0B54" w:rsidP="009070F4">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9070F4"/>
    <w:p w14:paraId="13DFE275" w14:textId="1B04351E"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9070F4">
      <w:r w:rsidRPr="008B48B8">
        <w:t>https://solarcalculator.com.au/</w:t>
      </w:r>
    </w:p>
    <w:p w14:paraId="6E321E7C" w14:textId="6219786E" w:rsidR="003338A6" w:rsidRDefault="0046259A" w:rsidP="009070F4">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9070F4"/>
    <w:p w14:paraId="086976CA" w14:textId="2D806397" w:rsidR="00722532" w:rsidRDefault="00637C32" w:rsidP="009070F4">
      <w:r>
        <mc:AlternateContent>
          <mc:Choice Requires="wpg">
            <w:drawing>
              <wp:anchor distT="0" distB="0" distL="114300" distR="114300" simplePos="0" relativeHeight="252310528" behindDoc="0" locked="0" layoutInCell="1" allowOverlap="1" wp14:anchorId="1EA377D1" wp14:editId="39E3F0DF">
                <wp:simplePos x="0" y="0"/>
                <wp:positionH relativeFrom="column">
                  <wp:posOffset>-305223</wp:posOffset>
                </wp:positionH>
                <wp:positionV relativeFrom="paragraph">
                  <wp:posOffset>248285</wp:posOffset>
                </wp:positionV>
                <wp:extent cx="6492240" cy="4011931"/>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31"/>
                          <a:chOff x="0" y="-3"/>
                          <a:chExt cx="5994191" cy="313353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774"/>
                            <a:ext cx="5731535" cy="275759"/>
                          </a:xfrm>
                          <a:prstGeom prst="rect">
                            <a:avLst/>
                          </a:prstGeom>
                          <a:solidFill>
                            <a:prstClr val="white"/>
                          </a:solidFill>
                          <a:ln>
                            <a:noFill/>
                          </a:ln>
                        </wps:spPr>
                        <wps:txbx>
                          <w:txbxContent>
                            <w:p w14:paraId="2A442D60" w14:textId="0FF8C196" w:rsidR="00D62735" w:rsidRPr="00245DE0" w:rsidRDefault="00D62735" w:rsidP="009070F4">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0528;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7;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0FF8C196" w:rsidR="00D62735" w:rsidRPr="00245DE0" w:rsidRDefault="00D62735" w:rsidP="009070F4">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9070F4"/>
    <w:p w14:paraId="7FA2DA6E" w14:textId="18B1649D" w:rsidR="00CD136D" w:rsidRDefault="00CD136D" w:rsidP="009070F4"/>
    <w:p w14:paraId="686DA2AA" w14:textId="74E4AF5C" w:rsidR="00CD136D" w:rsidRDefault="00CD136D" w:rsidP="009070F4"/>
    <w:p w14:paraId="0553629F" w14:textId="67565291" w:rsidR="000049FA" w:rsidRDefault="003338A6" w:rsidP="00DB373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9070F4">
      <w:r w:rsidRPr="003724CB">
        <w:t>https://www.solarchoice.net.au/blog/solar-pv-battery-storage-sizing-payback-calculator</w:t>
      </w:r>
    </w:p>
    <w:p w14:paraId="1F2AE36A" w14:textId="2C3A1BED" w:rsidR="003724CB" w:rsidRDefault="00D11264" w:rsidP="009070F4">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9070F4">
      <w:r>
        <mc:AlternateContent>
          <mc:Choice Requires="wps">
            <w:drawing>
              <wp:anchor distT="0" distB="0" distL="114300" distR="114300" simplePos="0" relativeHeight="252375040" behindDoc="0" locked="0" layoutInCell="1" allowOverlap="1" wp14:anchorId="7CF8740F" wp14:editId="789C6E7B">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106CE8" w:rsidR="00D62735" w:rsidRPr="00542EC1" w:rsidRDefault="00D62735" w:rsidP="009070F4">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106CE8" w:rsidR="00D62735" w:rsidRPr="00542EC1" w:rsidRDefault="00D62735" w:rsidP="009070F4">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3536" behindDoc="0" locked="0" layoutInCell="1" allowOverlap="1" wp14:anchorId="2650FE6D" wp14:editId="24474BDD">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2032" behindDoc="0" locked="0" layoutInCell="1" allowOverlap="1" wp14:anchorId="0651FEED" wp14:editId="5E361568">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0820D1E6"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9070F4">
      <w:r w:rsidRPr="003724CB">
        <w:t>https://www.solarmarket.com.au/solar-savings-calculator/</w:t>
      </w:r>
    </w:p>
    <w:p w14:paraId="69AA9C67" w14:textId="67A610B9" w:rsidR="003338A6" w:rsidRDefault="00637C32" w:rsidP="009070F4">
      <w:r>
        <mc:AlternateContent>
          <mc:Choice Requires="wpg">
            <w:drawing>
              <wp:anchor distT="0" distB="0" distL="114300" distR="114300" simplePos="0" relativeHeight="252397568" behindDoc="0" locked="0" layoutInCell="1" allowOverlap="1" wp14:anchorId="0E764B16" wp14:editId="5BE0127E">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B5DE411" w:rsidR="00D62735" w:rsidRPr="00E7627B" w:rsidRDefault="00D62735" w:rsidP="009070F4">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397568;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B5DE411" w:rsidR="00D62735" w:rsidRPr="00E7627B" w:rsidRDefault="00D62735" w:rsidP="009070F4">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4126A5D1" w:rsidR="000049FA" w:rsidRPr="00E60A93" w:rsidRDefault="00E60A93" w:rsidP="00DB373A">
      <w:pPr>
        <w:pStyle w:val="Heading3"/>
      </w:pPr>
      <w:bookmarkStart w:id="195" w:name="_Toc489804371"/>
      <w:r>
        <w:lastRenderedPageBreak/>
        <w:t>Hybrid Optimization Model for Multiple Energy Resources</w:t>
      </w:r>
      <w:bookmarkEnd w:id="195"/>
    </w:p>
    <w:p w14:paraId="6E9F93D6" w14:textId="77777777" w:rsidR="001128D3" w:rsidRDefault="001128D3" w:rsidP="009070F4">
      <w:pPr>
        <w:rPr>
          <w:lang w:val="en-GB"/>
        </w:rPr>
      </w:pPr>
    </w:p>
    <w:p w14:paraId="15A4A767" w14:textId="2C7A0990" w:rsidR="00166523" w:rsidRDefault="00166523" w:rsidP="009070F4">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9070F4">
      <w:pPr>
        <w:rPr>
          <w:lang w:val="en-GB"/>
        </w:rPr>
      </w:pPr>
    </w:p>
    <w:p w14:paraId="538577EB" w14:textId="744B744D" w:rsidR="00E7074A" w:rsidRDefault="00E7074A" w:rsidP="009070F4">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9070F4">
      <w:pPr>
        <w:rPr>
          <w:lang w:val="en-GB"/>
        </w:rPr>
      </w:pPr>
    </w:p>
    <w:p w14:paraId="1178BC28" w14:textId="61FDEA99" w:rsidR="001128D3" w:rsidRPr="00E60A93" w:rsidRDefault="001128D3" w:rsidP="009070F4">
      <w:pPr>
        <w:rPr>
          <w:lang w:val="en-GB"/>
        </w:rPr>
      </w:pPr>
    </w:p>
    <w:p w14:paraId="7E351E8C" w14:textId="6C5133C1" w:rsidR="00166523" w:rsidRPr="00CD136D" w:rsidRDefault="00CD136D" w:rsidP="009070F4">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9070F4">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9070F4">
      <w:pPr>
        <w:pStyle w:val="Bullet"/>
        <w:numPr>
          <w:ilvl w:val="0"/>
          <w:numId w:val="14"/>
        </w:numPr>
      </w:pPr>
      <w:r w:rsidRPr="00F17541">
        <w:t>Biomass</w:t>
      </w:r>
    </w:p>
    <w:p w14:paraId="54DF1D09" w14:textId="4C1E7BB6" w:rsidR="00CD136D" w:rsidRPr="00F17541" w:rsidRDefault="00CD136D" w:rsidP="009070F4">
      <w:pPr>
        <w:pStyle w:val="Bullet"/>
        <w:numPr>
          <w:ilvl w:val="0"/>
          <w:numId w:val="14"/>
        </w:numPr>
      </w:pPr>
      <w:r w:rsidRPr="00F17541">
        <w:t>Hyrdo</w:t>
      </w:r>
    </w:p>
    <w:p w14:paraId="119AC515" w14:textId="5AA2217B" w:rsidR="00CD136D" w:rsidRPr="00F17541" w:rsidRDefault="00CD136D" w:rsidP="009070F4">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9070F4">
      <w:pPr>
        <w:pStyle w:val="Bullet"/>
        <w:numPr>
          <w:ilvl w:val="0"/>
          <w:numId w:val="14"/>
        </w:numPr>
      </w:pPr>
      <w:r w:rsidRPr="00F17541">
        <w:rPr>
          <w:rStyle w:val="Hyperlink"/>
          <w:color w:val="auto"/>
          <w:u w:val="none"/>
        </w:rPr>
        <w:t>Advanced Load</w:t>
      </w:r>
    </w:p>
    <w:p w14:paraId="5C826E05" w14:textId="57ACADFD" w:rsidR="00CD136D" w:rsidRPr="00F17541" w:rsidRDefault="00CD136D" w:rsidP="009070F4">
      <w:pPr>
        <w:pStyle w:val="Bullet"/>
        <w:numPr>
          <w:ilvl w:val="0"/>
          <w:numId w:val="14"/>
        </w:numPr>
      </w:pPr>
      <w:r w:rsidRPr="00F17541">
        <w:rPr>
          <w:rStyle w:val="Hyperlink"/>
          <w:color w:val="auto"/>
          <w:u w:val="none"/>
        </w:rPr>
        <w:t>Advanced Grid</w:t>
      </w:r>
    </w:p>
    <w:p w14:paraId="12C3A264" w14:textId="3563D644" w:rsidR="00CD136D" w:rsidRPr="00F17541" w:rsidRDefault="00CD136D" w:rsidP="009070F4">
      <w:pPr>
        <w:pStyle w:val="Bullet"/>
        <w:numPr>
          <w:ilvl w:val="0"/>
          <w:numId w:val="14"/>
        </w:numPr>
      </w:pPr>
      <w:r w:rsidRPr="00F17541">
        <w:rPr>
          <w:rStyle w:val="Hyperlink"/>
          <w:color w:val="auto"/>
          <w:u w:val="none"/>
        </w:rPr>
        <w:t>Hydrogen</w:t>
      </w:r>
    </w:p>
    <w:p w14:paraId="7639915E" w14:textId="5557F52C" w:rsidR="00CD136D" w:rsidRPr="00F17541" w:rsidRDefault="00CD136D" w:rsidP="009070F4">
      <w:pPr>
        <w:pStyle w:val="Bullet"/>
        <w:numPr>
          <w:ilvl w:val="0"/>
          <w:numId w:val="14"/>
        </w:numPr>
      </w:pPr>
      <w:r w:rsidRPr="00F17541">
        <w:rPr>
          <w:rStyle w:val="Hyperlink"/>
          <w:color w:val="auto"/>
          <w:u w:val="none"/>
        </w:rPr>
        <w:t>Advanced Storage</w:t>
      </w:r>
    </w:p>
    <w:p w14:paraId="198AC873" w14:textId="15AE8584" w:rsidR="00CD136D" w:rsidRPr="00F17541" w:rsidRDefault="00CD136D" w:rsidP="009070F4">
      <w:pPr>
        <w:pStyle w:val="Bullet"/>
        <w:numPr>
          <w:ilvl w:val="0"/>
          <w:numId w:val="14"/>
        </w:numPr>
      </w:pPr>
      <w:r w:rsidRPr="00F17541">
        <w:rPr>
          <w:rStyle w:val="Hyperlink"/>
          <w:color w:val="auto"/>
          <w:u w:val="none"/>
        </w:rPr>
        <w:t>Multi-Year</w:t>
      </w:r>
    </w:p>
    <w:p w14:paraId="211BF30D" w14:textId="36CA4B08" w:rsidR="00F17541" w:rsidRPr="00F17541" w:rsidRDefault="00CD136D" w:rsidP="009070F4">
      <w:pPr>
        <w:pStyle w:val="Bullet"/>
        <w:numPr>
          <w:ilvl w:val="0"/>
          <w:numId w:val="14"/>
        </w:numPr>
      </w:pPr>
      <w:r w:rsidRPr="00F17541">
        <w:rPr>
          <w:rStyle w:val="Hyperlink"/>
          <w:color w:val="auto"/>
          <w:u w:val="none"/>
        </w:rPr>
        <w:t>MATLAB Link</w:t>
      </w:r>
    </w:p>
    <w:p w14:paraId="737F2C89" w14:textId="77777777" w:rsidR="001128D3" w:rsidRDefault="001128D3" w:rsidP="009070F4">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9070F4">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2624" behindDoc="0" locked="0" layoutInCell="1" allowOverlap="1" wp14:anchorId="0DABA6A4" wp14:editId="3E325233">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B97937" w:rsidR="00D62735" w:rsidRPr="00536AD7" w:rsidRDefault="00D62735" w:rsidP="009070F4">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262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B97937" w:rsidR="00D62735" w:rsidRPr="00536AD7" w:rsidRDefault="00D62735" w:rsidP="009070F4">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0C2A4B6B" w:rsidR="00905B8C" w:rsidRPr="00905B8C" w:rsidRDefault="000C4DB2" w:rsidP="00DB373A">
      <w:pPr>
        <w:pStyle w:val="Heading2"/>
      </w:pPr>
      <w:bookmarkStart w:id="200" w:name="_Toc489804372"/>
      <w:r>
        <w:lastRenderedPageBreak/>
        <w:t>Summary of Findings</w:t>
      </w:r>
      <w:bookmarkEnd w:id="200"/>
    </w:p>
    <w:p w14:paraId="2058F855" w14:textId="74A70C77" w:rsidR="00905B8C" w:rsidRDefault="00905B8C" w:rsidP="009070F4"/>
    <w:p w14:paraId="47962F8F" w14:textId="61A25572" w:rsidR="00527220" w:rsidRDefault="00527220" w:rsidP="009070F4">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9070F4"/>
    <w:p w14:paraId="39AD25C0" w14:textId="77777777" w:rsidR="008F200A" w:rsidRDefault="008F200A" w:rsidP="009070F4"/>
    <w:p w14:paraId="24CDA0D6" w14:textId="2453FE1F" w:rsidR="006A0B54" w:rsidRDefault="00430965" w:rsidP="009070F4">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9070F4"/>
    <w:p w14:paraId="0B231B2F" w14:textId="77777777" w:rsidR="008F200A" w:rsidRDefault="008F200A" w:rsidP="009070F4"/>
    <w:p w14:paraId="47BEEC25" w14:textId="5B301B22" w:rsidR="00C46E0D" w:rsidRDefault="006A0B54" w:rsidP="009070F4">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9070F4"/>
    <w:p w14:paraId="5B5349C1" w14:textId="77777777" w:rsidR="00986E38" w:rsidRDefault="00986E38" w:rsidP="009070F4"/>
    <w:p w14:paraId="05E4FDB9" w14:textId="5F8DD0C6" w:rsidR="00986E38" w:rsidRDefault="00430965" w:rsidP="009070F4">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9070F4">
      <w:r w:rsidRPr="00EE3C8D">
        <w:t xml:space="preserve"> </w:t>
      </w:r>
    </w:p>
    <w:p w14:paraId="2D4BF396" w14:textId="77777777" w:rsidR="008F200A" w:rsidRDefault="008F200A" w:rsidP="009070F4"/>
    <w:p w14:paraId="69C592CA" w14:textId="1359D343" w:rsidR="00430965" w:rsidRDefault="00430965" w:rsidP="009070F4">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9070F4"/>
    <w:p w14:paraId="474A66CB" w14:textId="5E8F2B92" w:rsidR="00657945" w:rsidRPr="00121E2B" w:rsidRDefault="00397397" w:rsidP="009070F4">
      <w:pPr>
        <w:rPr>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9070F4"/>
    <w:p w14:paraId="1AE4F4A8" w14:textId="3397831C" w:rsidR="00F570AC" w:rsidRDefault="009D67FE" w:rsidP="005752F4">
      <w:pPr>
        <w:pStyle w:val="Heading1"/>
      </w:pPr>
      <w:bookmarkStart w:id="201" w:name="_Toc489804373"/>
      <w:r>
        <w:lastRenderedPageBreak/>
        <w:t>METHODOLOGY</w:t>
      </w:r>
      <w:bookmarkEnd w:id="201"/>
    </w:p>
    <w:p w14:paraId="17A9261A" w14:textId="2BBE8854" w:rsidR="006B24ED" w:rsidRDefault="00E5759F" w:rsidP="009070F4">
      <w:r>
        <mc:AlternateContent>
          <mc:Choice Requires="wpg">
            <w:drawing>
              <wp:anchor distT="0" distB="0" distL="114300" distR="114300" simplePos="0" relativeHeight="251705344" behindDoc="0" locked="0" layoutInCell="1" allowOverlap="1" wp14:anchorId="79E1619C" wp14:editId="2B8853F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10EB1D0" w:rsidR="00D62735" w:rsidRPr="00E62D6B" w:rsidRDefault="00D62735" w:rsidP="009070F4">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534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10EB1D0" w:rsidR="00D62735" w:rsidRPr="00E62D6B" w:rsidRDefault="00D62735" w:rsidP="009070F4">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9070F4"/>
    <w:p w14:paraId="3235E7D9" w14:textId="12B294EA" w:rsidR="00E5759F" w:rsidRDefault="006B24ED" w:rsidP="009070F4">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9070F4"/>
    <w:p w14:paraId="5A6165E2" w14:textId="09A9AD18" w:rsidR="00A042B2" w:rsidRDefault="00A042B2" w:rsidP="009070F4"/>
    <w:p w14:paraId="3834EEB7" w14:textId="3ACDFA98" w:rsidR="00EF5C0C" w:rsidRDefault="00EF5C0C" w:rsidP="00DB373A">
      <w:pPr>
        <w:pStyle w:val="Heading2"/>
      </w:pPr>
      <w:bookmarkStart w:id="206" w:name="_Toc489804374"/>
      <w:r>
        <w:t>Matrix Laboratory (MATLAB)</w:t>
      </w:r>
      <w:bookmarkEnd w:id="206"/>
    </w:p>
    <w:p w14:paraId="02BCC7FE" w14:textId="44F04DD4" w:rsidR="00EF5C0C" w:rsidRDefault="00EF5C0C" w:rsidP="009070F4"/>
    <w:p w14:paraId="79006527" w14:textId="42AFB3CD" w:rsidR="00EF5C0C" w:rsidRDefault="00EF5C0C" w:rsidP="009070F4">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9070F4"/>
    <w:p w14:paraId="1F358088" w14:textId="03785BBA" w:rsidR="00EF5C0C" w:rsidRDefault="00EF5C0C" w:rsidP="009070F4">
      <w:r>
        <w:t>Matlab also has the capabilities of:</w:t>
      </w:r>
    </w:p>
    <w:p w14:paraId="6290A284" w14:textId="77777777" w:rsidR="00EF5C0C" w:rsidRDefault="00EF5C0C" w:rsidP="009070F4">
      <w:pPr>
        <w:pStyle w:val="ListParagraph"/>
        <w:numPr>
          <w:ilvl w:val="0"/>
          <w:numId w:val="8"/>
        </w:numPr>
      </w:pPr>
      <w:r>
        <w:t>Scientific and engineering graphics</w:t>
      </w:r>
    </w:p>
    <w:p w14:paraId="61B79C3C" w14:textId="77777777" w:rsidR="00EF5C0C" w:rsidRDefault="00EF5C0C" w:rsidP="009070F4">
      <w:pPr>
        <w:pStyle w:val="ListParagraph"/>
        <w:numPr>
          <w:ilvl w:val="0"/>
          <w:numId w:val="8"/>
        </w:numPr>
      </w:pPr>
      <w:r>
        <w:t>Graphical user Interfaces</w:t>
      </w:r>
    </w:p>
    <w:p w14:paraId="5BF1946B" w14:textId="77777777" w:rsidR="00EF5C0C" w:rsidRDefault="00EF5C0C" w:rsidP="009070F4">
      <w:pPr>
        <w:pStyle w:val="ListParagraph"/>
        <w:numPr>
          <w:ilvl w:val="0"/>
          <w:numId w:val="8"/>
        </w:numPr>
      </w:pPr>
      <w:r>
        <w:t>Perform complex fast algorithms</w:t>
      </w:r>
    </w:p>
    <w:p w14:paraId="5DD7B8EB" w14:textId="77777777" w:rsidR="00EF5C0C" w:rsidRDefault="00EF5C0C" w:rsidP="009070F4">
      <w:pPr>
        <w:pStyle w:val="ListParagraph"/>
        <w:numPr>
          <w:ilvl w:val="0"/>
          <w:numId w:val="8"/>
        </w:numPr>
      </w:pPr>
      <w:r>
        <w:t>Prototyping, simulation and modelling</w:t>
      </w:r>
    </w:p>
    <w:p w14:paraId="4DA83E09" w14:textId="413AB125" w:rsidR="00EF5C0C" w:rsidRPr="00EF5C0C" w:rsidRDefault="00EF5C0C" w:rsidP="009070F4">
      <w:pPr>
        <w:pStyle w:val="ListParagraph"/>
        <w:numPr>
          <w:ilvl w:val="0"/>
          <w:numId w:val="8"/>
        </w:numPr>
      </w:pPr>
      <w:r>
        <w:t>Standard math and computation.</w:t>
      </w:r>
    </w:p>
    <w:p w14:paraId="4237B273" w14:textId="5C94C7EE" w:rsidR="00EF5C0C" w:rsidRDefault="00EF5C0C" w:rsidP="009070F4"/>
    <w:p w14:paraId="42D24DD7" w14:textId="1FABA3CB" w:rsidR="00EF5C0C" w:rsidRDefault="00FF3EDC" w:rsidP="009070F4">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64523001"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9070F4"/>
    <w:p w14:paraId="4560738C" w14:textId="548AFE12" w:rsidR="00F37EB4" w:rsidRDefault="00F37EB4" w:rsidP="009070F4">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9070F4"/>
    <w:p w14:paraId="559BE2FD" w14:textId="33F5485E" w:rsidR="00657945" w:rsidRDefault="00657945" w:rsidP="009070F4">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9070F4">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9070F4"/>
    <w:p w14:paraId="32ED7A67" w14:textId="2C367A1D" w:rsidR="00F37EB4" w:rsidRDefault="006E1B7E" w:rsidP="009070F4">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9070F4"/>
    <w:p w14:paraId="402DB970" w14:textId="1A65AA33" w:rsidR="00415279" w:rsidRDefault="00415279" w:rsidP="009070F4">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9070F4"/>
    <w:p w14:paraId="4443A282" w14:textId="507EBC87" w:rsidR="00657945" w:rsidRDefault="003A7723" w:rsidP="009070F4">
      <w:r>
        <mc:AlternateContent>
          <mc:Choice Requires="wpg">
            <w:drawing>
              <wp:anchor distT="0" distB="0" distL="114300" distR="114300" simplePos="0" relativeHeight="251778048" behindDoc="0" locked="0" layoutInCell="1" allowOverlap="1" wp14:anchorId="6FD8DAB0" wp14:editId="280A9BC7">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0BAEDFDA" w:rsidR="00D62735" w:rsidRPr="00D7380A" w:rsidRDefault="00D62735" w:rsidP="009070F4">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7804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0BAEDFDA" w:rsidR="00D62735" w:rsidRPr="00D7380A" w:rsidRDefault="00D62735" w:rsidP="009070F4">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9070F4"/>
    <w:p w14:paraId="35A37697" w14:textId="77777777" w:rsidR="00AE7040" w:rsidRDefault="00AE7040" w:rsidP="009070F4"/>
    <w:p w14:paraId="081716D7" w14:textId="07D232B7" w:rsidR="007849A9" w:rsidRDefault="007849A9" w:rsidP="00DB373A">
      <w:pPr>
        <w:pStyle w:val="Heading3"/>
      </w:pPr>
      <w:bookmarkStart w:id="212" w:name="_Toc489804376"/>
      <w:r>
        <w:lastRenderedPageBreak/>
        <w:t>Market Entry – Maximum Return</w:t>
      </w:r>
      <w:bookmarkEnd w:id="212"/>
    </w:p>
    <w:p w14:paraId="78D3DD4A" w14:textId="542B9973" w:rsidR="007849A9" w:rsidRDefault="007849A9" w:rsidP="009070F4">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9070F4"/>
    <w:p w14:paraId="31B91DF2" w14:textId="404F37B3"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9070F4">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9070F4"/>
    <w:p w14:paraId="1AF6AF7B" w14:textId="2DDDB11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9070F4">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9070F4"/>
    <w:p w14:paraId="2A478A1C" w14:textId="58EAC531" w:rsidR="00657945" w:rsidRDefault="00657945" w:rsidP="00DB373A">
      <w:pPr>
        <w:pStyle w:val="Heading2"/>
      </w:pPr>
      <w:bookmarkStart w:id="215" w:name="_Toc489804379"/>
      <w:r>
        <w:t>User Parameters</w:t>
      </w:r>
      <w:bookmarkEnd w:id="215"/>
    </w:p>
    <w:p w14:paraId="0649A124" w14:textId="5270FEEA" w:rsidR="00657945" w:rsidRDefault="00657945" w:rsidP="00DB373A">
      <w:pPr>
        <w:pStyle w:val="Heading3"/>
      </w:pPr>
      <w:bookmarkStart w:id="216" w:name="_Toc489804380"/>
      <w:r>
        <w:t>Input Parameters</w:t>
      </w:r>
      <w:bookmarkEnd w:id="216"/>
    </w:p>
    <w:p w14:paraId="649BCD4B" w14:textId="43B5C894" w:rsidR="00E45184" w:rsidRDefault="00E45184" w:rsidP="009070F4">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9070F4">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lastRenderedPageBreak/>
        <w:t>Advanced Input Parameters</w:t>
      </w:r>
    </w:p>
    <w:p w14:paraId="5152154D" w14:textId="77469676" w:rsidR="0042467D" w:rsidRDefault="00972230" w:rsidP="009070F4">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0DFC7BF6" w:rsidR="00657945" w:rsidRPr="00657945" w:rsidRDefault="00657945" w:rsidP="00DB373A">
      <w:pPr>
        <w:pStyle w:val="Heading3"/>
      </w:pPr>
      <w:bookmarkStart w:id="217" w:name="_Toc489804381"/>
      <w:r>
        <w:t>Output Parameters</w:t>
      </w:r>
      <w:bookmarkEnd w:id="217"/>
    </w:p>
    <w:p w14:paraId="50586454" w14:textId="5089E5B2" w:rsidR="00EF5C0C" w:rsidRDefault="00EC6BEB" w:rsidP="009070F4">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9070F4"/>
    <w:p w14:paraId="10816AF8" w14:textId="7A3A4F58"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9070F4">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9070F4"/>
    <w:p w14:paraId="4BB73E18" w14:textId="77777777" w:rsidR="00286426" w:rsidRDefault="00286426" w:rsidP="009070F4">
      <w:r>
        <w:br w:type="page"/>
      </w:r>
    </w:p>
    <w:p w14:paraId="2A5342E5" w14:textId="57F6E666" w:rsidR="006A634F" w:rsidRDefault="00A366BF" w:rsidP="00DB373A">
      <w:pPr>
        <w:pStyle w:val="Heading2"/>
      </w:pPr>
      <w:bookmarkStart w:id="219" w:name="_Toc489804383"/>
      <w:r>
        <w:lastRenderedPageBreak/>
        <w:t>Economic Analysis</w:t>
      </w:r>
      <w:bookmarkEnd w:id="219"/>
    </w:p>
    <w:p w14:paraId="195F9184" w14:textId="1A3154BB" w:rsidR="00FC08D3" w:rsidRDefault="00286426" w:rsidP="009070F4">
      <w:r>
        <mc:AlternateContent>
          <mc:Choice Requires="wpg">
            <w:drawing>
              <wp:anchor distT="0" distB="0" distL="114300" distR="114300" simplePos="0" relativeHeight="251467776" behindDoc="0" locked="0" layoutInCell="1" allowOverlap="1" wp14:anchorId="47905DE9" wp14:editId="3A06E1BB">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D62735" w:rsidRPr="00B300B9" w:rsidRDefault="00D62735" w:rsidP="009070F4">
                              <w:pPr>
                                <w:pStyle w:val="Caption"/>
                                <w:rPr>
                                  <w:szCs w:val="24"/>
                                </w:rPr>
                              </w:pPr>
                              <w:bookmarkStart w:id="220" w:name="_Toc489804458"/>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6777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D62735" w:rsidRPr="00B300B9" w:rsidRDefault="00D62735" w:rsidP="009070F4">
                        <w:pPr>
                          <w:pStyle w:val="Caption"/>
                          <w:rPr>
                            <w:szCs w:val="24"/>
                          </w:rPr>
                        </w:pPr>
                        <w:bookmarkStart w:id="221" w:name="_Toc489804458"/>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9070F4"/>
    <w:p w14:paraId="52CA5AB4" w14:textId="30E67D1A" w:rsidR="00FC08D3" w:rsidRDefault="00FC08D3" w:rsidP="009070F4"/>
    <w:p w14:paraId="155A237E" w14:textId="736BABB1" w:rsidR="00286426" w:rsidRDefault="00286426" w:rsidP="009070F4"/>
    <w:p w14:paraId="04A6953F" w14:textId="086361C7" w:rsidR="00286426" w:rsidRDefault="00286426" w:rsidP="009070F4"/>
    <w:p w14:paraId="67AACCA8" w14:textId="5F119CC6" w:rsidR="00286426" w:rsidRDefault="00286426" w:rsidP="009070F4"/>
    <w:p w14:paraId="41B83943" w14:textId="520A59D1" w:rsidR="00286426" w:rsidRDefault="00286426" w:rsidP="009070F4"/>
    <w:p w14:paraId="72247D77" w14:textId="4F0FF3C6" w:rsidR="00286426" w:rsidRDefault="00286426" w:rsidP="009070F4"/>
    <w:p w14:paraId="3207D11E" w14:textId="1DCD8C39" w:rsidR="00286426" w:rsidRDefault="00286426" w:rsidP="009070F4"/>
    <w:p w14:paraId="71891AEE" w14:textId="798AED3C" w:rsidR="00286426" w:rsidRDefault="00286426" w:rsidP="009070F4"/>
    <w:p w14:paraId="61BC1400" w14:textId="77777777" w:rsidR="00286426" w:rsidRDefault="00286426" w:rsidP="009070F4"/>
    <w:p w14:paraId="4DAA174C" w14:textId="77777777" w:rsidR="00286426" w:rsidRDefault="00286426" w:rsidP="009070F4"/>
    <w:p w14:paraId="0EE36B67" w14:textId="00D39BDC" w:rsidR="00286426" w:rsidRDefault="00286426" w:rsidP="00DB373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9070F4">
      <w:pPr>
        <w:rPr>
          <w:lang w:eastAsia="en-GB"/>
        </w:rPr>
      </w:pPr>
      <w:r>
        <w:t>The life cycle c</w:t>
      </w:r>
      <w:r w:rsidR="00AF75F7">
        <w:t>ost (LCC) is a sensible means</w:t>
      </w:r>
      <w:r>
        <w:t xml:space="preserve"> for evaluating all the costs or total cost of a system over its associated lifetime</w:t>
      </w:r>
      <w:r w:rsidR="00C662EC">
        <w:t xml:space="preserve"> and purchasing</w:t>
      </w:r>
      <w:r>
        <w:t xml:space="preserve"> options. </w:t>
      </w:r>
      <w:r w:rsidR="000D4355">
        <w:t>It is an important tool for ranking</w:t>
      </w:r>
      <w:r w:rsidR="00AF75F7">
        <w:t xml:space="preserve"> and selecting</w:t>
      </w:r>
      <w:r w:rsidR="000D4355">
        <w:t xml:space="preserve"> between alternative investments. </w:t>
      </w:r>
      <w:r>
        <w:t xml:space="preserve">It is a the sum of all the net present worth. </w:t>
      </w:r>
      <w:r>
        <w:fldChar w:fldCharType="begin"/>
      </w:r>
      <w:r w:rsidR="001128D3">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fldChar w:fldCharType="separate"/>
      </w:r>
      <w:r w:rsidR="002126D1">
        <w:t>[</w:t>
      </w:r>
      <w:hyperlink w:anchor="_ENREF_88" w:tooltip="Jakhrani, 2012 #107" w:history="1">
        <w:r w:rsidR="001128D3">
          <w:t>88</w:t>
        </w:r>
      </w:hyperlink>
      <w:r w:rsidR="002126D1">
        <w:t>]</w:t>
      </w:r>
      <w:r>
        <w:fldChar w:fldCharType="end"/>
      </w:r>
      <w:r>
        <w:t xml:space="preserve"> </w:t>
      </w:r>
      <w:r>
        <w:fldChar w:fldCharType="begin"/>
      </w:r>
      <w:r w:rsidR="002126D1">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fldChar w:fldCharType="separate"/>
      </w:r>
      <w:r w:rsidR="002126D1">
        <w:t>[</w:t>
      </w:r>
      <w:hyperlink w:anchor="_ENREF_89" w:tooltip="Jakhrani, 2012 #103" w:history="1">
        <w:r w:rsidR="001128D3">
          <w:t>89</w:t>
        </w:r>
      </w:hyperlink>
      <w:r w:rsidR="002126D1">
        <w:t>]</w:t>
      </w:r>
      <w:r>
        <w:fldChar w:fldCharType="end"/>
      </w:r>
      <w:r w:rsidRPr="00C44BC1">
        <w:t xml:space="preserve"> </w:t>
      </w:r>
      <w:r>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fldChar w:fldCharType="separate"/>
      </w:r>
      <w:r w:rsidR="002126D1">
        <w:t>[</w:t>
      </w:r>
      <w:hyperlink w:anchor="_ENREF_26" w:tooltip="Güney, 2009 #92" w:history="1">
        <w:r w:rsidR="001128D3">
          <w:t>26</w:t>
        </w:r>
      </w:hyperlink>
      <w:r w:rsidR="002126D1">
        <w:t>]</w:t>
      </w:r>
      <w:r>
        <w:fldChar w:fldCharType="end"/>
      </w:r>
      <w:r>
        <w:t xml:space="preserve"> </w:t>
      </w:r>
      <w:r>
        <w:rPr>
          <w:lang w:eastAsia="en-GB"/>
        </w:rPr>
        <w:t xml:space="preserve">All </w:t>
      </w:r>
      <w:r w:rsidRPr="000D4355">
        <w:t>types of projected costs such as maintenance, repair, opera</w:t>
      </w:r>
      <w:r w:rsidR="000D4355" w:rsidRPr="000D4355">
        <w:t xml:space="preserve">tion, replacements and residual </w:t>
      </w:r>
      <w:r w:rsidRPr="000D4355">
        <w:t>value are discounted to their present value for LCC of the project.</w:t>
      </w:r>
      <w:r w:rsidR="000D4355" w:rsidRPr="000D4355">
        <w:t xml:space="preserve"> The initial cost </w:t>
      </w:r>
      <w:r w:rsidR="000D4355" w:rsidRPr="000D4355">
        <w:rPr>
          <w:rFonts w:eastAsia="SymbolMT"/>
        </w:rPr>
        <w:t>(</w:t>
      </w:r>
      <w:r w:rsidR="000D4355" w:rsidRPr="000D4355">
        <w:t>C</w:t>
      </w:r>
      <w:r w:rsidR="000D4355" w:rsidRPr="000D4355">
        <w:rPr>
          <w:rFonts w:eastAsia="SymbolMT"/>
        </w:rPr>
        <w:t xml:space="preserve">) </w:t>
      </w:r>
      <w:r w:rsidR="000D4355" w:rsidRPr="000D4355">
        <w:t xml:space="preserve">of the system consists of the </w:t>
      </w:r>
      <w:r w:rsidR="000D4355">
        <w:t>individual component</w:t>
      </w:r>
      <w:r w:rsidR="000D4355" w:rsidRPr="000D4355">
        <w:t xml:space="preserve"> prices such as </w:t>
      </w:r>
      <w:r w:rsidR="000D4355">
        <w:t>PV panels</w:t>
      </w:r>
      <w:r w:rsidR="000D4355" w:rsidRPr="000D4355">
        <w:t xml:space="preserve">, </w:t>
      </w:r>
      <w:r w:rsidR="000D4355">
        <w:t>Inverter,</w:t>
      </w:r>
      <w:r w:rsidR="000D4355" w:rsidRPr="000D4355">
        <w:t xml:space="preserve"> batteries, electronic control and battery charger, the cost of civil work, installation. Operation and maintenance cost includes taxes, insurance, maintenance, recurring costs, etc</w:t>
      </w:r>
      <w:r w:rsidR="00735422">
        <w:t xml:space="preserve">. </w:t>
      </w:r>
    </w:p>
    <w:p w14:paraId="0FB080F5" w14:textId="77777777" w:rsidR="00286426" w:rsidRDefault="00286426" w:rsidP="009070F4"/>
    <w:p w14:paraId="73B20D88" w14:textId="292142DB" w:rsidR="00286426" w:rsidRDefault="00286426" w:rsidP="009070F4">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9070F4"/>
    <w:p w14:paraId="664C642F" w14:textId="77777777" w:rsidR="00286426" w:rsidRDefault="00286426" w:rsidP="009070F4">
      <w:r>
        <w:t>Where:</w:t>
      </w:r>
    </w:p>
    <w:p w14:paraId="1BAC589C"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A85DE2" w:rsidP="009070F4">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9070F4">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9070F4"/>
    <w:p w14:paraId="781D8236" w14:textId="7C0EA492" w:rsidR="000A37A7" w:rsidRDefault="006B45E2" w:rsidP="009070F4">
      <w:pPr>
        <w:rPr>
          <w:lang w:eastAsia="en-GB"/>
        </w:rPr>
      </w:pPr>
      <w:r>
        <w:t xml:space="preserve">The money for a project </w:t>
      </w:r>
      <w:r w:rsidR="000A37A7">
        <w:t>cannot</w:t>
      </w:r>
      <w:r w:rsidR="00C662EC">
        <w:t xml:space="preserve"> always be paid upfront but is</w:t>
      </w:r>
      <w:r>
        <w:t xml:space="preserve"> usually financed from a bank. The inflation and discount rates can affect a project as the value of the money is constantly changing. The inflation rate takes into account the depreciation of the</w:t>
      </w:r>
      <w:r w:rsidR="00735422">
        <w:t xml:space="preserve"> money while the discount rate relates to </w:t>
      </w:r>
      <w:r w:rsidR="00735422">
        <w:rPr>
          <w:lang w:eastAsia="en-GB"/>
        </w:rPr>
        <w:t>the amount of interest that can be earned on the principal that is saved.</w:t>
      </w:r>
      <w:r w:rsidR="000A37A7">
        <w:t xml:space="preserve"> The projected costs for an entire projects lifetime can be converted into a present worth value and evaluated. </w:t>
      </w:r>
      <w:r w:rsidR="00735422">
        <w:t>Using the below present worth factor:</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4CA015DD" w14:textId="225EA4E1" w:rsidR="006B45E2" w:rsidRPr="006B45E2" w:rsidRDefault="000A37A7" w:rsidP="009070F4">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9070F4">
      <w:r>
        <w:t>Where:</w:t>
      </w:r>
    </w:p>
    <w:p w14:paraId="2DF3F83B" w14:textId="561B13B3" w:rsidR="000A37A7" w:rsidRDefault="00FF5B2A" w:rsidP="009070F4">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9070F4">
      <w:pPr>
        <w:pStyle w:val="Bullet"/>
      </w:pPr>
      <m:oMath>
        <m:r>
          <w:rPr>
            <w:rFonts w:ascii="Cambria Math" w:hAnsi="Cambria Math" w:cs="Cambria Math"/>
          </w:rPr>
          <m:t>i</m:t>
        </m:r>
      </m:oMath>
      <w:r>
        <w:t xml:space="preserve"> – is the inflation rate </w:t>
      </w:r>
    </w:p>
    <w:p w14:paraId="012B67B8" w14:textId="7786B60C" w:rsidR="000A37A7" w:rsidRDefault="000A37A7" w:rsidP="009070F4">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9070F4">
      <w:pPr>
        <w:pStyle w:val="Bullet"/>
      </w:pPr>
    </w:p>
    <w:p w14:paraId="38B144EA" w14:textId="23E80D87" w:rsidR="00FF5B2A" w:rsidRDefault="00FF5B2A" w:rsidP="009070F4">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t xml:space="preserve"> </w:t>
      </w:r>
      <w:r w:rsidR="000D4355">
        <w:t>There are two present worth factors which are used to help calculate the cost of a project. These are shown below:</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4D8D016D" w14:textId="6CE6021E" w:rsidR="00FF5B2A" w:rsidRDefault="00AF75F7" w:rsidP="009070F4">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9070F4">
      <w:pPr>
        <w:pStyle w:val="EquaText"/>
      </w:pPr>
    </w:p>
    <w:p w14:paraId="1006FC34" w14:textId="53B513FD" w:rsidR="00FF5B2A" w:rsidRPr="006B45E2" w:rsidRDefault="00A85DE2" w:rsidP="009070F4">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9070F4">
      <w:r>
        <w:t>Where:</w:t>
      </w:r>
    </w:p>
    <w:p w14:paraId="3FAE53F7" w14:textId="181A75EC" w:rsidR="00FF5B2A" w:rsidRDefault="00FF5B2A" w:rsidP="009070F4">
      <w:pPr>
        <w:pStyle w:val="Bullet"/>
      </w:pPr>
      <m:oMath>
        <m:r>
          <w:rPr>
            <w:rFonts w:ascii="Cambria Math" w:hAnsi="Cambria Math" w:cs="Cambria Math"/>
          </w:rPr>
          <m:t>n</m:t>
        </m:r>
      </m:oMath>
      <w:r>
        <w:t xml:space="preserve"> – is the lifetime of the project </w:t>
      </w:r>
    </w:p>
    <w:p w14:paraId="1DD7FE47" w14:textId="71FC23A3" w:rsidR="00FF5B2A" w:rsidRDefault="00A85DE2" w:rsidP="009070F4">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A85DE2" w:rsidP="009070F4">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9070F4">
      <w:pPr>
        <w:pStyle w:val="Bullet"/>
      </w:pPr>
    </w:p>
    <w:p w14:paraId="144483C8" w14:textId="64CCBF0E" w:rsidR="00531A27" w:rsidRDefault="00A13274" w:rsidP="009070F4">
      <w:r>
        <w:t>Using the two factors for present worth we can calculate the entire Life Cycle Cost (LCC) for the project:</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6D853EC6" w14:textId="3D8C689E" w:rsidR="00A13274" w:rsidRDefault="00A13274" w:rsidP="009070F4">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9070F4">
      <w:r>
        <w:t>Where:</w:t>
      </w:r>
    </w:p>
    <w:p w14:paraId="01EA3114" w14:textId="21BC093B" w:rsidR="00A13274" w:rsidRDefault="00A85DE2" w:rsidP="009070F4">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A85DE2" w:rsidP="009070F4">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9070F4">
      <w:pPr>
        <w:pStyle w:val="Bullet"/>
      </w:pPr>
    </w:p>
    <w:p w14:paraId="7B826F3A" w14:textId="1B36BDA1" w:rsidR="00735422" w:rsidRDefault="00735422" w:rsidP="009070F4">
      <w:pPr>
        <w:pStyle w:val="Bullet"/>
      </w:pPr>
    </w:p>
    <w:p w14:paraId="1E15795F" w14:textId="08909A67" w:rsidR="00735422" w:rsidRDefault="00735422" w:rsidP="009070F4">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9070F4">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9070F4">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t xml:space="preserve"> </w:t>
      </w:r>
      <w:r>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fldChar w:fldCharType="separate"/>
      </w:r>
      <w:r w:rsidR="002126D1">
        <w:t>[</w:t>
      </w:r>
      <w:hyperlink w:anchor="_ENREF_34" w:tooltip="Zahedi, 2013 #123" w:history="1">
        <w:r w:rsidR="001128D3">
          <w:t>34</w:t>
        </w:r>
      </w:hyperlink>
      <w:r w:rsidR="002126D1">
        <w:t>]</w:t>
      </w:r>
      <w:r>
        <w:fldChar w:fldCharType="end"/>
      </w:r>
      <w:r w:rsidR="00CD0EC8" w:rsidRPr="00CD0EC8">
        <w:t xml:space="preserve"> </w:t>
      </w:r>
      <w:r w:rsidR="00CD0EC8">
        <w:fldChar w:fldCharType="begin"/>
      </w:r>
      <w:r w:rsidR="002126D1">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fldChar w:fldCharType="separate"/>
      </w:r>
      <w:r w:rsidR="002126D1">
        <w:t>[</w:t>
      </w:r>
      <w:hyperlink w:anchor="_ENREF_90" w:tooltip="Zahedi,  #96" w:history="1">
        <w:r w:rsidR="001128D3">
          <w:t>90</w:t>
        </w:r>
      </w:hyperlink>
      <w:r w:rsidR="002126D1">
        <w:t>]</w:t>
      </w:r>
      <w:r w:rsidR="00CD0EC8">
        <w:fldChar w:fldCharType="end"/>
      </w:r>
    </w:p>
    <w:p w14:paraId="65AC194E" w14:textId="77777777" w:rsidR="00D72D57" w:rsidRDefault="00D72D57" w:rsidP="009070F4">
      <w:pPr>
        <w:pStyle w:val="Bullet"/>
      </w:pPr>
    </w:p>
    <w:p w14:paraId="0CB9E692" w14:textId="68A7E574" w:rsidR="00D72D57" w:rsidRDefault="008D31E8" w:rsidP="009070F4">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9070F4">
      <w:r>
        <w:t>Where:</w:t>
      </w:r>
    </w:p>
    <w:p w14:paraId="66CACDF4" w14:textId="3608C8E0" w:rsidR="00D72D57" w:rsidRDefault="00D72D57" w:rsidP="009070F4">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9070F4">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9070F4"/>
    <w:p w14:paraId="3DF59B90" w14:textId="0C1A7BD2" w:rsidR="00703621" w:rsidRDefault="00703621" w:rsidP="009070F4">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t xml:space="preserve"> </w:t>
      </w:r>
      <w:r w:rsidR="0004674C">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fldChar w:fldCharType="separate"/>
      </w:r>
      <w:r w:rsidR="002126D1">
        <w:t>[</w:t>
      </w:r>
      <w:hyperlink w:anchor="_ENREF_34" w:tooltip="Zahedi, 2013 #123" w:history="1">
        <w:r w:rsidR="001128D3">
          <w:t>34</w:t>
        </w:r>
      </w:hyperlink>
      <w:r w:rsidR="002126D1">
        <w:t>]</w:t>
      </w:r>
      <w:r w:rsidR="0004674C">
        <w:fldChar w:fldCharType="end"/>
      </w:r>
      <w:r w:rsidR="00CD0EC8">
        <w:t xml:space="preserve"> </w:t>
      </w:r>
    </w:p>
    <w:p w14:paraId="6E81B404" w14:textId="2F94B88F" w:rsidR="0004674C" w:rsidRDefault="0004674C" w:rsidP="009070F4"/>
    <w:p w14:paraId="777900EA" w14:textId="2AB38B8B" w:rsidR="0004674C" w:rsidRDefault="0004674C" w:rsidP="009070F4">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9070F4"/>
    <w:p w14:paraId="2993D30E" w14:textId="791F72DC" w:rsidR="0004674C" w:rsidRDefault="0004674C" w:rsidP="009070F4">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9070F4">
      <w:r>
        <w:t>Where:</w:t>
      </w:r>
    </w:p>
    <w:p w14:paraId="6200A1E6" w14:textId="57581A52" w:rsidR="0004674C" w:rsidRDefault="0004674C" w:rsidP="009070F4">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26463D7" w:rsidR="00286426" w:rsidRDefault="00286426" w:rsidP="00DB373A">
      <w:pPr>
        <w:pStyle w:val="Heading3"/>
      </w:pPr>
      <w:bookmarkStart w:id="224" w:name="_Toc489804385"/>
      <w:r>
        <w:t>Net Present Value</w:t>
      </w:r>
      <w:bookmarkEnd w:id="224"/>
    </w:p>
    <w:p w14:paraId="6DC6E4B4" w14:textId="46864CFF" w:rsidR="00286426" w:rsidRDefault="00286426" w:rsidP="009070F4">
      <w:r>
        <w:t>The Net Present Value (NPV) takes the present value of the money into consideration and is most accept</w:t>
      </w:r>
      <w:r w:rsidR="00FE1BFA">
        <w:t>ed</w:t>
      </w:r>
      <w:r>
        <w:t xml:space="preserve"> standard of assessment for financial investment. </w:t>
      </w:r>
      <w:r>
        <w:fldChar w:fldCharType="begin"/>
      </w:r>
      <w:r w:rsidR="00891A08">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fldChar w:fldCharType="separate"/>
      </w:r>
      <w:r w:rsidR="00891A08">
        <w:t>[</w:t>
      </w:r>
      <w:hyperlink w:anchor="_ENREF_87" w:tooltip="Rodrigues, 2016 #108" w:history="1">
        <w:r w:rsidR="001128D3">
          <w:t>87</w:t>
        </w:r>
      </w:hyperlink>
      <w:r w:rsidR="00891A08">
        <w:t>]</w:t>
      </w:r>
      <w:r>
        <w:fldChar w:fldCharType="end"/>
      </w:r>
      <w:r>
        <w:t xml:space="preserve"> </w:t>
      </w:r>
    </w:p>
    <w:p w14:paraId="0240C415" w14:textId="77777777" w:rsidR="00286426" w:rsidRDefault="00286426" w:rsidP="009070F4"/>
    <w:p w14:paraId="09AF0252" w14:textId="6CD734B8" w:rsidR="00286426" w:rsidRDefault="00A85DE2" w:rsidP="009070F4">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9070F4">
      <w:r>
        <w:t>Where:</w:t>
      </w:r>
    </w:p>
    <w:p w14:paraId="737C4CCF" w14:textId="77777777" w:rsidR="00286426" w:rsidRPr="000470FE" w:rsidRDefault="00286426" w:rsidP="009070F4">
      <w:pPr>
        <w:pStyle w:val="ListParagraph"/>
        <w:numPr>
          <w:ilvl w:val="0"/>
          <w:numId w:val="11"/>
        </w:numPr>
      </w:pPr>
      <m:oMath>
        <m:r>
          <w:rPr>
            <w:rFonts w:ascii="Cambria Math" w:hAnsi="Cambria Math" w:cs="Cambria Math"/>
          </w:rPr>
          <m:t>n</m:t>
        </m:r>
      </m:oMath>
      <w:r w:rsidRPr="000470FE">
        <w:t xml:space="preserve"> – number of years</w:t>
      </w:r>
    </w:p>
    <w:p w14:paraId="029B9441" w14:textId="77777777" w:rsidR="00286426" w:rsidRPr="000470FE" w:rsidRDefault="00A85DE2" w:rsidP="009070F4">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0470FE">
        <w:t xml:space="preserve"> – Present value</w:t>
      </w:r>
    </w:p>
    <w:p w14:paraId="259344D3" w14:textId="77777777" w:rsidR="00286426" w:rsidRPr="000470FE" w:rsidRDefault="00286426" w:rsidP="009070F4">
      <w:pPr>
        <w:pStyle w:val="ListParagraph"/>
        <w:numPr>
          <w:ilvl w:val="0"/>
          <w:numId w:val="11"/>
        </w:numPr>
      </w:pPr>
      <m:oMath>
        <m:r>
          <w:rPr>
            <w:rFonts w:ascii="Cambria Math" w:hAnsi="Cambria Math" w:cs="Cambria Math"/>
          </w:rPr>
          <m:t>d</m:t>
        </m:r>
      </m:oMath>
      <w:r w:rsidRPr="000470FE">
        <w:t xml:space="preserve"> – Discount rate</w:t>
      </w:r>
    </w:p>
    <w:p w14:paraId="1DC429E0" w14:textId="35035DF1" w:rsidR="00286426" w:rsidRDefault="00A85DE2" w:rsidP="009070F4">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0470FE">
        <w:t xml:space="preserve"> – is constant dollar cash flow </w:t>
      </w:r>
    </w:p>
    <w:p w14:paraId="07FC1884" w14:textId="7C4A11B1" w:rsidR="00531A27" w:rsidRDefault="00531A27" w:rsidP="009070F4">
      <w:pPr>
        <w:rPr>
          <w:highlight w:val="yellow"/>
        </w:rPr>
      </w:pPr>
    </w:p>
    <w:p w14:paraId="1294529B" w14:textId="3EC5D875" w:rsidR="00531A27" w:rsidRDefault="00531A27" w:rsidP="009070F4">
      <w:pPr>
        <w:rPr>
          <w:highlight w:val="yellow"/>
        </w:rPr>
      </w:pPr>
    </w:p>
    <w:p w14:paraId="5796EC80" w14:textId="12BAA581" w:rsidR="001A4565" w:rsidRPr="001A4565" w:rsidRDefault="001A4565" w:rsidP="009070F4">
      <w:pPr>
        <w:rPr>
          <w:highlight w:val="yellow"/>
        </w:rPr>
      </w:pPr>
      <w:r>
        <w:br w:type="page"/>
      </w:r>
    </w:p>
    <w:p w14:paraId="0C7A8443" w14:textId="34F73A4E" w:rsidR="00905B8C" w:rsidRDefault="00905B8C" w:rsidP="00DB373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9070F4">
      <w:pPr>
        <w:rPr>
          <w:lang w:val="en-GB" w:eastAsia="en-GB"/>
        </w:rPr>
      </w:pPr>
    </w:p>
    <w:p w14:paraId="19305A0D" w14:textId="4B7C8D97" w:rsidR="00CD0EC8" w:rsidRDefault="00CD0EC8" w:rsidP="009070F4">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9070F4">
      <w:pPr>
        <w:rPr>
          <w:lang w:val="en-GB" w:eastAsia="en-GB"/>
        </w:rPr>
      </w:pPr>
    </w:p>
    <w:p w14:paraId="638A4B66" w14:textId="7A343B32" w:rsidR="001A4565" w:rsidRDefault="001A4565" w:rsidP="009070F4">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9070F4">
      <w:pPr>
        <w:rPr>
          <w:lang w:val="en-GB" w:eastAsia="en-GB"/>
        </w:rPr>
      </w:pPr>
    </w:p>
    <w:p w14:paraId="17BA1EFC" w14:textId="37A96CBA" w:rsidR="001A4565" w:rsidRDefault="001A4565" w:rsidP="009070F4">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9070F4">
      <w:pPr>
        <w:rPr>
          <w:lang w:val="en-GB" w:eastAsia="en-GB"/>
        </w:rPr>
      </w:pPr>
    </w:p>
    <w:p w14:paraId="2327905C" w14:textId="5D39F31D" w:rsidR="007B5E4F" w:rsidRDefault="007B5E4F" w:rsidP="009070F4">
      <w:pPr>
        <w:rPr>
          <w:lang w:val="en-GB"/>
        </w:rPr>
      </w:pPr>
    </w:p>
    <w:p w14:paraId="133084D7" w14:textId="2A4C5E2E"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9070F4">
      <w:pPr>
        <w:rPr>
          <w:lang w:val="en-GB" w:eastAsia="en-GB"/>
        </w:rPr>
      </w:pPr>
    </w:p>
    <w:p w14:paraId="1D1A2526" w14:textId="5C0C176D" w:rsidR="00975A6A" w:rsidRPr="00975A6A" w:rsidRDefault="00975A6A" w:rsidP="009070F4">
      <w:pPr>
        <w:rPr>
          <w:lang w:val="en-GB" w:eastAsia="en-GB"/>
        </w:rPr>
      </w:pPr>
      <w:r>
        <w:rPr>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9070F4">
      <w:pPr>
        <w:rPr>
          <w:lang w:val="en-GB"/>
        </w:rPr>
      </w:pPr>
    </w:p>
    <w:p w14:paraId="1FDDECB7" w14:textId="091EC02E" w:rsidR="007B5E4F" w:rsidRDefault="007B5E4F" w:rsidP="009070F4"/>
    <w:p w14:paraId="1AE4F4B0" w14:textId="012D2378"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9070F4">
      <w:r>
        <w:t>The following is the project management plan which was created for this thesis. This project overview was to ensure the project was completed on time, safely and under budget.</w:t>
      </w:r>
    </w:p>
    <w:p w14:paraId="0D5C32C1" w14:textId="77777777" w:rsidR="00CF5472" w:rsidRDefault="00CF5472" w:rsidP="009070F4"/>
    <w:p w14:paraId="5049609E" w14:textId="6745164F"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9070F4">
      <w:r>
        <w:t>The project proposal is due 5</w:t>
      </w:r>
      <w:r w:rsidRPr="00CF5472">
        <w:rPr>
          <w:vertAlign w:val="superscript"/>
        </w:rPr>
        <w:t>th</w:t>
      </w:r>
      <w: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9070F4"/>
    <w:p w14:paraId="4C24B56E" w14:textId="1FFEA94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9070F4">
      <w:r>
        <w:t>The Gantt chart was created to give overview and scope for the works. Milestones were marked to ensure adequate progress was being achieved. The Gantt</w:t>
      </w:r>
      <w:r w:rsidR="006444AB">
        <w:t xml:space="preserve"> chart is attached in Appendix 1</w:t>
      </w:r>
      <w:r>
        <w:t xml:space="preserve"> and is currently under review.</w:t>
      </w:r>
    </w:p>
    <w:p w14:paraId="26930BD2" w14:textId="09C72B3E" w:rsidR="00DE35FA" w:rsidRDefault="00DE35FA" w:rsidP="009070F4"/>
    <w:p w14:paraId="38D2A218" w14:textId="1114273B"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9070F4">
      <w:r>
        <w:t>The risk assessment was completed as per the JCU procedure on the website. It is attached and all possible risks associated with the project</w:t>
      </w:r>
      <w:r w:rsidR="00AD3D07">
        <w:t xml:space="preserve"> we considered</w:t>
      </w:r>
      <w:r>
        <w:t>.</w:t>
      </w:r>
    </w:p>
    <w:p w14:paraId="78A5BFFB" w14:textId="1DFABCB5" w:rsidR="00DE35FA" w:rsidRDefault="00DE35FA" w:rsidP="009070F4"/>
    <w:p w14:paraId="37262BE5" w14:textId="32CE47A2"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9070F4">
      <w:r>
        <w:t xml:space="preserve">The project is limited in its allowable budget and scope for the works of testing and were downgraded to comply with budget availabilities. The primary costs of the project are with </w:t>
      </w:r>
      <w:r w:rsidR="00AD3D07">
        <w:t>licenses</w:t>
      </w:r>
      <w:r>
        <w:t xml:space="preserve"> for the computer software. </w:t>
      </w:r>
    </w:p>
    <w:p w14:paraId="5467C61D" w14:textId="77777777" w:rsidR="00D43539" w:rsidRDefault="00D43539" w:rsidP="009070F4"/>
    <w:p w14:paraId="33BBB9BE" w14:textId="20C4E164" w:rsidR="006444AB" w:rsidRDefault="006444AB" w:rsidP="009070F4">
      <w:r>
        <w:t>Matlab Student Version - $115 AUD</w:t>
      </w:r>
    </w:p>
    <w:p w14:paraId="3C0782E9" w14:textId="587AFD0F" w:rsidR="00B2468A" w:rsidRDefault="00B2468A" w:rsidP="009070F4"/>
    <w:p w14:paraId="014B1C5E" w14:textId="45D26B58" w:rsidR="00B2468A" w:rsidRDefault="00B2468A" w:rsidP="009070F4"/>
    <w:p w14:paraId="22729B27" w14:textId="31292D38" w:rsidR="00DE35FA" w:rsidRDefault="00DE35FA" w:rsidP="009070F4"/>
    <w:p w14:paraId="6B501641" w14:textId="347C90BA" w:rsidR="000F19B3" w:rsidRDefault="000F19B3" w:rsidP="000F19B3">
      <w:pPr>
        <w:pStyle w:val="Heading1"/>
        <w:rPr>
          <w:rFonts w:eastAsia="MS Mincho"/>
          <w:lang w:eastAsia="ja-JP"/>
        </w:rPr>
      </w:pPr>
      <w:r>
        <w:rPr>
          <w:rFonts w:eastAsia="MS Mincho"/>
          <w:lang w:eastAsia="ja-JP"/>
        </w:rPr>
        <w:lastRenderedPageBreak/>
        <w:t>MATLAB GUI Program</w:t>
      </w:r>
    </w:p>
    <w:p w14:paraId="5831E6DE" w14:textId="39BE6C9F" w:rsidR="000F19B3" w:rsidRDefault="000F19B3" w:rsidP="009070F4">
      <w:r>
        <w:t xml:space="preserve">The previous section highlighted the important variables which were critical for the operation of a program to efficieintly model the operation of </w:t>
      </w:r>
      <w:r w:rsidR="00665006">
        <w:t>a s</w:t>
      </w:r>
      <w:r>
        <w:t xml:space="preserve">olar </w:t>
      </w:r>
      <w:r w:rsidR="00665006">
        <w:t>h</w:t>
      </w:r>
      <w:r>
        <w:t>ybrid system.</w:t>
      </w:r>
      <w:r w:rsidR="00196570">
        <w:t xml:space="preserve"> This section will outline an example calcuation from the Solar Solution GUI and how it can be used to size a household.</w:t>
      </w:r>
      <w:r>
        <w:t xml:space="preserve"> The program was coded into the Matlab workspace and the </w:t>
      </w:r>
      <w:r w:rsidR="00665006">
        <w:t>chosen option to have the information entered through a prompting system. This method was s</w:t>
      </w:r>
      <w:r w:rsidR="00A85DE2">
        <w:t>e</w:t>
      </w:r>
      <w:r w:rsidR="00665006">
        <w:t xml:space="preserve">lected to allow the user sufficent time to source the correct information, for accurate simulations, and to facialite smooth navigatialibty. </w:t>
      </w:r>
    </w:p>
    <w:p w14:paraId="2B30367E" w14:textId="4C62FC7D" w:rsidR="00665006" w:rsidRDefault="00665006" w:rsidP="009070F4"/>
    <w:p w14:paraId="0C7D27B2" w14:textId="5533CBA4" w:rsidR="00196570" w:rsidRDefault="00196570" w:rsidP="009070F4">
      <w:r>
        <w:t>The GUI was split into 5 different tabs which were Data Aquistion, Input Data, Estimated Production, Finance Options</w:t>
      </w:r>
      <w:r w:rsidR="00A85DE2">
        <w:t>,</w:t>
      </w:r>
      <w:r>
        <w:t xml:space="preserve"> and Display. This design was s</w:t>
      </w:r>
      <w:r w:rsidR="00A85DE2">
        <w:t>e</w:t>
      </w:r>
      <w:r>
        <w:t xml:space="preserve">lected as it </w:t>
      </w:r>
      <w:r w:rsidR="00A85DE2">
        <w:t xml:space="preserve">gave </w:t>
      </w:r>
      <w:r>
        <w:t>the user</w:t>
      </w:r>
      <w:r w:rsidR="00A85DE2">
        <w:t xml:space="preserve"> the ability t</w:t>
      </w:r>
      <w:r>
        <w:t>o switch between options and created a user friendly environment. The following section will explore the program and provide snapshots of how the user could input data.</w:t>
      </w:r>
    </w:p>
    <w:p w14:paraId="18515E2D" w14:textId="09DBD68A" w:rsidR="00665006" w:rsidRDefault="00665006" w:rsidP="009070F4"/>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9070F4">
      <w:pPr>
        <w:rPr>
          <w:lang w:val="en-GB" w:eastAsia="en-GB"/>
        </w:rPr>
      </w:pPr>
      <w:r>
        <w:rPr>
          <w:lang w:val="en-GB" w:eastAsia="en-GB"/>
        </w:rPr>
        <mc:AlternateContent>
          <mc:Choice Requires="wpg">
            <w:drawing>
              <wp:anchor distT="0" distB="0" distL="114300" distR="114300" simplePos="0" relativeHeight="251399168" behindDoc="0" locked="0" layoutInCell="1" allowOverlap="1" wp14:anchorId="6BEB02E8" wp14:editId="350EA4DE">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0DD47F30" w:rsidR="00D62735" w:rsidRPr="00C138D7" w:rsidRDefault="00D62735" w:rsidP="009070F4">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399168;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0DD47F30" w:rsidR="00D62735" w:rsidRPr="00C138D7" w:rsidRDefault="00D62735" w:rsidP="009070F4">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lang w:val="en-GB" w:eastAsia="en-GB"/>
        </w:rPr>
        <w:t xml:space="preserve">The inputs were entered in the Data Aqusition phase using a prompted style option. </w:t>
      </w:r>
      <w:r>
        <w:rPr>
          <w:lang w:val="en-GB" w:eastAsia="en-GB"/>
        </w:rPr>
        <w:fldChar w:fldCharType="begin"/>
      </w:r>
      <w:r>
        <w:rPr>
          <w:lang w:val="en-GB" w:eastAsia="en-GB"/>
        </w:rPr>
        <w:instrText xml:space="preserve"> REF _Ref481245751 \h </w:instrText>
      </w:r>
      <w:r>
        <w:rPr>
          <w:lang w:val="en-GB" w:eastAsia="en-GB"/>
        </w:rPr>
      </w:r>
      <w:r>
        <w:rPr>
          <w:lang w:val="en-GB" w:eastAsia="en-GB"/>
        </w:rPr>
        <w:fldChar w:fldCharType="separate"/>
      </w:r>
      <w:r w:rsidRPr="00811B9E">
        <w:rPr>
          <w:b/>
        </w:rPr>
        <w:t xml:space="preserve">Figure </w:t>
      </w:r>
      <w:r>
        <w:rPr>
          <w:b/>
        </w:rPr>
        <w:t>1</w:t>
      </w:r>
      <w:r>
        <w:rPr>
          <w:b/>
        </w:rPr>
        <w:noBreakHyphen/>
        <w:t>1</w:t>
      </w:r>
      <w:r>
        <w:rPr>
          <w:lang w:val="en-GB" w:eastAsia="en-GB"/>
        </w:rPr>
        <w:fldChar w:fldCharType="end"/>
      </w:r>
      <w:r>
        <w:rPr>
          <w:lang w:val="en-GB" w:eastAsia="en-GB"/>
        </w:rPr>
        <w:t xml:space="preserve"> shows the first screen upon entry to the GUI.</w:t>
      </w:r>
    </w:p>
    <w:p w14:paraId="2EFDE048" w14:textId="7290EB67" w:rsidR="00196570" w:rsidRDefault="00196570" w:rsidP="009070F4">
      <w:pPr>
        <w:rPr>
          <w:lang w:val="en-GB" w:eastAsia="en-GB"/>
        </w:rPr>
      </w:pPr>
    </w:p>
    <w:p w14:paraId="168241BA" w14:textId="3FD8BE27" w:rsidR="00196570" w:rsidRDefault="00196570" w:rsidP="009070F4">
      <w:pPr>
        <w:rPr>
          <w:lang w:val="en-GB" w:eastAsia="en-GB"/>
        </w:rPr>
      </w:pPr>
    </w:p>
    <w:p w14:paraId="7903B322" w14:textId="2924E8EA" w:rsidR="004C3F4E" w:rsidRDefault="004C3F4E" w:rsidP="009070F4">
      <w:pPr>
        <w:rPr>
          <w:lang w:val="en-GB" w:eastAsia="en-GB"/>
        </w:rPr>
      </w:pPr>
    </w:p>
    <w:p w14:paraId="3DBF66C4" w14:textId="2DB06E6D" w:rsidR="00196570" w:rsidRDefault="00A85DE2" w:rsidP="009070F4">
      <w:pPr>
        <w:rPr>
          <w:lang w:val="en-GB" w:eastAsia="en-GB"/>
        </w:rPr>
      </w:pPr>
      <w:r>
        <w:rPr>
          <w:lang w:val="en-GB" w:eastAsia="en-GB"/>
        </w:rPr>
        <w:lastRenderedPageBreak/>
        <w:fldChar w:fldCharType="begin"/>
      </w:r>
      <w:r>
        <w:rPr>
          <w:lang w:val="en-GB" w:eastAsia="en-GB"/>
        </w:rPr>
        <w:instrText xml:space="preserve"> REF _Ref492577787 \h </w:instrText>
      </w:r>
      <w:r>
        <w:rPr>
          <w:lang w:val="en-GB" w:eastAsia="en-GB"/>
        </w:rPr>
      </w:r>
      <w:r>
        <w:rPr>
          <w:lang w:val="en-GB" w:eastAsia="en-GB"/>
        </w:rPr>
        <w:fldChar w:fldCharType="separate"/>
      </w:r>
      <w:r>
        <w:t>Figure 5</w:t>
      </w:r>
      <w:r>
        <w:noBreakHyphen/>
        <w:t>2</w:t>
      </w:r>
      <w:r>
        <w:rPr>
          <w:lang w:val="en-GB" w:eastAsia="en-GB"/>
        </w:rPr>
        <w:fldChar w:fldCharType="end"/>
      </w:r>
      <w:r w:rsidR="004C3F4E">
        <w:rPr>
          <w:lang w:val="en-GB" w:eastAsia="en-GB"/>
        </w:rPr>
        <w:t xml:space="preserve"> shows the succession of prompting proceeding the user.</w:t>
      </w:r>
    </w:p>
    <w:p w14:paraId="47173321" w14:textId="047E3AD7" w:rsidR="00196570" w:rsidRDefault="00E430EE" w:rsidP="009070F4">
      <w:pPr>
        <w:pStyle w:val="Caption"/>
        <w:rPr>
          <w:lang w:val="en-GB" w:eastAsia="en-GB"/>
        </w:rPr>
      </w:pPr>
      <w:bookmarkStart w:id="232" w:name="_Ref492577787"/>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2</w:t>
      </w:r>
      <w:r w:rsidR="00B220E4">
        <w:fldChar w:fldCharType="end"/>
      </w:r>
      <w:bookmarkEnd w:id="232"/>
      <w:r>
        <w:t xml:space="preserve"> - Data Aquisiton phase of GUI</w:t>
      </w:r>
      <w:r>
        <w:rPr>
          <w:lang w:val="en-GB" w:eastAsia="en-GB"/>
        </w:rPr>
        <mc:AlternateContent>
          <mc:Choice Requires="wpg">
            <w:drawing>
              <wp:anchor distT="0" distB="0" distL="114300" distR="114300" simplePos="0" relativeHeight="251905024" behindDoc="0" locked="0" layoutInCell="1" allowOverlap="1" wp14:anchorId="419AEF62" wp14:editId="0DD79BA3">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106F6304" id="Group 7288" o:spid="_x0000_s1026" style="position:absolute;margin-left:-37.15pt;margin-top:12.5pt;width:534.6pt;height:639.65pt;z-index:2519050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9070F4">
      <w:pPr>
        <w:rPr>
          <w:lang w:val="en-GB" w:eastAsia="en-GB"/>
        </w:rPr>
      </w:pPr>
    </w:p>
    <w:p w14:paraId="51BE7575" w14:textId="1A571A72" w:rsidR="004C3F4E" w:rsidRDefault="004C3F4E" w:rsidP="009070F4">
      <w:pPr>
        <w:rPr>
          <w:lang w:val="en-GB" w:eastAsia="en-GB"/>
        </w:rPr>
      </w:pPr>
      <w:r>
        <w:rPr>
          <w:lang w:val="en-GB" w:eastAsia="en-GB"/>
        </w:rPr>
        <w:fldChar w:fldCharType="begin"/>
      </w:r>
      <w:r>
        <w:rPr>
          <w:lang w:val="en-GB" w:eastAsia="en-GB"/>
        </w:rPr>
        <w:instrText xml:space="preserve"> REF _Ref492577838 \h </w:instrText>
      </w:r>
      <w:r>
        <w:rPr>
          <w:lang w:val="en-GB" w:eastAsia="en-GB"/>
        </w:rPr>
      </w:r>
      <w:r>
        <w:rPr>
          <w:lang w:val="en-GB" w:eastAsia="en-GB"/>
        </w:rPr>
        <w:fldChar w:fldCharType="separate"/>
      </w:r>
      <w:r>
        <w:t>Figure 5</w:t>
      </w:r>
      <w:r>
        <w:noBreakHyphen/>
        <w:t>3</w:t>
      </w:r>
      <w:r>
        <w:rPr>
          <w:lang w:val="en-GB" w:eastAsia="en-GB"/>
        </w:rPr>
        <w:fldChar w:fldCharType="end"/>
      </w:r>
      <w:r>
        <w:rPr>
          <w:lang w:val="en-GB" w:eastAsia="en-GB"/>
        </w:rPr>
        <w:t xml:space="preserve"> shows the succession of prompting proceeding the user.</w:t>
      </w:r>
    </w:p>
    <w:p w14:paraId="1A9E45E8" w14:textId="2F7DB251" w:rsidR="00DB373A" w:rsidRDefault="00DB373A" w:rsidP="009070F4">
      <w:pPr>
        <w:rPr>
          <w:lang w:val="en-GB" w:eastAsia="en-GB"/>
        </w:rPr>
      </w:pPr>
      <w:r>
        <w:rPr>
          <w:lang w:val="en-GB" w:eastAsia="en-GB"/>
        </w:rPr>
        <mc:AlternateContent>
          <mc:Choice Requires="wpg">
            <w:drawing>
              <wp:anchor distT="0" distB="0" distL="114300" distR="114300" simplePos="0" relativeHeight="252592128" behindDoc="0" locked="0" layoutInCell="1" allowOverlap="1" wp14:anchorId="65150087" wp14:editId="237A7E87">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04CDCFB6" w:rsidR="00D62735" w:rsidRPr="00D646E8" w:rsidRDefault="00D62735" w:rsidP="009070F4">
                              <w:pPr>
                                <w:pStyle w:val="Caption"/>
                                <w:rPr>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212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04CDCFB6" w:rsidR="00D62735" w:rsidRPr="00D646E8" w:rsidRDefault="00D62735" w:rsidP="009070F4">
                        <w:pPr>
                          <w:pStyle w:val="Caption"/>
                          <w:rPr>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prompting</w:t>
                        </w:r>
                      </w:p>
                    </w:txbxContent>
                  </v:textbox>
                </v:shape>
              </v:group>
            </w:pict>
          </mc:Fallback>
        </mc:AlternateContent>
      </w:r>
    </w:p>
    <w:p w14:paraId="7F4C36F0" w14:textId="0A0C64FF" w:rsidR="00DB373A" w:rsidRDefault="00DB373A" w:rsidP="009070F4">
      <w:pPr>
        <w:rPr>
          <w:lang w:val="en-GB" w:eastAsia="en-GB"/>
        </w:rPr>
      </w:pPr>
    </w:p>
    <w:p w14:paraId="3AC61C92" w14:textId="22B65184" w:rsidR="00204FFA" w:rsidRDefault="00204FFA" w:rsidP="009070F4">
      <w:pPr>
        <w:rPr>
          <w:lang w:val="en-GB" w:eastAsia="en-GB"/>
        </w:rPr>
      </w:pPr>
    </w:p>
    <w:p w14:paraId="2EEA818B" w14:textId="4AEE3540" w:rsidR="00E430EE" w:rsidRDefault="00E430EE" w:rsidP="009070F4">
      <w:pPr>
        <w:rPr>
          <w:lang w:val="en-GB" w:eastAsia="en-GB"/>
        </w:rPr>
      </w:pPr>
    </w:p>
    <w:p w14:paraId="66AE66CE" w14:textId="4C9B06D1" w:rsidR="00E430EE" w:rsidRDefault="00E430EE" w:rsidP="009070F4">
      <w:pPr>
        <w:rPr>
          <w:lang w:val="en-GB" w:eastAsia="en-GB"/>
        </w:rPr>
      </w:pPr>
    </w:p>
    <w:p w14:paraId="12FF270E" w14:textId="3EC0E565" w:rsidR="00E430EE" w:rsidRDefault="00E430EE" w:rsidP="009070F4">
      <w:pPr>
        <w:rPr>
          <w:lang w:val="en-GB" w:eastAsia="en-GB"/>
        </w:rPr>
      </w:pPr>
    </w:p>
    <w:p w14:paraId="5F9A1E43" w14:textId="2555EB91" w:rsidR="00E430EE" w:rsidRDefault="00E430EE" w:rsidP="009070F4">
      <w:pPr>
        <w:rPr>
          <w:lang w:val="en-GB" w:eastAsia="en-GB"/>
        </w:rPr>
      </w:pPr>
    </w:p>
    <w:p w14:paraId="3A7BE4D5" w14:textId="5F08AAB9" w:rsidR="00E430EE" w:rsidRDefault="00E430EE" w:rsidP="009070F4">
      <w:pPr>
        <w:rPr>
          <w:lang w:val="en-GB" w:eastAsia="en-GB"/>
        </w:rPr>
      </w:pPr>
    </w:p>
    <w:p w14:paraId="1D61796D" w14:textId="389D1D09" w:rsidR="00E430EE" w:rsidRDefault="00E430EE" w:rsidP="009070F4">
      <w:pPr>
        <w:rPr>
          <w:lang w:val="en-GB" w:eastAsia="en-GB"/>
        </w:rPr>
      </w:pPr>
    </w:p>
    <w:p w14:paraId="22DF02FF" w14:textId="26552A59" w:rsidR="00E430EE" w:rsidRDefault="00E430EE" w:rsidP="009070F4">
      <w:pPr>
        <w:rPr>
          <w:lang w:val="en-GB" w:eastAsia="en-GB"/>
        </w:rPr>
      </w:pPr>
    </w:p>
    <w:p w14:paraId="1D002340" w14:textId="7F377ED0" w:rsidR="00E430EE" w:rsidRDefault="00E430EE" w:rsidP="009070F4">
      <w:pPr>
        <w:rPr>
          <w:lang w:val="en-GB" w:eastAsia="en-GB"/>
        </w:rPr>
      </w:pPr>
    </w:p>
    <w:p w14:paraId="5CE9784F" w14:textId="7A608D18" w:rsidR="00E430EE" w:rsidRDefault="00E430EE" w:rsidP="009070F4">
      <w:pPr>
        <w:rPr>
          <w:lang w:val="en-GB" w:eastAsia="en-GB"/>
        </w:rPr>
      </w:pPr>
    </w:p>
    <w:p w14:paraId="1BE82426" w14:textId="6D98A085" w:rsidR="00E430EE" w:rsidRDefault="00E430EE" w:rsidP="009070F4">
      <w:pPr>
        <w:rPr>
          <w:lang w:val="en-GB" w:eastAsia="en-GB"/>
        </w:rPr>
      </w:pPr>
    </w:p>
    <w:p w14:paraId="1F672EA1" w14:textId="61BE3AB9" w:rsidR="00E430EE" w:rsidRDefault="00E430EE" w:rsidP="009070F4">
      <w:pPr>
        <w:rPr>
          <w:lang w:val="en-GB" w:eastAsia="en-GB"/>
        </w:rPr>
      </w:pPr>
    </w:p>
    <w:p w14:paraId="21185E7E" w14:textId="569E0C27" w:rsidR="00204FFA" w:rsidRDefault="00204FFA" w:rsidP="009070F4">
      <w:pPr>
        <w:rPr>
          <w:lang w:val="en-GB" w:eastAsia="en-GB"/>
        </w:rPr>
      </w:pPr>
    </w:p>
    <w:p w14:paraId="29C374C6" w14:textId="25F4072B" w:rsidR="00204FFA" w:rsidRDefault="00204FFA" w:rsidP="009070F4">
      <w:pPr>
        <w:rPr>
          <w:lang w:val="en-GB" w:eastAsia="en-GB"/>
        </w:rPr>
      </w:pPr>
    </w:p>
    <w:p w14:paraId="373333B4" w14:textId="14025A74" w:rsidR="00204FFA" w:rsidRDefault="00204FFA" w:rsidP="009070F4">
      <w:pPr>
        <w:rPr>
          <w:lang w:val="en-GB" w:eastAsia="en-GB"/>
        </w:rPr>
      </w:pPr>
    </w:p>
    <w:p w14:paraId="5E7CC100" w14:textId="46A36F9A" w:rsidR="00204FFA" w:rsidRDefault="00204FFA" w:rsidP="009070F4">
      <w:pPr>
        <w:rPr>
          <w:lang w:val="en-GB" w:eastAsia="en-GB"/>
        </w:rPr>
      </w:pPr>
    </w:p>
    <w:p w14:paraId="50CB71D1" w14:textId="52BAAEC0" w:rsidR="00204FFA" w:rsidRDefault="00204FFA" w:rsidP="009070F4">
      <w:pPr>
        <w:rPr>
          <w:lang w:val="en-GB" w:eastAsia="en-GB"/>
        </w:rPr>
      </w:pPr>
    </w:p>
    <w:p w14:paraId="61E30328" w14:textId="25F1028E" w:rsidR="00204FFA" w:rsidRDefault="00204FFA" w:rsidP="009070F4">
      <w:pPr>
        <w:rPr>
          <w:lang w:val="en-GB" w:eastAsia="en-GB"/>
        </w:rPr>
      </w:pPr>
    </w:p>
    <w:p w14:paraId="4DA75486" w14:textId="50CCA39D" w:rsidR="00204FFA" w:rsidRDefault="00204FFA" w:rsidP="009070F4">
      <w:pPr>
        <w:rPr>
          <w:lang w:val="en-GB" w:eastAsia="en-GB"/>
        </w:rPr>
      </w:pPr>
    </w:p>
    <w:p w14:paraId="6F393D4D" w14:textId="11C96185" w:rsidR="00204FFA" w:rsidRDefault="00204FFA" w:rsidP="009070F4">
      <w:pPr>
        <w:rPr>
          <w:lang w:val="en-GB" w:eastAsia="en-GB"/>
        </w:rPr>
      </w:pPr>
    </w:p>
    <w:p w14:paraId="1ABEEB38" w14:textId="5A3B71E8" w:rsidR="00204FFA" w:rsidRDefault="00204FFA" w:rsidP="009070F4">
      <w:pPr>
        <w:rPr>
          <w:lang w:val="en-GB" w:eastAsia="en-GB"/>
        </w:rPr>
      </w:pPr>
    </w:p>
    <w:p w14:paraId="662321E9" w14:textId="5B3501AB" w:rsidR="00204FFA" w:rsidRDefault="00204FFA" w:rsidP="009070F4">
      <w:pPr>
        <w:rPr>
          <w:lang w:val="en-GB" w:eastAsia="en-GB"/>
        </w:rPr>
      </w:pPr>
    </w:p>
    <w:p w14:paraId="3E300F0D" w14:textId="64704741" w:rsidR="00204FFA" w:rsidRDefault="00204FFA" w:rsidP="009070F4">
      <w:pPr>
        <w:rPr>
          <w:lang w:val="en-GB" w:eastAsia="en-GB"/>
        </w:rPr>
      </w:pPr>
    </w:p>
    <w:p w14:paraId="7AD081E8" w14:textId="0DE86AF8" w:rsidR="00204FFA" w:rsidRDefault="00204FFA" w:rsidP="009070F4">
      <w:pPr>
        <w:rPr>
          <w:lang w:val="en-GB" w:eastAsia="en-GB"/>
        </w:rPr>
      </w:pPr>
    </w:p>
    <w:p w14:paraId="17B9CD6C" w14:textId="6C5039F4" w:rsidR="00204FFA" w:rsidRDefault="00204FFA" w:rsidP="009070F4">
      <w:pPr>
        <w:rPr>
          <w:lang w:val="en-GB" w:eastAsia="en-GB"/>
        </w:rPr>
      </w:pPr>
    </w:p>
    <w:p w14:paraId="7283281A" w14:textId="46C0384C" w:rsidR="00204FFA" w:rsidRDefault="00204FFA" w:rsidP="009070F4">
      <w:pPr>
        <w:rPr>
          <w:lang w:val="en-GB" w:eastAsia="en-GB"/>
        </w:rPr>
      </w:pPr>
    </w:p>
    <w:p w14:paraId="67E5F9FE" w14:textId="271A2DCA" w:rsidR="00204FFA" w:rsidRDefault="00204FFA" w:rsidP="009070F4">
      <w:pPr>
        <w:rPr>
          <w:lang w:val="en-GB" w:eastAsia="en-GB"/>
        </w:rPr>
      </w:pPr>
    </w:p>
    <w:p w14:paraId="79D2B742" w14:textId="402335DF" w:rsidR="00204FFA" w:rsidRDefault="00204FFA" w:rsidP="009070F4">
      <w:pPr>
        <w:rPr>
          <w:lang w:val="en-GB" w:eastAsia="en-GB"/>
        </w:rPr>
      </w:pPr>
    </w:p>
    <w:p w14:paraId="617CF153" w14:textId="567E1ABC" w:rsidR="00204FFA" w:rsidRDefault="00204FFA" w:rsidP="009070F4">
      <w:pPr>
        <w:rPr>
          <w:lang w:val="en-GB" w:eastAsia="en-GB"/>
        </w:rPr>
      </w:pPr>
    </w:p>
    <w:p w14:paraId="17BB0B9F" w14:textId="7BD04598" w:rsidR="00204FFA" w:rsidRDefault="00204FFA" w:rsidP="009070F4">
      <w:pPr>
        <w:rPr>
          <w:lang w:val="en-GB" w:eastAsia="en-GB"/>
        </w:rPr>
      </w:pPr>
    </w:p>
    <w:p w14:paraId="65B0EE7D" w14:textId="03C07211" w:rsidR="00204FFA" w:rsidRDefault="00204FFA" w:rsidP="009070F4">
      <w:pPr>
        <w:rPr>
          <w:lang w:val="en-GB" w:eastAsia="en-GB"/>
        </w:rPr>
      </w:pPr>
    </w:p>
    <w:p w14:paraId="786B2D1D" w14:textId="3E942032" w:rsidR="00204FFA" w:rsidRDefault="00204FFA" w:rsidP="009070F4">
      <w:pPr>
        <w:rPr>
          <w:lang w:val="en-GB" w:eastAsia="en-GB"/>
        </w:rPr>
      </w:pPr>
    </w:p>
    <w:p w14:paraId="2A801132" w14:textId="473C999D" w:rsidR="00204FFA" w:rsidRDefault="00204FFA" w:rsidP="009070F4">
      <w:pPr>
        <w:rPr>
          <w:lang w:val="en-GB" w:eastAsia="en-GB"/>
        </w:rPr>
      </w:pPr>
    </w:p>
    <w:p w14:paraId="7ADDED7B" w14:textId="26CB720C" w:rsidR="00DB373A" w:rsidRDefault="00DB373A" w:rsidP="009070F4">
      <w:pPr>
        <w:rPr>
          <w:lang w:val="en-GB" w:eastAsia="en-GB"/>
        </w:rPr>
      </w:pPr>
    </w:p>
    <w:p w14:paraId="65E30F4C" w14:textId="5548C76D" w:rsidR="00DB373A" w:rsidRDefault="00DB373A" w:rsidP="009070F4">
      <w:pPr>
        <w:rPr>
          <w:lang w:val="en-GB" w:eastAsia="en-GB"/>
        </w:rPr>
      </w:pPr>
    </w:p>
    <w:p w14:paraId="641796E8" w14:textId="4B5E4672" w:rsidR="00DB373A" w:rsidRDefault="00DB373A" w:rsidP="009070F4">
      <w:pPr>
        <w:rPr>
          <w:lang w:val="en-GB" w:eastAsia="en-GB"/>
        </w:rPr>
      </w:pPr>
    </w:p>
    <w:p w14:paraId="7AC17082" w14:textId="5BECD96C" w:rsidR="00DB373A" w:rsidRDefault="00DB373A" w:rsidP="009070F4">
      <w:pPr>
        <w:rPr>
          <w:lang w:val="en-GB" w:eastAsia="en-GB"/>
        </w:rPr>
      </w:pPr>
    </w:p>
    <w:p w14:paraId="285DFC6C" w14:textId="38A987A9" w:rsidR="00DB373A" w:rsidRDefault="00DB373A" w:rsidP="009070F4">
      <w:pPr>
        <w:rPr>
          <w:lang w:val="en-GB" w:eastAsia="en-GB"/>
        </w:rPr>
      </w:pPr>
    </w:p>
    <w:p w14:paraId="5AC642B9" w14:textId="00111D91" w:rsidR="00DB373A" w:rsidRDefault="00DB373A" w:rsidP="009070F4">
      <w:pPr>
        <w:rPr>
          <w:lang w:val="en-GB" w:eastAsia="en-GB"/>
        </w:rPr>
      </w:pPr>
    </w:p>
    <w:p w14:paraId="2BA7F19C" w14:textId="7F9F8302" w:rsidR="00DB373A" w:rsidRDefault="00DB373A" w:rsidP="009070F4">
      <w:pPr>
        <w:rPr>
          <w:lang w:val="en-GB" w:eastAsia="en-GB"/>
        </w:rPr>
      </w:pPr>
    </w:p>
    <w:p w14:paraId="2571D8C4" w14:textId="5456A7EB" w:rsidR="00DB373A" w:rsidRDefault="00DB373A" w:rsidP="009070F4">
      <w:pPr>
        <w:rPr>
          <w:lang w:val="en-GB" w:eastAsia="en-GB"/>
        </w:rPr>
      </w:pPr>
    </w:p>
    <w:p w14:paraId="1B74B8FE" w14:textId="77777777" w:rsidR="00DB373A" w:rsidRPr="00196570" w:rsidRDefault="00DB373A" w:rsidP="009070F4">
      <w:pPr>
        <w:rPr>
          <w:lang w:val="en-GB" w:eastAsia="en-GB"/>
        </w:rPr>
      </w:pPr>
    </w:p>
    <w:p w14:paraId="255E248C" w14:textId="3D694F79" w:rsidR="00665006" w:rsidRDefault="00204FFA" w:rsidP="00DB373A">
      <w:pPr>
        <w:pStyle w:val="Heading2"/>
        <w:rPr>
          <w:rFonts w:eastAsia="MS Mincho"/>
        </w:rPr>
      </w:pPr>
      <w:r>
        <w:rPr>
          <w:rFonts w:eastAsia="MS Mincho"/>
        </w:rPr>
        <w:lastRenderedPageBreak/>
        <w:t>Input Data</w:t>
      </w:r>
    </w:p>
    <w:p w14:paraId="11BC6A05" w14:textId="5BFB0961" w:rsidR="00DB373A" w:rsidRDefault="00DB373A" w:rsidP="009070F4">
      <w:pPr>
        <w:rPr>
          <w:lang w:val="en-GB" w:eastAsia="en-GB"/>
        </w:rPr>
      </w:pPr>
      <w:r>
        <w:drawing>
          <wp:anchor distT="0" distB="0" distL="114300" distR="114300" simplePos="0" relativeHeight="252570624" behindDoc="0" locked="0" layoutInCell="1" allowOverlap="1" wp14:anchorId="430C82E1" wp14:editId="2D54D15E">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lang w:val="en-GB" w:eastAsia="en-GB"/>
        </w:rPr>
        <w:t>The Input Data tab is automatically selected after the final prompt has been answered on the Data Aquasition tab. This display</w:t>
      </w:r>
      <w:r w:rsidR="00A85DE2">
        <w:rPr>
          <w:lang w:val="en-GB" w:eastAsia="en-GB"/>
        </w:rPr>
        <w:t>ed</w:t>
      </w:r>
      <w:r w:rsidR="004C3F4E">
        <w:rPr>
          <w:lang w:val="en-GB" w:eastAsia="en-GB"/>
        </w:rPr>
        <w:t xml:space="preserve"> to the user all the information w</w:t>
      </w:r>
      <w:r w:rsidR="00A85DE2">
        <w:rPr>
          <w:lang w:val="en-GB" w:eastAsia="en-GB"/>
        </w:rPr>
        <w:t>hich has been entered and allowed</w:t>
      </w:r>
      <w:r w:rsidR="004C3F4E">
        <w:rPr>
          <w:lang w:val="en-GB" w:eastAsia="en-GB"/>
        </w:rPr>
        <w:t xml:space="preserve"> verification before checking the results.</w:t>
      </w:r>
      <w:r w:rsidR="00A85DE2">
        <w:rPr>
          <w:lang w:val="en-GB" w:eastAsia="en-GB"/>
        </w:rPr>
        <w:t xml:space="preserve">This tab is shown in </w:t>
      </w:r>
      <w:r w:rsidR="00A85DE2">
        <w:rPr>
          <w:lang w:val="en-GB" w:eastAsia="en-GB"/>
        </w:rPr>
        <w:fldChar w:fldCharType="begin"/>
      </w:r>
      <w:r w:rsidR="00A85DE2">
        <w:rPr>
          <w:lang w:val="en-GB" w:eastAsia="en-GB"/>
        </w:rPr>
        <w:instrText xml:space="preserve"> REF _Ref492622820 \h </w:instrText>
      </w:r>
      <w:r w:rsidR="00A85DE2">
        <w:rPr>
          <w:lang w:val="en-GB" w:eastAsia="en-GB"/>
        </w:rPr>
      </w:r>
      <w:r w:rsidR="00A85DE2">
        <w:rPr>
          <w:lang w:val="en-GB" w:eastAsia="en-GB"/>
        </w:rPr>
        <w:fldChar w:fldCharType="separate"/>
      </w:r>
      <w:r w:rsidR="00A85DE2">
        <w:t>Figure 5</w:t>
      </w:r>
      <w:r w:rsidR="00A85DE2">
        <w:noBreakHyphen/>
        <w:t>4</w:t>
      </w:r>
      <w:r w:rsidR="00A85DE2">
        <w:rPr>
          <w:lang w:val="en-GB" w:eastAsia="en-GB"/>
        </w:rPr>
        <w:fldChar w:fldCharType="end"/>
      </w:r>
      <w:r w:rsidR="00A85DE2">
        <w:rPr>
          <w:lang w:val="en-GB" w:eastAsia="en-GB"/>
        </w:rPr>
        <w:t>.</w:t>
      </w:r>
    </w:p>
    <w:p w14:paraId="63785C3B" w14:textId="01DDEAF3" w:rsidR="00DB373A" w:rsidRDefault="00DB373A" w:rsidP="009070F4">
      <w:pPr>
        <w:pStyle w:val="Caption"/>
        <w:rPr>
          <w:lang w:val="en-GB" w:eastAsia="en-GB"/>
        </w:rPr>
      </w:pPr>
      <w:bookmarkStart w:id="235" w:name="_Ref492622820"/>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4</w:t>
      </w:r>
      <w:r w:rsidR="00B220E4">
        <w:fldChar w:fldCharType="end"/>
      </w:r>
      <w:bookmarkEnd w:id="235"/>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13F6F165" w:rsidR="00DB373A" w:rsidRDefault="00DB373A" w:rsidP="009070F4">
      <w:pPr>
        <w:rPr>
          <w:lang w:val="en-GB" w:eastAsia="en-GB"/>
        </w:rPr>
      </w:pPr>
      <w:r>
        <w:rPr>
          <w:lang w:val="en-GB" w:eastAsia="en-GB"/>
        </w:rPr>
        <w:t>The Estimated Production tab shows the estimated daily production for the solar system</w:t>
      </w:r>
      <w:r w:rsidR="00E72E86">
        <w:rPr>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Pr>
          <w:lang w:val="en-GB" w:eastAsia="en-GB"/>
        </w:rPr>
        <w:t xml:space="preserve">This tab is shown in </w:t>
      </w:r>
      <w:r w:rsidR="00A85DE2">
        <w:rPr>
          <w:lang w:val="en-GB" w:eastAsia="en-GB"/>
        </w:rPr>
        <w:fldChar w:fldCharType="begin"/>
      </w:r>
      <w:r w:rsidR="00A85DE2">
        <w:rPr>
          <w:lang w:val="en-GB" w:eastAsia="en-GB"/>
        </w:rPr>
        <w:instrText xml:space="preserve"> REF _Ref492622850 \h </w:instrText>
      </w:r>
      <w:r w:rsidR="00A85DE2">
        <w:rPr>
          <w:lang w:val="en-GB" w:eastAsia="en-GB"/>
        </w:rPr>
      </w:r>
      <w:r w:rsidR="00A85DE2">
        <w:rPr>
          <w:lang w:val="en-GB" w:eastAsia="en-GB"/>
        </w:rPr>
        <w:fldChar w:fldCharType="separate"/>
      </w:r>
      <w:r w:rsidR="00A85DE2">
        <w:t>Figure 5</w:t>
      </w:r>
      <w:r w:rsidR="00A85DE2">
        <w:noBreakHyphen/>
        <w:t>5</w:t>
      </w:r>
      <w:r w:rsidR="00A85DE2">
        <w:rPr>
          <w:lang w:val="en-GB" w:eastAsia="en-GB"/>
        </w:rPr>
        <w:fldChar w:fldCharType="end"/>
      </w:r>
      <w:r w:rsidR="00A85DE2">
        <w:rPr>
          <w:lang w:val="en-GB" w:eastAsia="en-GB"/>
        </w:rPr>
        <w:t>.</w:t>
      </w:r>
    </w:p>
    <w:p w14:paraId="185079F3" w14:textId="12C6BA36" w:rsidR="00DB373A" w:rsidRDefault="00DB373A" w:rsidP="009070F4">
      <w:pPr>
        <w:rPr>
          <w:lang w:val="en-GB" w:eastAsia="en-GB"/>
        </w:rPr>
      </w:pPr>
      <w:r>
        <w:rPr>
          <w:lang w:val="en-GB" w:eastAsia="en-GB"/>
        </w:rPr>
        <w:lastRenderedPageBreak/>
        <mc:AlternateContent>
          <mc:Choice Requires="wpg">
            <w:drawing>
              <wp:anchor distT="0" distB="0" distL="114300" distR="114300" simplePos="0" relativeHeight="252595200" behindDoc="0" locked="0" layoutInCell="1" allowOverlap="1" wp14:anchorId="1AF55788" wp14:editId="29F0D233">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1A7390E" w:rsidR="00D62735" w:rsidRPr="00BC2293" w:rsidRDefault="00D62735" w:rsidP="009070F4">
                              <w:pPr>
                                <w:pStyle w:val="Caption"/>
                                <w:rPr>
                                  <w:bCs/>
                                  <w:szCs w:val="24"/>
                                </w:rPr>
                              </w:pPr>
                              <w:bookmarkStart w:id="236"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6"/>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5200;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1A7390E" w:rsidR="00D62735" w:rsidRPr="00BC2293" w:rsidRDefault="00D62735" w:rsidP="009070F4">
                        <w:pPr>
                          <w:pStyle w:val="Caption"/>
                          <w:rPr>
                            <w:bCs/>
                            <w:szCs w:val="24"/>
                          </w:rPr>
                        </w:pPr>
                        <w:bookmarkStart w:id="237"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7"/>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00D7D2DB" w:rsidR="00204FFA" w:rsidRDefault="00E72E86" w:rsidP="009070F4">
      <w:pPr>
        <w:rPr>
          <w:lang w:val="en-GB" w:eastAsia="en-GB"/>
        </w:rPr>
      </w:pPr>
      <w:r>
        <w:rPr>
          <w:lang w:val="en-GB" w:eastAsia="en-GB"/>
        </w:rPr>
        <w:t xml:space="preserve">The Finance Options tab </w:t>
      </w:r>
      <w:r w:rsidR="00A85DE2">
        <w:rPr>
          <w:lang w:val="en-GB" w:eastAsia="en-GB"/>
        </w:rPr>
        <w:t>(</w:t>
      </w:r>
      <w:r w:rsidR="00A85DE2">
        <w:rPr>
          <w:lang w:val="en-GB" w:eastAsia="en-GB"/>
        </w:rPr>
        <w:fldChar w:fldCharType="begin"/>
      </w:r>
      <w:r w:rsidR="00A85DE2">
        <w:rPr>
          <w:lang w:val="en-GB" w:eastAsia="en-GB"/>
        </w:rPr>
        <w:instrText xml:space="preserve"> REF _Ref492622888 \h </w:instrText>
      </w:r>
      <w:r w:rsidR="00A85DE2">
        <w:rPr>
          <w:lang w:val="en-GB" w:eastAsia="en-GB"/>
        </w:rPr>
      </w:r>
      <w:r w:rsidR="00A85DE2">
        <w:rPr>
          <w:lang w:val="en-GB" w:eastAsia="en-GB"/>
        </w:rPr>
        <w:fldChar w:fldCharType="separate"/>
      </w:r>
      <w:r w:rsidR="00A85DE2">
        <w:t>Figure 5</w:t>
      </w:r>
      <w:r w:rsidR="00A85DE2">
        <w:noBreakHyphen/>
        <w:t>6</w:t>
      </w:r>
      <w:r w:rsidR="00A85DE2">
        <w:rPr>
          <w:lang w:val="en-GB" w:eastAsia="en-GB"/>
        </w:rPr>
        <w:fldChar w:fldCharType="end"/>
      </w:r>
      <w:r w:rsidR="00A85DE2">
        <w:rPr>
          <w:lang w:val="en-GB" w:eastAsia="en-GB"/>
        </w:rPr>
        <w:t xml:space="preserve">) </w:t>
      </w:r>
      <w:r>
        <w:rPr>
          <w:lang w:val="en-GB"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9070F4">
      <w:pPr>
        <w:rPr>
          <w:lang w:val="en-GB" w:eastAsia="en-GB"/>
        </w:rPr>
      </w:pPr>
    </w:p>
    <w:p w14:paraId="58FC7527" w14:textId="3E38F159" w:rsidR="00E72E86" w:rsidRDefault="00E72E86" w:rsidP="009070F4">
      <w:pPr>
        <w:rPr>
          <w:lang w:val="en-GB" w:eastAsia="en-GB"/>
        </w:rPr>
      </w:pPr>
      <w:r>
        <w:rPr>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9070F4">
      <w:pPr>
        <w:rPr>
          <w:lang w:val="en-GB" w:eastAsia="en-GB"/>
        </w:rPr>
      </w:pPr>
      <w:r>
        <w:rPr>
          <w:lang w:val="en-GB" w:eastAsia="en-GB"/>
        </w:rPr>
        <w:lastRenderedPageBreak/>
        <mc:AlternateContent>
          <mc:Choice Requires="wpg">
            <w:drawing>
              <wp:inline distT="0" distB="0" distL="0" distR="0" wp14:anchorId="4C30CBFC" wp14:editId="16BCBA35">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326A43FF" w:rsidR="00D62735" w:rsidRPr="008D7544" w:rsidRDefault="00D62735" w:rsidP="009070F4">
                              <w:pPr>
                                <w:pStyle w:val="Caption"/>
                                <w:rPr>
                                  <w:bCs/>
                                  <w:szCs w:val="24"/>
                                </w:rPr>
                              </w:pPr>
                              <w:bookmarkStart w:id="238"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8"/>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326A43FF" w:rsidR="00D62735" w:rsidRPr="008D7544" w:rsidRDefault="00D62735" w:rsidP="009070F4">
                        <w:pPr>
                          <w:pStyle w:val="Caption"/>
                          <w:rPr>
                            <w:bCs/>
                            <w:szCs w:val="24"/>
                          </w:rPr>
                        </w:pPr>
                        <w:bookmarkStart w:id="239"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9"/>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47C7378F" w:rsidR="00204FFA" w:rsidRDefault="00E72E86" w:rsidP="009070F4">
      <w:pPr>
        <w:rPr>
          <w:lang w:val="en-GB" w:eastAsia="en-GB"/>
        </w:rPr>
      </w:pPr>
      <w:r>
        <w:rPr>
          <w:lang w:val="en-GB" w:eastAsia="en-GB"/>
        </w:rPr>
        <w:t xml:space="preserve">The Display tab </w:t>
      </w:r>
      <w:r w:rsidR="00A85DE2">
        <w:rPr>
          <w:lang w:val="en-GB" w:eastAsia="en-GB"/>
        </w:rPr>
        <w:t>(</w:t>
      </w:r>
      <w:r w:rsidR="00A85DE2">
        <w:rPr>
          <w:lang w:val="en-GB" w:eastAsia="en-GB"/>
        </w:rPr>
        <w:fldChar w:fldCharType="begin"/>
      </w:r>
      <w:r w:rsidR="00A85DE2">
        <w:rPr>
          <w:lang w:val="en-GB" w:eastAsia="en-GB"/>
        </w:rPr>
        <w:instrText xml:space="preserve"> REF _Ref492622902 \h </w:instrText>
      </w:r>
      <w:r w:rsidR="00A85DE2">
        <w:rPr>
          <w:lang w:val="en-GB" w:eastAsia="en-GB"/>
        </w:rPr>
      </w:r>
      <w:r w:rsidR="00A85DE2">
        <w:rPr>
          <w:lang w:val="en-GB" w:eastAsia="en-GB"/>
        </w:rPr>
        <w:fldChar w:fldCharType="separate"/>
      </w:r>
      <w:r w:rsidR="00A85DE2">
        <w:t>Figure 5</w:t>
      </w:r>
      <w:r w:rsidR="00A85DE2">
        <w:noBreakHyphen/>
        <w:t>7</w:t>
      </w:r>
      <w:r w:rsidR="00A85DE2">
        <w:rPr>
          <w:lang w:val="en-GB" w:eastAsia="en-GB"/>
        </w:rPr>
        <w:fldChar w:fldCharType="end"/>
      </w:r>
      <w:r w:rsidR="00A85DE2">
        <w:rPr>
          <w:lang w:val="en-GB" w:eastAsia="en-GB"/>
        </w:rPr>
        <w:t xml:space="preserve">) </w:t>
      </w:r>
      <w:r>
        <w:rPr>
          <w:lang w:val="en-GB" w:eastAsia="en-GB"/>
        </w:rPr>
        <w:t>allow</w:t>
      </w:r>
      <w:r w:rsidR="00A85DE2">
        <w:rPr>
          <w:lang w:val="en-GB" w:eastAsia="en-GB"/>
        </w:rPr>
        <w:t>e</w:t>
      </w:r>
      <w:r>
        <w:rPr>
          <w:lang w:val="en-GB"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9070F4">
      <w:pPr>
        <w:rPr>
          <w:lang w:val="en-GB" w:eastAsia="en-GB"/>
        </w:rPr>
      </w:pPr>
    </w:p>
    <w:p w14:paraId="31AD6675" w14:textId="0E81F957" w:rsidR="00204FFA" w:rsidRPr="00204FFA" w:rsidRDefault="00647307" w:rsidP="009070F4">
      <w:pPr>
        <w:rPr>
          <w:lang w:val="en-GB" w:eastAsia="en-GB"/>
        </w:rPr>
      </w:pPr>
      <w:r>
        <w:rPr>
          <w:lang w:val="en-GB" w:eastAsia="en-GB"/>
        </w:rPr>
        <mc:AlternateContent>
          <mc:Choice Requires="wpg">
            <w:drawing>
              <wp:anchor distT="0" distB="0" distL="114300" distR="114300" simplePos="0" relativeHeight="252613632" behindDoc="0" locked="0" layoutInCell="1" allowOverlap="1" wp14:anchorId="2B47415E" wp14:editId="1F7AAFE0">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6BF806AC" w:rsidR="00D62735" w:rsidRPr="00356A36" w:rsidRDefault="00D62735" w:rsidP="009070F4">
                              <w:pPr>
                                <w:pStyle w:val="Caption"/>
                                <w:rPr>
                                  <w:bCs/>
                                  <w:szCs w:val="24"/>
                                </w:rPr>
                              </w:pPr>
                              <w:bookmarkStart w:id="240"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0"/>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84"/>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169" style="position:absolute;left:0;text-align:left;margin-left:-17.75pt;margin-top:23.05pt;width:491.2pt;height:283.1pt;z-index:252613632;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">
                <v:shape id="Text Box 7316" o:spid="_x0000_s1170"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6BF806AC" w:rsidR="00D62735" w:rsidRPr="00356A36" w:rsidRDefault="00D62735" w:rsidP="009070F4">
                        <w:pPr>
                          <w:pStyle w:val="Caption"/>
                          <w:rPr>
                            <w:bCs/>
                            <w:szCs w:val="24"/>
                          </w:rPr>
                        </w:pPr>
                        <w:bookmarkStart w:id="241"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1"/>
                        <w:r>
                          <w:t xml:space="preserve"> - Display tab</w:t>
                        </w:r>
                      </w:p>
                    </w:txbxContent>
                  </v:textbox>
                </v:shape>
                <v:shape id="Picture 7321" o:spid="_x0000_s1171"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85" o:title=""/>
                </v:shape>
                <w10:wrap type="square"/>
              </v:group>
            </w:pict>
          </mc:Fallback>
        </mc:AlternateContent>
      </w:r>
    </w:p>
    <w:p w14:paraId="45F7548D" w14:textId="5B24F4BA" w:rsidR="00196570" w:rsidRDefault="00196570" w:rsidP="00DB373A">
      <w:pPr>
        <w:pStyle w:val="Heading2"/>
        <w:rPr>
          <w:rFonts w:eastAsia="MS Mincho"/>
        </w:rPr>
      </w:pPr>
      <w:r>
        <w:rPr>
          <w:rFonts w:eastAsia="MS Mincho"/>
        </w:rPr>
        <w:lastRenderedPageBreak/>
        <w:t>Additional Features</w:t>
      </w:r>
    </w:p>
    <w:p w14:paraId="2B0B9BC8" w14:textId="77777777" w:rsidR="0051198B" w:rsidRDefault="00A85DE2" w:rsidP="009070F4">
      <w:r>
        <w:t>There were</w:t>
      </w:r>
      <w:r w:rsidR="00CF0A92">
        <w:t xml:space="preserve"> several featur</w:t>
      </w:r>
      <w:r>
        <w:t>es which were</w:t>
      </w:r>
      <w:r w:rsidR="00CF0A92">
        <w:t xml:space="preserve"> added to the program for asthetics and to facilitate rapid operation. Firstly, </w:t>
      </w:r>
      <w:r>
        <w:t>a clock feature was added to</w:t>
      </w:r>
      <w:r w:rsidR="00CF0A92">
        <w:t xml:space="preserve"> the South-West corner. Secondly, a r</w:t>
      </w:r>
      <w:r>
        <w:t>e</w:t>
      </w:r>
      <w:r w:rsidR="00CF0A92">
        <w:t>set button was added to the South-East corner giving the user the ability to reset if any incorrect information</w:t>
      </w:r>
      <w:r>
        <w:t xml:space="preserve"> was inadvertently entered. Thi</w:t>
      </w:r>
      <w:r w:rsidR="00CF0A92">
        <w:t xml:space="preserve">rdly,  </w:t>
      </w:r>
      <w:r>
        <w:t>error message dialgoues</w:t>
      </w:r>
      <w:r w:rsidR="00CF0A92">
        <w:t xml:space="preserve"> were included which gave extra information, err</w:t>
      </w:r>
      <w:r>
        <w:t xml:space="preserve">ors or warnings when entering information or if it was not available. </w:t>
      </w:r>
    </w:p>
    <w:p w14:paraId="74B882FF" w14:textId="77777777" w:rsidR="0051198B" w:rsidRDefault="0051198B" w:rsidP="009070F4"/>
    <w:p w14:paraId="0CDB6787" w14:textId="356166FB" w:rsidR="00CF0A92" w:rsidRDefault="00A85DE2" w:rsidP="009070F4">
      <w:r>
        <w:t xml:space="preserve">Two graphs were included, one to depict expected daily production per month for the solar system, and the second was to show the calculated saving per year for the installed solar sytem over a 20 year period. These two graphs </w:t>
      </w:r>
      <w:r w:rsidR="00C00EFA">
        <w:t xml:space="preserve">were visual aids to help relay the possible savings to the user.  </w:t>
      </w:r>
      <w:r w:rsidR="0051198B">
        <w:t>A progress bar was added to the design to all the user to guage progression while entering the input information. When the GUI was loading a “loading bar” was added to give indication on the time to completion of the calculations.</w:t>
      </w:r>
    </w:p>
    <w:p w14:paraId="0D6035F5" w14:textId="2764674F" w:rsidR="00FE1F01" w:rsidRDefault="00FE1F01" w:rsidP="009070F4">
      <w:r>
        <w:t xml:space="preserve"> </w:t>
      </w:r>
    </w:p>
    <w:p w14:paraId="7992850D" w14:textId="77777777" w:rsidR="001F4504" w:rsidRDefault="001F4504" w:rsidP="009070F4"/>
    <w:p w14:paraId="2169A2E1" w14:textId="737C1DF9" w:rsidR="00CF0A92" w:rsidRDefault="00CF0A92" w:rsidP="009070F4"/>
    <w:p w14:paraId="6C4AFB11" w14:textId="61267C30" w:rsidR="00B2743D" w:rsidRDefault="00B2743D" w:rsidP="009070F4"/>
    <w:p w14:paraId="2A4B6CDB" w14:textId="38FF8339" w:rsidR="00B2743D" w:rsidRDefault="00B2743D" w:rsidP="009070F4"/>
    <w:p w14:paraId="1208311E" w14:textId="786609B5" w:rsidR="00895F79" w:rsidRDefault="00895F79" w:rsidP="009070F4"/>
    <w:p w14:paraId="2D5F18F8" w14:textId="77777777" w:rsidR="00895F79" w:rsidRDefault="00895F79" w:rsidP="009070F4"/>
    <w:p w14:paraId="646D390F" w14:textId="48967375" w:rsidR="00895F79" w:rsidRDefault="00895F79" w:rsidP="009070F4"/>
    <w:p w14:paraId="517F371D" w14:textId="6538CB69" w:rsidR="00895F79" w:rsidRDefault="00895F79" w:rsidP="009070F4"/>
    <w:p w14:paraId="5F307C22" w14:textId="4511AD3B" w:rsidR="00895F79" w:rsidRDefault="00895F79" w:rsidP="009070F4"/>
    <w:p w14:paraId="78C66527" w14:textId="77777777" w:rsidR="00895F79" w:rsidRDefault="00895F79" w:rsidP="009070F4"/>
    <w:p w14:paraId="68ABF0A6" w14:textId="62860FCB" w:rsidR="00895F79" w:rsidRDefault="00895F79" w:rsidP="009070F4"/>
    <w:p w14:paraId="42455806" w14:textId="03144965" w:rsidR="00895F79" w:rsidRDefault="00895F79" w:rsidP="009070F4"/>
    <w:p w14:paraId="7F840EBC" w14:textId="6C47E9ED" w:rsidR="00895F79" w:rsidRDefault="00895F79" w:rsidP="009070F4"/>
    <w:p w14:paraId="3D1C05D3" w14:textId="77777777" w:rsidR="00895F79" w:rsidRDefault="00895F79" w:rsidP="009070F4"/>
    <w:p w14:paraId="0E5EB8F7" w14:textId="77777777" w:rsidR="00895F79" w:rsidRDefault="00895F79" w:rsidP="009070F4"/>
    <w:p w14:paraId="22EA7938" w14:textId="77777777" w:rsidR="00895F79" w:rsidRDefault="00895F79" w:rsidP="009070F4"/>
    <w:p w14:paraId="34F86DD6" w14:textId="77777777" w:rsidR="00895F79" w:rsidRDefault="00895F79" w:rsidP="009070F4"/>
    <w:p w14:paraId="4C5ADA84" w14:textId="77777777" w:rsidR="00895F79" w:rsidRDefault="00895F79" w:rsidP="009070F4"/>
    <w:p w14:paraId="04C5DE0E" w14:textId="77777777" w:rsidR="00895F79" w:rsidRDefault="00895F79" w:rsidP="009070F4"/>
    <w:p w14:paraId="0261A0AB" w14:textId="5DD6DE15" w:rsidR="00895F79" w:rsidRDefault="00895F79" w:rsidP="009070F4"/>
    <w:p w14:paraId="1712B9A0" w14:textId="28C4A428" w:rsidR="00895F79" w:rsidRDefault="00895F79" w:rsidP="009070F4"/>
    <w:p w14:paraId="3AA1F422" w14:textId="77777777" w:rsidR="005A630A" w:rsidRDefault="005A630A" w:rsidP="009070F4">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9070F4"/>
    <w:p w14:paraId="51C60301" w14:textId="77777777" w:rsidR="000F19B3" w:rsidRDefault="000F19B3" w:rsidP="000F19B3">
      <w:pPr>
        <w:pStyle w:val="Heading1"/>
        <w:rPr>
          <w:rFonts w:eastAsia="MS Mincho"/>
          <w:lang w:eastAsia="ja-JP"/>
        </w:rPr>
      </w:pPr>
      <w:r>
        <w:rPr>
          <w:rFonts w:eastAsia="MS Mincho"/>
          <w:lang w:eastAsia="ja-JP"/>
        </w:rPr>
        <w:lastRenderedPageBreak/>
        <w:t>Results</w:t>
      </w:r>
    </w:p>
    <w:p w14:paraId="24BCA529" w14:textId="7ADFBAC1" w:rsidR="00B220E4" w:rsidRDefault="00B220E4" w:rsidP="009070F4">
      <w:r>
        <w:t xml:space="preserve">The Solar Solution Matlab GUI was tested by selecting three different locations, Darwin, NT, Townsville, QLD and Horbart, TAS and analysing the outputs from the program. The stars in </w:t>
      </w:r>
      <w:r>
        <w:fldChar w:fldCharType="begin"/>
      </w:r>
      <w:r>
        <w:instrText xml:space="preserve"> REF _Ref492626642 \h </w:instrText>
      </w:r>
      <w:r>
        <w:fldChar w:fldCharType="separate"/>
      </w:r>
      <w:r>
        <w:t>Figure 6</w:t>
      </w:r>
      <w:r>
        <w:noBreakHyphen/>
        <w:t>1</w:t>
      </w:r>
      <w:r>
        <w:fldChar w:fldCharType="end"/>
      </w:r>
      <w:r>
        <w:t xml:space="preserve"> illustrate the locatio</w:t>
      </w:r>
      <w:r w:rsidR="008B3961">
        <w:t>ns</w:t>
      </w:r>
      <w:r>
        <w:t xml:space="preserve"> selected for testing. These locations were selected due to the diversity in location around Aus</w:t>
      </w:r>
      <w:r w:rsidR="00D326E9">
        <w:t xml:space="preserve">tralia and variance in latitude and are specified in </w:t>
      </w:r>
      <w:r w:rsidR="00D326E9">
        <w:fldChar w:fldCharType="begin"/>
      </w:r>
      <w:r w:rsidR="00D326E9">
        <w:instrText xml:space="preserve"> REF _Ref492638212 \h </w:instrText>
      </w:r>
      <w:r w:rsidR="00D326E9">
        <w:fldChar w:fldCharType="separate"/>
      </w:r>
      <w:r w:rsidR="00D326E9">
        <w:t>Table 6</w:t>
      </w:r>
      <w:r w:rsidR="00D326E9">
        <w:noBreakHyphen/>
        <w:t>1</w:t>
      </w:r>
      <w:r w:rsidR="00D326E9">
        <w:fldChar w:fldCharType="end"/>
      </w:r>
      <w:r w:rsidR="00D326E9">
        <w:t>.</w:t>
      </w:r>
    </w:p>
    <w:p w14:paraId="5D4AB4B0" w14:textId="184C5D1A" w:rsidR="00B220E4" w:rsidRDefault="00B220E4" w:rsidP="009070F4">
      <w:r>
        <mc:AlternateContent>
          <mc:Choice Requires="wpg">
            <w:drawing>
              <wp:anchor distT="0" distB="0" distL="114300" distR="114300" simplePos="0" relativeHeight="252610560" behindDoc="0" locked="0" layoutInCell="1" allowOverlap="1" wp14:anchorId="449C7148" wp14:editId="24C56F95">
                <wp:simplePos x="0" y="0"/>
                <wp:positionH relativeFrom="column">
                  <wp:posOffset>533400</wp:posOffset>
                </wp:positionH>
                <wp:positionV relativeFrom="paragraph">
                  <wp:posOffset>163195</wp:posOffset>
                </wp:positionV>
                <wp:extent cx="5067300" cy="362013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5067300" cy="3620135"/>
                          <a:chOff x="-571500" y="0"/>
                          <a:chExt cx="5067300" cy="3620135"/>
                        </a:xfrm>
                      </wpg:grpSpPr>
                      <pic:pic xmlns:pic="http://schemas.openxmlformats.org/drawingml/2006/picture">
                        <pic:nvPicPr>
                          <pic:cNvPr id="23" name="Picture 23"/>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571500" y="3267075"/>
                            <a:ext cx="5067300" cy="353060"/>
                          </a:xfrm>
                          <a:prstGeom prst="rect">
                            <a:avLst/>
                          </a:prstGeom>
                          <a:solidFill>
                            <a:prstClr val="white"/>
                          </a:solidFill>
                          <a:ln>
                            <a:noFill/>
                          </a:ln>
                        </wps:spPr>
                        <wps:txbx>
                          <w:txbxContent>
                            <w:p w14:paraId="07C15459" w14:textId="17963577" w:rsidR="00D62735" w:rsidRPr="001045E6" w:rsidRDefault="00D62735" w:rsidP="009070F4">
                              <w:pPr>
                                <w:pStyle w:val="Caption"/>
                                <w:rPr>
                                  <w:bCs/>
                                  <w:szCs w:val="24"/>
                                </w:rPr>
                              </w:pPr>
                              <w:bookmarkStart w:id="242"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2"/>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49C7148" id="Group 7319" o:spid="_x0000_s1172" style="position:absolute;left:0;text-align:left;margin-left:42pt;margin-top:12.85pt;width:399pt;height:285.05pt;z-index:252610560;mso-position-horizontal-relative:text;mso-position-vertical-relative:text;mso-width-relative:margin" coordorigin="-5715"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">
                <v:shape id="Picture 23" o:spid="_x0000_s1173"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92" o:title=""/>
                </v:shape>
                <v:shape id="Text Box 7285" o:spid="_x0000_s1174" type="#_x0000_t202" style="position:absolute;left:-5715;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17963577" w:rsidR="00D62735" w:rsidRPr="001045E6" w:rsidRDefault="00D62735" w:rsidP="009070F4">
                        <w:pPr>
                          <w:pStyle w:val="Caption"/>
                          <w:rPr>
                            <w:bCs/>
                            <w:szCs w:val="24"/>
                          </w:rPr>
                        </w:pPr>
                        <w:bookmarkStart w:id="243"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3"/>
                        <w:r>
                          <w:t xml:space="preserve"> - Locations selected for analysis (Gold star denotes location)</w:t>
                        </w:r>
                      </w:p>
                    </w:txbxContent>
                  </v:textbox>
                </v:shape>
                <w10:wrap type="square"/>
              </v:group>
            </w:pict>
          </mc:Fallback>
        </mc:AlternateContent>
      </w:r>
    </w:p>
    <w:p w14:paraId="17533FCF" w14:textId="36A0A594" w:rsidR="00B220E4" w:rsidRDefault="00B220E4" w:rsidP="009070F4"/>
    <w:p w14:paraId="650B1787" w14:textId="4FE039E6" w:rsidR="00B220E4" w:rsidRDefault="00B220E4" w:rsidP="009070F4"/>
    <w:p w14:paraId="67C4409B" w14:textId="79EB0E42" w:rsidR="00B220E4" w:rsidRDefault="00B220E4" w:rsidP="009070F4"/>
    <w:p w14:paraId="2C6879F6" w14:textId="77777777" w:rsidR="00B220E4" w:rsidRDefault="00B220E4" w:rsidP="009070F4"/>
    <w:p w14:paraId="1B9B3A69" w14:textId="7C60E9A3" w:rsidR="00B220E4" w:rsidRDefault="00B220E4" w:rsidP="009070F4"/>
    <w:p w14:paraId="5397F18E" w14:textId="1CC458B9" w:rsidR="00B220E4" w:rsidRDefault="00B220E4" w:rsidP="009070F4"/>
    <w:p w14:paraId="338C7A0A" w14:textId="05810CE8" w:rsidR="00B220E4" w:rsidRDefault="00B220E4" w:rsidP="009070F4"/>
    <w:p w14:paraId="42D8D688" w14:textId="652153DB" w:rsidR="00B220E4" w:rsidRDefault="00B220E4" w:rsidP="009070F4"/>
    <w:p w14:paraId="4A9AE009" w14:textId="00274D69" w:rsidR="00B220E4" w:rsidRDefault="00B220E4" w:rsidP="009070F4"/>
    <w:p w14:paraId="7ED15D61" w14:textId="6CF6B846" w:rsidR="00B220E4" w:rsidRDefault="00B220E4" w:rsidP="009070F4"/>
    <w:p w14:paraId="50084286" w14:textId="48D523F1" w:rsidR="00B220E4" w:rsidRDefault="00B220E4" w:rsidP="009070F4"/>
    <w:p w14:paraId="33D0BC8D" w14:textId="77777777" w:rsidR="00B220E4" w:rsidRDefault="00B220E4" w:rsidP="009070F4"/>
    <w:p w14:paraId="574D0779" w14:textId="74D29126" w:rsidR="00B220E4" w:rsidRDefault="00B220E4" w:rsidP="009070F4"/>
    <w:p w14:paraId="4D175EDB" w14:textId="72471A9D" w:rsidR="00B220E4" w:rsidRDefault="00B220E4" w:rsidP="009070F4"/>
    <w:p w14:paraId="2CD4DE57" w14:textId="0AE34B7F" w:rsidR="00B220E4" w:rsidRDefault="00B220E4" w:rsidP="009070F4"/>
    <w:p w14:paraId="4CD40853" w14:textId="20BD1718" w:rsidR="00B220E4" w:rsidRDefault="00B220E4" w:rsidP="009070F4"/>
    <w:p w14:paraId="112BA8FF" w14:textId="1DF1F157" w:rsidR="00B220E4" w:rsidRDefault="00B220E4" w:rsidP="009070F4"/>
    <w:p w14:paraId="65C45518" w14:textId="77777777" w:rsidR="00B220E4" w:rsidRDefault="00B220E4" w:rsidP="009070F4"/>
    <w:p w14:paraId="2A28D8B4" w14:textId="3AE92A63" w:rsidR="009070F4" w:rsidRDefault="009070F4" w:rsidP="009070F4"/>
    <w:p w14:paraId="1E0BD9FB" w14:textId="77777777" w:rsidR="009070F4" w:rsidRDefault="009070F4" w:rsidP="009070F4"/>
    <w:p w14:paraId="0D56BE2C" w14:textId="77777777" w:rsidR="009070F4" w:rsidRDefault="009070F4" w:rsidP="009070F4"/>
    <w:p w14:paraId="2F3460EE" w14:textId="5BA828DD" w:rsidR="00D326E9" w:rsidRDefault="00D326E9" w:rsidP="009070F4">
      <w:pPr>
        <w:pStyle w:val="Caption"/>
      </w:pPr>
      <w:bookmarkStart w:id="244" w:name="_Ref492638212"/>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244"/>
      <w:r>
        <w:t xml:space="preserve"> - Locations Selected</w:t>
      </w:r>
    </w:p>
    <w:tbl>
      <w:tblPr>
        <w:tblStyle w:val="TableGrid1"/>
        <w:tblW w:w="9260" w:type="dxa"/>
        <w:tblLook w:val="04A0" w:firstRow="1" w:lastRow="0" w:firstColumn="1" w:lastColumn="0" w:noHBand="0" w:noVBand="1"/>
      </w:tblPr>
      <w:tblGrid>
        <w:gridCol w:w="4520"/>
        <w:gridCol w:w="1580"/>
        <w:gridCol w:w="1580"/>
        <w:gridCol w:w="1580"/>
      </w:tblGrid>
      <w:tr w:rsidR="00D326E9" w:rsidRPr="00675FA7"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9070F4" w:rsidRDefault="00D326E9" w:rsidP="009070F4">
            <w:pPr>
              <w:jc w:val="center"/>
              <w:rPr>
                <w:rFonts w:ascii="Times New Roman" w:hAnsi="Times New Roman"/>
              </w:rPr>
            </w:pPr>
            <w:r w:rsidRPr="009070F4">
              <w:rPr>
                <w:rFonts w:ascii="Times New Roman" w:hAnsi="Times New Roman"/>
              </w:rPr>
              <w:t>Specifications</w:t>
            </w:r>
          </w:p>
        </w:tc>
        <w:tc>
          <w:tcPr>
            <w:tcW w:w="4740" w:type="dxa"/>
            <w:gridSpan w:val="3"/>
            <w:shd w:val="clear" w:color="auto" w:fill="D9D9D9" w:themeFill="background1" w:themeFillShade="D9"/>
            <w:noWrap/>
          </w:tcPr>
          <w:p w14:paraId="3B44D8A7" w14:textId="651E36CF" w:rsidR="00D326E9" w:rsidRPr="009070F4" w:rsidRDefault="00D326E9" w:rsidP="009070F4">
            <w:pPr>
              <w:jc w:val="center"/>
              <w:rPr>
                <w:rFonts w:ascii="Times New Roman" w:hAnsi="Times New Roman"/>
              </w:rPr>
            </w:pPr>
            <w:r w:rsidRPr="009070F4">
              <w:rPr>
                <w:rFonts w:ascii="Times New Roman" w:hAnsi="Times New Roman"/>
              </w:rPr>
              <w:t>Location</w:t>
            </w:r>
          </w:p>
        </w:tc>
      </w:tr>
      <w:tr w:rsidR="00675FA7" w:rsidRPr="00675FA7" w14:paraId="2D7F5154" w14:textId="77777777" w:rsidTr="00D326E9">
        <w:trPr>
          <w:trHeight w:val="564"/>
        </w:trPr>
        <w:tc>
          <w:tcPr>
            <w:tcW w:w="4520" w:type="dxa"/>
            <w:hideMark/>
          </w:tcPr>
          <w:p w14:paraId="3CF14827" w14:textId="77777777" w:rsidR="00675FA7" w:rsidRPr="009070F4" w:rsidRDefault="00675FA7" w:rsidP="009070F4">
            <w:pPr>
              <w:rPr>
                <w:rFonts w:ascii="Times New Roman" w:hAnsi="Times New Roman"/>
              </w:rPr>
            </w:pPr>
            <w:r w:rsidRPr="009070F4">
              <w:rPr>
                <w:rFonts w:ascii="Times New Roman" w:hAnsi="Times New Roman"/>
              </w:rPr>
              <w:t>City</w:t>
            </w:r>
          </w:p>
        </w:tc>
        <w:tc>
          <w:tcPr>
            <w:tcW w:w="1580" w:type="dxa"/>
            <w:noWrap/>
            <w:hideMark/>
          </w:tcPr>
          <w:p w14:paraId="0F69DDD5" w14:textId="77777777" w:rsidR="00675FA7" w:rsidRPr="009070F4" w:rsidRDefault="00675FA7" w:rsidP="009070F4">
            <w:pPr>
              <w:rPr>
                <w:rFonts w:ascii="Times New Roman" w:hAnsi="Times New Roman"/>
              </w:rPr>
            </w:pPr>
            <w:r w:rsidRPr="009070F4">
              <w:rPr>
                <w:rFonts w:ascii="Times New Roman" w:hAnsi="Times New Roman"/>
              </w:rPr>
              <w:t>Townsville</w:t>
            </w:r>
          </w:p>
        </w:tc>
        <w:tc>
          <w:tcPr>
            <w:tcW w:w="1580" w:type="dxa"/>
            <w:noWrap/>
            <w:hideMark/>
          </w:tcPr>
          <w:p w14:paraId="6B6FF544" w14:textId="77777777" w:rsidR="00675FA7" w:rsidRPr="009070F4" w:rsidRDefault="00675FA7" w:rsidP="009070F4">
            <w:pPr>
              <w:rPr>
                <w:rFonts w:ascii="Times New Roman" w:hAnsi="Times New Roman"/>
              </w:rPr>
            </w:pPr>
            <w:r w:rsidRPr="009070F4">
              <w:rPr>
                <w:rFonts w:ascii="Times New Roman" w:hAnsi="Times New Roman"/>
              </w:rPr>
              <w:t>Darwin</w:t>
            </w:r>
          </w:p>
        </w:tc>
        <w:tc>
          <w:tcPr>
            <w:tcW w:w="1580" w:type="dxa"/>
            <w:noWrap/>
            <w:hideMark/>
          </w:tcPr>
          <w:p w14:paraId="41211715" w14:textId="77777777" w:rsidR="00675FA7" w:rsidRPr="009070F4" w:rsidRDefault="00675FA7" w:rsidP="009070F4">
            <w:pPr>
              <w:rPr>
                <w:rFonts w:ascii="Times New Roman" w:hAnsi="Times New Roman"/>
              </w:rPr>
            </w:pPr>
            <w:r w:rsidRPr="009070F4">
              <w:rPr>
                <w:rFonts w:ascii="Times New Roman" w:hAnsi="Times New Roman"/>
              </w:rPr>
              <w:t>Hobart</w:t>
            </w:r>
          </w:p>
        </w:tc>
      </w:tr>
      <w:tr w:rsidR="00675FA7" w:rsidRPr="00675FA7" w14:paraId="7786F382" w14:textId="77777777" w:rsidTr="00D326E9">
        <w:trPr>
          <w:trHeight w:val="564"/>
        </w:trPr>
        <w:tc>
          <w:tcPr>
            <w:tcW w:w="4520" w:type="dxa"/>
            <w:hideMark/>
          </w:tcPr>
          <w:p w14:paraId="085FCF0C" w14:textId="77777777" w:rsidR="00675FA7" w:rsidRPr="009070F4" w:rsidRDefault="00675FA7" w:rsidP="009070F4">
            <w:pPr>
              <w:rPr>
                <w:rFonts w:ascii="Times New Roman" w:hAnsi="Times New Roman"/>
              </w:rPr>
            </w:pPr>
            <w:r w:rsidRPr="009070F4">
              <w:rPr>
                <w:rFonts w:ascii="Times New Roman" w:hAnsi="Times New Roman"/>
              </w:rPr>
              <w:t>Post Code</w:t>
            </w:r>
          </w:p>
        </w:tc>
        <w:tc>
          <w:tcPr>
            <w:tcW w:w="1580" w:type="dxa"/>
            <w:noWrap/>
            <w:hideMark/>
          </w:tcPr>
          <w:p w14:paraId="5E96B66E" w14:textId="77777777" w:rsidR="00675FA7" w:rsidRPr="009070F4" w:rsidRDefault="00675FA7" w:rsidP="009070F4">
            <w:pPr>
              <w:rPr>
                <w:rFonts w:ascii="Times New Roman" w:hAnsi="Times New Roman"/>
              </w:rPr>
            </w:pPr>
            <w:r w:rsidRPr="009070F4">
              <w:rPr>
                <w:rFonts w:ascii="Times New Roman" w:hAnsi="Times New Roman"/>
              </w:rPr>
              <w:t>4814</w:t>
            </w:r>
          </w:p>
        </w:tc>
        <w:tc>
          <w:tcPr>
            <w:tcW w:w="1580" w:type="dxa"/>
            <w:noWrap/>
            <w:hideMark/>
          </w:tcPr>
          <w:p w14:paraId="56E18735" w14:textId="77777777" w:rsidR="00675FA7" w:rsidRPr="009070F4" w:rsidRDefault="00675FA7" w:rsidP="009070F4">
            <w:pPr>
              <w:rPr>
                <w:rFonts w:ascii="Times New Roman" w:hAnsi="Times New Roman"/>
              </w:rPr>
            </w:pPr>
            <w:r w:rsidRPr="009070F4">
              <w:rPr>
                <w:rFonts w:ascii="Times New Roman" w:hAnsi="Times New Roman"/>
              </w:rPr>
              <w:t>800</w:t>
            </w:r>
          </w:p>
        </w:tc>
        <w:tc>
          <w:tcPr>
            <w:tcW w:w="1580" w:type="dxa"/>
            <w:noWrap/>
            <w:hideMark/>
          </w:tcPr>
          <w:p w14:paraId="250CCFA7" w14:textId="77777777" w:rsidR="00675FA7" w:rsidRPr="009070F4" w:rsidRDefault="00675FA7" w:rsidP="009070F4">
            <w:pPr>
              <w:rPr>
                <w:rFonts w:ascii="Times New Roman" w:hAnsi="Times New Roman"/>
              </w:rPr>
            </w:pPr>
            <w:r w:rsidRPr="009070F4">
              <w:rPr>
                <w:rFonts w:ascii="Times New Roman" w:hAnsi="Times New Roman"/>
              </w:rPr>
              <w:t>7000</w:t>
            </w:r>
          </w:p>
        </w:tc>
      </w:tr>
      <w:tr w:rsidR="00675FA7" w:rsidRPr="00675FA7" w14:paraId="3CD33382" w14:textId="77777777" w:rsidTr="00D326E9">
        <w:trPr>
          <w:trHeight w:val="564"/>
        </w:trPr>
        <w:tc>
          <w:tcPr>
            <w:tcW w:w="4520" w:type="dxa"/>
            <w:hideMark/>
          </w:tcPr>
          <w:p w14:paraId="0F38CB20" w14:textId="77777777" w:rsidR="00675FA7" w:rsidRPr="009070F4" w:rsidRDefault="00675FA7" w:rsidP="009070F4">
            <w:pPr>
              <w:rPr>
                <w:rFonts w:ascii="Times New Roman" w:hAnsi="Times New Roman"/>
              </w:rPr>
            </w:pPr>
            <w:r w:rsidRPr="009070F4">
              <w:rPr>
                <w:rFonts w:ascii="Times New Roman" w:hAnsi="Times New Roman"/>
              </w:rPr>
              <w:lastRenderedPageBreak/>
              <w:t>Latitude</w:t>
            </w:r>
          </w:p>
        </w:tc>
        <w:tc>
          <w:tcPr>
            <w:tcW w:w="1580" w:type="dxa"/>
            <w:noWrap/>
            <w:hideMark/>
          </w:tcPr>
          <w:p w14:paraId="10D538B6" w14:textId="77777777" w:rsidR="00675FA7" w:rsidRPr="009070F4" w:rsidRDefault="00675FA7" w:rsidP="009070F4">
            <w:pPr>
              <w:rPr>
                <w:rFonts w:ascii="Times New Roman" w:hAnsi="Times New Roman"/>
              </w:rPr>
            </w:pPr>
            <w:r w:rsidRPr="009070F4">
              <w:rPr>
                <w:rFonts w:ascii="Times New Roman" w:hAnsi="Times New Roman"/>
              </w:rPr>
              <w:t>-19.259</w:t>
            </w:r>
          </w:p>
        </w:tc>
        <w:tc>
          <w:tcPr>
            <w:tcW w:w="1580" w:type="dxa"/>
            <w:noWrap/>
            <w:hideMark/>
          </w:tcPr>
          <w:p w14:paraId="5EED466D" w14:textId="77777777" w:rsidR="00675FA7" w:rsidRPr="009070F4" w:rsidRDefault="00675FA7" w:rsidP="009070F4">
            <w:pPr>
              <w:rPr>
                <w:rFonts w:ascii="Times New Roman" w:hAnsi="Times New Roman"/>
              </w:rPr>
            </w:pPr>
            <w:r w:rsidRPr="009070F4">
              <w:rPr>
                <w:rFonts w:ascii="Times New Roman" w:hAnsi="Times New Roman"/>
              </w:rPr>
              <w:t>-12.463</w:t>
            </w:r>
          </w:p>
        </w:tc>
        <w:tc>
          <w:tcPr>
            <w:tcW w:w="1580" w:type="dxa"/>
            <w:noWrap/>
            <w:hideMark/>
          </w:tcPr>
          <w:p w14:paraId="4FB3B929" w14:textId="77777777" w:rsidR="00675FA7" w:rsidRPr="009070F4" w:rsidRDefault="00675FA7" w:rsidP="009070F4">
            <w:pPr>
              <w:rPr>
                <w:rFonts w:ascii="Times New Roman" w:hAnsi="Times New Roman"/>
              </w:rPr>
            </w:pPr>
            <w:r w:rsidRPr="009070F4">
              <w:rPr>
                <w:rFonts w:ascii="Times New Roman" w:hAnsi="Times New Roman"/>
              </w:rPr>
              <w:t>-42.882138</w:t>
            </w:r>
          </w:p>
        </w:tc>
      </w:tr>
      <w:tr w:rsidR="00675FA7" w:rsidRPr="00675FA7" w14:paraId="53790147" w14:textId="77777777" w:rsidTr="00D326E9">
        <w:trPr>
          <w:trHeight w:val="564"/>
        </w:trPr>
        <w:tc>
          <w:tcPr>
            <w:tcW w:w="4520" w:type="dxa"/>
            <w:hideMark/>
          </w:tcPr>
          <w:p w14:paraId="0D6BE55C" w14:textId="77777777" w:rsidR="00675FA7" w:rsidRPr="009070F4" w:rsidRDefault="00675FA7" w:rsidP="009070F4">
            <w:pPr>
              <w:rPr>
                <w:rFonts w:ascii="Times New Roman" w:hAnsi="Times New Roman"/>
              </w:rPr>
            </w:pPr>
            <w:r w:rsidRPr="009070F4">
              <w:rPr>
                <w:rFonts w:ascii="Times New Roman" w:hAnsi="Times New Roman"/>
              </w:rPr>
              <w:t>Longitude</w:t>
            </w:r>
          </w:p>
        </w:tc>
        <w:tc>
          <w:tcPr>
            <w:tcW w:w="1580" w:type="dxa"/>
            <w:noWrap/>
            <w:hideMark/>
          </w:tcPr>
          <w:p w14:paraId="7F4AB9CF" w14:textId="77777777" w:rsidR="00675FA7" w:rsidRPr="009070F4" w:rsidRDefault="00675FA7" w:rsidP="009070F4">
            <w:pPr>
              <w:rPr>
                <w:rFonts w:ascii="Times New Roman" w:hAnsi="Times New Roman"/>
              </w:rPr>
            </w:pPr>
            <w:r w:rsidRPr="009070F4">
              <w:rPr>
                <w:rFonts w:ascii="Times New Roman" w:hAnsi="Times New Roman"/>
              </w:rPr>
              <w:t>146.817</w:t>
            </w:r>
          </w:p>
        </w:tc>
        <w:tc>
          <w:tcPr>
            <w:tcW w:w="1580" w:type="dxa"/>
            <w:noWrap/>
            <w:hideMark/>
          </w:tcPr>
          <w:p w14:paraId="70C72DA9" w14:textId="77777777" w:rsidR="00675FA7" w:rsidRPr="009070F4" w:rsidRDefault="00675FA7" w:rsidP="009070F4">
            <w:pPr>
              <w:rPr>
                <w:rFonts w:ascii="Times New Roman" w:hAnsi="Times New Roman"/>
              </w:rPr>
            </w:pPr>
            <w:r w:rsidRPr="009070F4">
              <w:rPr>
                <w:rFonts w:ascii="Times New Roman" w:hAnsi="Times New Roman"/>
              </w:rPr>
              <w:t>130.846</w:t>
            </w:r>
          </w:p>
        </w:tc>
        <w:tc>
          <w:tcPr>
            <w:tcW w:w="1580" w:type="dxa"/>
            <w:noWrap/>
            <w:hideMark/>
          </w:tcPr>
          <w:p w14:paraId="242FA927" w14:textId="77777777" w:rsidR="00675FA7" w:rsidRPr="009070F4" w:rsidRDefault="00675FA7" w:rsidP="009070F4">
            <w:pPr>
              <w:rPr>
                <w:rFonts w:ascii="Times New Roman" w:hAnsi="Times New Roman"/>
              </w:rPr>
            </w:pPr>
            <w:r w:rsidRPr="009070F4">
              <w:rPr>
                <w:rFonts w:ascii="Times New Roman" w:hAnsi="Times New Roman"/>
              </w:rPr>
              <w:t>147.327195</w:t>
            </w:r>
          </w:p>
        </w:tc>
      </w:tr>
      <w:tr w:rsidR="00E04724" w:rsidRPr="00E04724" w14:paraId="1ED60160" w14:textId="77777777" w:rsidTr="00145819">
        <w:trPr>
          <w:trHeight w:val="564"/>
        </w:trPr>
        <w:tc>
          <w:tcPr>
            <w:tcW w:w="4520" w:type="dxa"/>
          </w:tcPr>
          <w:p w14:paraId="29262916" w14:textId="6DAAC3EC" w:rsidR="00E04724" w:rsidRPr="009070F4" w:rsidRDefault="00E04724" w:rsidP="009070F4">
            <w:pPr>
              <w:rPr>
                <w:rFonts w:ascii="Times New Roman" w:hAnsi="Times New Roman"/>
              </w:rPr>
            </w:pPr>
            <w:r w:rsidRPr="009070F4">
              <w:rPr>
                <w:rFonts w:ascii="Times New Roman" w:hAnsi="Times New Roman"/>
              </w:rPr>
              <w:t>Equator Titled Panels</w:t>
            </w:r>
          </w:p>
        </w:tc>
        <w:tc>
          <w:tcPr>
            <w:tcW w:w="1580" w:type="dxa"/>
            <w:noWrap/>
          </w:tcPr>
          <w:p w14:paraId="3802F015" w14:textId="5EC558C5" w:rsidR="00E04724" w:rsidRPr="009070F4" w:rsidRDefault="00E04724" w:rsidP="009070F4">
            <w:pPr>
              <w:rPr>
                <w:rFonts w:ascii="Times New Roman" w:hAnsi="Times New Roman"/>
              </w:rPr>
            </w:pPr>
            <w:r w:rsidRPr="009070F4">
              <w:rPr>
                <w:rFonts w:ascii="Times New Roman" w:hAnsi="Times New Roman"/>
              </w:rPr>
              <w:t>-19</w:t>
            </w:r>
          </w:p>
        </w:tc>
        <w:tc>
          <w:tcPr>
            <w:tcW w:w="1580" w:type="dxa"/>
            <w:noWrap/>
          </w:tcPr>
          <w:p w14:paraId="63C12D38" w14:textId="174321DD" w:rsidR="00E04724" w:rsidRPr="009070F4" w:rsidRDefault="00E04724" w:rsidP="009070F4">
            <w:pPr>
              <w:rPr>
                <w:rFonts w:ascii="Times New Roman" w:hAnsi="Times New Roman"/>
              </w:rPr>
            </w:pPr>
            <w:r w:rsidRPr="009070F4">
              <w:rPr>
                <w:rFonts w:ascii="Times New Roman" w:hAnsi="Times New Roman"/>
              </w:rPr>
              <w:t>-12</w:t>
            </w:r>
          </w:p>
        </w:tc>
        <w:tc>
          <w:tcPr>
            <w:tcW w:w="1580" w:type="dxa"/>
            <w:noWrap/>
          </w:tcPr>
          <w:p w14:paraId="04F0A426" w14:textId="32F9FB94" w:rsidR="00E04724" w:rsidRPr="009070F4" w:rsidRDefault="00E04724" w:rsidP="009070F4">
            <w:pPr>
              <w:rPr>
                <w:rFonts w:ascii="Times New Roman" w:hAnsi="Times New Roman"/>
              </w:rPr>
            </w:pPr>
            <w:r w:rsidRPr="009070F4">
              <w:rPr>
                <w:rFonts w:ascii="Times New Roman" w:hAnsi="Times New Roman"/>
              </w:rPr>
              <w:t>-42</w:t>
            </w:r>
          </w:p>
        </w:tc>
      </w:tr>
    </w:tbl>
    <w:p w14:paraId="06552AF2" w14:textId="1C173524" w:rsidR="00847626" w:rsidRDefault="00847626" w:rsidP="00E04724">
      <w:pPr>
        <w:pStyle w:val="Heading2"/>
        <w:rPr>
          <w:rFonts w:eastAsia="MS Mincho"/>
        </w:rPr>
      </w:pPr>
      <w:r>
        <w:rPr>
          <w:rFonts w:eastAsia="MS Mincho"/>
        </w:rPr>
        <w:t>Constant Parameters</w:t>
      </w:r>
    </w:p>
    <w:p w14:paraId="56603AF6" w14:textId="4EA9098A" w:rsidR="00847626" w:rsidRDefault="00847626" w:rsidP="009070F4">
      <w:pPr>
        <w:rPr>
          <w:lang w:val="en-GB" w:eastAsia="en-GB"/>
        </w:rPr>
      </w:pPr>
      <w:r>
        <w:rPr>
          <w:lang w:val="en-GB" w:eastAsia="en-GB"/>
        </w:rPr>
        <w:t xml:space="preserve">To successfully test the program several parameters were kept constant to order to provide a basis to examine the output from the program at the prospective locations. The inputs </w:t>
      </w:r>
      <w:r w:rsidR="00190E74">
        <w:rPr>
          <w:lang w:val="en-GB" w:eastAsia="en-GB"/>
        </w:rPr>
        <w:t xml:space="preserve">which were kept constant are shown in </w:t>
      </w:r>
      <w:r w:rsidR="00190E74">
        <w:rPr>
          <w:lang w:val="en-GB" w:eastAsia="en-GB"/>
        </w:rPr>
        <w:fldChar w:fldCharType="begin"/>
      </w:r>
      <w:r w:rsidR="00190E74">
        <w:rPr>
          <w:lang w:val="en-GB" w:eastAsia="en-GB"/>
        </w:rPr>
        <w:instrText xml:space="preserve"> REF _Ref492637362 \h </w:instrText>
      </w:r>
      <w:r w:rsidR="00190E74">
        <w:rPr>
          <w:lang w:val="en-GB" w:eastAsia="en-GB"/>
        </w:rPr>
      </w:r>
      <w:r w:rsidR="00190E74">
        <w:rPr>
          <w:lang w:val="en-GB" w:eastAsia="en-GB"/>
        </w:rPr>
        <w:fldChar w:fldCharType="separate"/>
      </w:r>
      <w:r w:rsidR="00190E74">
        <w:t>Table 6</w:t>
      </w:r>
      <w:r w:rsidR="00190E74">
        <w:noBreakHyphen/>
        <w:t>1</w:t>
      </w:r>
      <w:r w:rsidR="00190E74">
        <w:rPr>
          <w:lang w:val="en-GB" w:eastAsia="en-GB"/>
        </w:rPr>
        <w:fldChar w:fldCharType="end"/>
      </w:r>
      <w:r w:rsidR="00190E74">
        <w:rPr>
          <w:lang w:val="en-GB" w:eastAsia="en-GB"/>
        </w:rPr>
        <w:t>.</w:t>
      </w:r>
    </w:p>
    <w:p w14:paraId="33CF94D7" w14:textId="7A505850" w:rsidR="00190E74" w:rsidRDefault="00190E74" w:rsidP="009070F4">
      <w:pPr>
        <w:rPr>
          <w:lang w:val="en-GB" w:eastAsia="en-GB"/>
        </w:rPr>
      </w:pPr>
    </w:p>
    <w:p w14:paraId="673284B8" w14:textId="619602A8" w:rsidR="00190E74" w:rsidRDefault="00190E74" w:rsidP="009070F4">
      <w:pPr>
        <w:pStyle w:val="Caption"/>
      </w:pPr>
      <w:bookmarkStart w:id="245" w:name="_Ref492637362"/>
      <w:r>
        <w:t xml:space="preserve">Table </w:t>
      </w:r>
      <w:r w:rsidR="00D326E9">
        <w:fldChar w:fldCharType="begin"/>
      </w:r>
      <w:r w:rsidR="00D326E9">
        <w:instrText xml:space="preserve"> STYLEREF 1 \s </w:instrText>
      </w:r>
      <w:r w:rsidR="00D326E9">
        <w:fldChar w:fldCharType="separate"/>
      </w:r>
      <w:r w:rsidR="00D326E9">
        <w:t>6</w:t>
      </w:r>
      <w:r w:rsidR="00D326E9">
        <w:fldChar w:fldCharType="end"/>
      </w:r>
      <w:r w:rsidR="00D326E9">
        <w:noBreakHyphen/>
      </w:r>
      <w:r w:rsidR="00D326E9">
        <w:fldChar w:fldCharType="begin"/>
      </w:r>
      <w:r w:rsidR="00D326E9">
        <w:instrText xml:space="preserve"> SEQ Table \* ARABIC \s 1 </w:instrText>
      </w:r>
      <w:r w:rsidR="00D326E9">
        <w:fldChar w:fldCharType="separate"/>
      </w:r>
      <w:r w:rsidR="00D326E9">
        <w:t>2</w:t>
      </w:r>
      <w:r w:rsidR="00D326E9">
        <w:fldChar w:fldCharType="end"/>
      </w:r>
      <w:bookmarkEnd w:id="245"/>
      <w:r>
        <w:t xml:space="preserve"> - Constant Parameters</w:t>
      </w:r>
    </w:p>
    <w:tbl>
      <w:tblPr>
        <w:tblStyle w:val="TableGrid"/>
        <w:tblpPr w:leftFromText="180" w:rightFromText="180" w:vertAnchor="page" w:horzAnchor="margin" w:tblpXSpec="center" w:tblpY="4771"/>
        <w:tblW w:w="0" w:type="auto"/>
        <w:tblLook w:val="04A0" w:firstRow="1" w:lastRow="0" w:firstColumn="1" w:lastColumn="0" w:noHBand="0" w:noVBand="1"/>
      </w:tblPr>
      <w:tblGrid>
        <w:gridCol w:w="4520"/>
        <w:gridCol w:w="2315"/>
      </w:tblGrid>
      <w:tr w:rsidR="00495DBC" w:rsidRPr="00190E74" w14:paraId="46BF1DEE" w14:textId="77777777" w:rsidTr="00495DBC">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283B536" w14:textId="77777777" w:rsidR="00495DBC" w:rsidRPr="009070F4" w:rsidRDefault="00495DBC" w:rsidP="009070F4">
            <w:pPr>
              <w:jc w:val="center"/>
              <w:rPr>
                <w:rFonts w:ascii="Times New Roman" w:hAnsi="Times New Roman"/>
              </w:rPr>
            </w:pPr>
            <w:r w:rsidRPr="009070F4">
              <w:rPr>
                <w:rFonts w:ascii="Times New Roman" w:hAnsi="Times New Roman"/>
              </w:rPr>
              <w:t>Constant Variables</w:t>
            </w:r>
          </w:p>
        </w:tc>
        <w:tc>
          <w:tcPr>
            <w:tcW w:w="2315" w:type="dxa"/>
            <w:shd w:val="clear" w:color="auto" w:fill="D9D9D9" w:themeFill="background1" w:themeFillShade="D9"/>
            <w:noWrap/>
          </w:tcPr>
          <w:p w14:paraId="11CB7E76" w14:textId="77777777" w:rsidR="00495DBC" w:rsidRPr="009070F4" w:rsidRDefault="00495DBC" w:rsidP="009070F4">
            <w:pPr>
              <w:jc w:val="center"/>
              <w:rPr>
                <w:rFonts w:ascii="Times New Roman" w:hAnsi="Times New Roman"/>
              </w:rPr>
            </w:pPr>
            <w:r w:rsidRPr="009070F4">
              <w:rPr>
                <w:rFonts w:ascii="Times New Roman" w:hAnsi="Times New Roman"/>
              </w:rPr>
              <w:t>Value</w:t>
            </w:r>
          </w:p>
        </w:tc>
      </w:tr>
      <w:tr w:rsidR="00495DBC" w:rsidRPr="00190E74" w14:paraId="63F73591" w14:textId="77777777" w:rsidTr="00495DBC">
        <w:trPr>
          <w:trHeight w:val="564"/>
        </w:trPr>
        <w:tc>
          <w:tcPr>
            <w:tcW w:w="4520" w:type="dxa"/>
            <w:hideMark/>
          </w:tcPr>
          <w:p w14:paraId="2CEC129F" w14:textId="77777777" w:rsidR="00495DBC" w:rsidRPr="009070F4" w:rsidRDefault="00495DBC" w:rsidP="009070F4">
            <w:pPr>
              <w:rPr>
                <w:bCs w:val="0"/>
              </w:rPr>
            </w:pPr>
            <w:r w:rsidRPr="009070F4">
              <w:rPr>
                <w:bCs w:val="0"/>
              </w:rPr>
              <w:t>Gas Mains Connected</w:t>
            </w:r>
          </w:p>
        </w:tc>
        <w:tc>
          <w:tcPr>
            <w:tcW w:w="2315" w:type="dxa"/>
            <w:noWrap/>
            <w:hideMark/>
          </w:tcPr>
          <w:p w14:paraId="77932B76" w14:textId="77777777" w:rsidR="00495DBC" w:rsidRPr="009070F4" w:rsidRDefault="00495DBC" w:rsidP="009070F4">
            <w:pPr>
              <w:rPr>
                <w:bCs w:val="0"/>
              </w:rPr>
            </w:pPr>
            <w:r w:rsidRPr="009070F4">
              <w:rPr>
                <w:bCs w:val="0"/>
              </w:rPr>
              <w:t>No</w:t>
            </w:r>
          </w:p>
        </w:tc>
      </w:tr>
      <w:tr w:rsidR="00495DBC" w:rsidRPr="00190E74" w14:paraId="795B5FA5" w14:textId="77777777" w:rsidTr="00495DBC">
        <w:trPr>
          <w:trHeight w:val="564"/>
        </w:trPr>
        <w:tc>
          <w:tcPr>
            <w:tcW w:w="4520" w:type="dxa"/>
            <w:hideMark/>
          </w:tcPr>
          <w:p w14:paraId="1DCEE481" w14:textId="77777777" w:rsidR="00495DBC" w:rsidRPr="009070F4" w:rsidRDefault="00495DBC" w:rsidP="009070F4">
            <w:pPr>
              <w:rPr>
                <w:bCs w:val="0"/>
              </w:rPr>
            </w:pPr>
            <w:r w:rsidRPr="009070F4">
              <w:rPr>
                <w:bCs w:val="0"/>
              </w:rPr>
              <w:t>Pool Connection</w:t>
            </w:r>
          </w:p>
        </w:tc>
        <w:tc>
          <w:tcPr>
            <w:tcW w:w="2315" w:type="dxa"/>
            <w:noWrap/>
            <w:hideMark/>
          </w:tcPr>
          <w:p w14:paraId="2520E0C3" w14:textId="77777777" w:rsidR="00495DBC" w:rsidRPr="009070F4" w:rsidRDefault="00495DBC" w:rsidP="009070F4">
            <w:pPr>
              <w:rPr>
                <w:bCs w:val="0"/>
              </w:rPr>
            </w:pPr>
            <w:r w:rsidRPr="009070F4">
              <w:rPr>
                <w:bCs w:val="0"/>
              </w:rPr>
              <w:t>No</w:t>
            </w:r>
          </w:p>
        </w:tc>
      </w:tr>
      <w:tr w:rsidR="00495DBC" w:rsidRPr="00190E74" w14:paraId="0E40D580" w14:textId="77777777" w:rsidTr="00495DBC">
        <w:trPr>
          <w:trHeight w:val="564"/>
        </w:trPr>
        <w:tc>
          <w:tcPr>
            <w:tcW w:w="4520" w:type="dxa"/>
            <w:hideMark/>
          </w:tcPr>
          <w:p w14:paraId="41712FBB" w14:textId="77777777" w:rsidR="00495DBC" w:rsidRPr="009070F4" w:rsidRDefault="00495DBC" w:rsidP="009070F4">
            <w:pPr>
              <w:rPr>
                <w:bCs w:val="0"/>
              </w:rPr>
            </w:pPr>
            <w:r w:rsidRPr="009070F4">
              <w:rPr>
                <w:bCs w:val="0"/>
              </w:rPr>
              <w:t>Electricity Load Profile</w:t>
            </w:r>
          </w:p>
        </w:tc>
        <w:tc>
          <w:tcPr>
            <w:tcW w:w="2315" w:type="dxa"/>
            <w:noWrap/>
            <w:hideMark/>
          </w:tcPr>
          <w:p w14:paraId="2E40FD44" w14:textId="77777777" w:rsidR="00495DBC" w:rsidRPr="009070F4" w:rsidRDefault="00495DBC" w:rsidP="009070F4">
            <w:pPr>
              <w:rPr>
                <w:bCs w:val="0"/>
              </w:rPr>
            </w:pPr>
            <w:r w:rsidRPr="009070F4">
              <w:rPr>
                <w:bCs w:val="0"/>
              </w:rPr>
              <w:t>30%</w:t>
            </w:r>
          </w:p>
        </w:tc>
      </w:tr>
      <w:tr w:rsidR="00495DBC" w:rsidRPr="00190E74" w14:paraId="70BDF401" w14:textId="77777777" w:rsidTr="00495DBC">
        <w:trPr>
          <w:trHeight w:val="564"/>
        </w:trPr>
        <w:tc>
          <w:tcPr>
            <w:tcW w:w="4520" w:type="dxa"/>
            <w:hideMark/>
          </w:tcPr>
          <w:p w14:paraId="684B4107" w14:textId="77777777" w:rsidR="00495DBC" w:rsidRPr="009070F4" w:rsidRDefault="00495DBC" w:rsidP="009070F4">
            <w:pPr>
              <w:rPr>
                <w:bCs w:val="0"/>
              </w:rPr>
            </w:pPr>
            <w:r w:rsidRPr="009070F4">
              <w:rPr>
                <w:bCs w:val="0"/>
              </w:rPr>
              <w:t>Performance Ratio</w:t>
            </w:r>
          </w:p>
        </w:tc>
        <w:tc>
          <w:tcPr>
            <w:tcW w:w="2315" w:type="dxa"/>
            <w:noWrap/>
            <w:hideMark/>
          </w:tcPr>
          <w:p w14:paraId="2A0A85DB" w14:textId="77777777" w:rsidR="00495DBC" w:rsidRPr="009070F4" w:rsidRDefault="00495DBC" w:rsidP="009070F4">
            <w:pPr>
              <w:rPr>
                <w:bCs w:val="0"/>
              </w:rPr>
            </w:pPr>
            <w:r w:rsidRPr="009070F4">
              <w:rPr>
                <w:bCs w:val="0"/>
              </w:rPr>
              <w:t>0.85</w:t>
            </w:r>
          </w:p>
        </w:tc>
      </w:tr>
      <w:tr w:rsidR="00495DBC" w:rsidRPr="00190E74" w14:paraId="55C7829F" w14:textId="77777777" w:rsidTr="00495DBC">
        <w:trPr>
          <w:trHeight w:val="564"/>
        </w:trPr>
        <w:tc>
          <w:tcPr>
            <w:tcW w:w="4520" w:type="dxa"/>
            <w:hideMark/>
          </w:tcPr>
          <w:p w14:paraId="4246B536" w14:textId="77777777" w:rsidR="00495DBC" w:rsidRPr="009070F4" w:rsidRDefault="00495DBC" w:rsidP="009070F4">
            <w:pPr>
              <w:rPr>
                <w:bCs w:val="0"/>
              </w:rPr>
            </w:pPr>
            <w:r w:rsidRPr="009070F4">
              <w:rPr>
                <w:bCs w:val="0"/>
              </w:rPr>
              <w:t>Solar Size</w:t>
            </w:r>
          </w:p>
        </w:tc>
        <w:tc>
          <w:tcPr>
            <w:tcW w:w="2315" w:type="dxa"/>
            <w:noWrap/>
            <w:hideMark/>
          </w:tcPr>
          <w:p w14:paraId="2DA2B35B" w14:textId="77777777" w:rsidR="00495DBC" w:rsidRPr="009070F4" w:rsidRDefault="00495DBC" w:rsidP="009070F4">
            <w:pPr>
              <w:rPr>
                <w:bCs w:val="0"/>
              </w:rPr>
            </w:pPr>
            <w:r w:rsidRPr="009070F4">
              <w:rPr>
                <w:bCs w:val="0"/>
              </w:rPr>
              <w:t>5 kW</w:t>
            </w:r>
          </w:p>
        </w:tc>
      </w:tr>
      <w:tr w:rsidR="00495DBC" w:rsidRPr="00190E74" w14:paraId="289F2BA6" w14:textId="77777777" w:rsidTr="00495DBC">
        <w:trPr>
          <w:trHeight w:val="564"/>
        </w:trPr>
        <w:tc>
          <w:tcPr>
            <w:tcW w:w="4520" w:type="dxa"/>
            <w:hideMark/>
          </w:tcPr>
          <w:p w14:paraId="61EB026C" w14:textId="77777777" w:rsidR="00495DBC" w:rsidRPr="009070F4" w:rsidRDefault="00495DBC" w:rsidP="009070F4">
            <w:pPr>
              <w:rPr>
                <w:bCs w:val="0"/>
              </w:rPr>
            </w:pPr>
            <w:r w:rsidRPr="009070F4">
              <w:rPr>
                <w:bCs w:val="0"/>
              </w:rPr>
              <w:t>Solar Cost</w:t>
            </w:r>
          </w:p>
        </w:tc>
        <w:tc>
          <w:tcPr>
            <w:tcW w:w="2315" w:type="dxa"/>
            <w:noWrap/>
            <w:hideMark/>
          </w:tcPr>
          <w:p w14:paraId="0FC8E252" w14:textId="77777777" w:rsidR="00495DBC" w:rsidRPr="009070F4" w:rsidRDefault="00495DBC" w:rsidP="009070F4">
            <w:pPr>
              <w:rPr>
                <w:bCs w:val="0"/>
              </w:rPr>
            </w:pPr>
            <w:r w:rsidRPr="009070F4">
              <w:rPr>
                <w:bCs w:val="0"/>
              </w:rPr>
              <w:t>7000 AUD</w:t>
            </w:r>
          </w:p>
        </w:tc>
      </w:tr>
      <w:tr w:rsidR="00495DBC" w:rsidRPr="00190E74" w14:paraId="49970728" w14:textId="77777777" w:rsidTr="00495DBC">
        <w:trPr>
          <w:trHeight w:val="564"/>
        </w:trPr>
        <w:tc>
          <w:tcPr>
            <w:tcW w:w="4520" w:type="dxa"/>
            <w:hideMark/>
          </w:tcPr>
          <w:p w14:paraId="7D5A3A32" w14:textId="77777777" w:rsidR="00495DBC" w:rsidRPr="009070F4" w:rsidRDefault="00495DBC" w:rsidP="009070F4">
            <w:pPr>
              <w:rPr>
                <w:bCs w:val="0"/>
              </w:rPr>
            </w:pPr>
            <w:r w:rsidRPr="009070F4">
              <w:rPr>
                <w:bCs w:val="0"/>
              </w:rPr>
              <w:t>Battery Size</w:t>
            </w:r>
          </w:p>
        </w:tc>
        <w:tc>
          <w:tcPr>
            <w:tcW w:w="2315" w:type="dxa"/>
            <w:noWrap/>
            <w:hideMark/>
          </w:tcPr>
          <w:p w14:paraId="09778787" w14:textId="77777777" w:rsidR="00495DBC" w:rsidRPr="009070F4" w:rsidRDefault="00495DBC" w:rsidP="009070F4">
            <w:pPr>
              <w:rPr>
                <w:bCs w:val="0"/>
              </w:rPr>
            </w:pPr>
            <w:r w:rsidRPr="009070F4">
              <w:rPr>
                <w:bCs w:val="0"/>
              </w:rPr>
              <w:t>10 kWhr</w:t>
            </w:r>
          </w:p>
        </w:tc>
      </w:tr>
      <w:tr w:rsidR="00495DBC" w:rsidRPr="00190E74" w14:paraId="75F00819" w14:textId="77777777" w:rsidTr="00495DBC">
        <w:trPr>
          <w:trHeight w:val="564"/>
        </w:trPr>
        <w:tc>
          <w:tcPr>
            <w:tcW w:w="4520" w:type="dxa"/>
            <w:hideMark/>
          </w:tcPr>
          <w:p w14:paraId="41FA5D73" w14:textId="77777777" w:rsidR="00495DBC" w:rsidRPr="009070F4" w:rsidRDefault="00495DBC" w:rsidP="009070F4">
            <w:pPr>
              <w:rPr>
                <w:bCs w:val="0"/>
              </w:rPr>
            </w:pPr>
            <w:r w:rsidRPr="009070F4">
              <w:rPr>
                <w:bCs w:val="0"/>
              </w:rPr>
              <w:t>Battery Cost</w:t>
            </w:r>
          </w:p>
        </w:tc>
        <w:tc>
          <w:tcPr>
            <w:tcW w:w="2315" w:type="dxa"/>
            <w:noWrap/>
            <w:hideMark/>
          </w:tcPr>
          <w:p w14:paraId="3CDFEF67" w14:textId="77777777" w:rsidR="00495DBC" w:rsidRPr="009070F4" w:rsidRDefault="00495DBC" w:rsidP="009070F4">
            <w:pPr>
              <w:rPr>
                <w:bCs w:val="0"/>
              </w:rPr>
            </w:pPr>
            <w:r w:rsidRPr="009070F4">
              <w:rPr>
                <w:bCs w:val="0"/>
              </w:rPr>
              <w:t>9700 AUD</w:t>
            </w:r>
          </w:p>
        </w:tc>
      </w:tr>
      <w:tr w:rsidR="00495DBC" w:rsidRPr="00190E74" w14:paraId="2529F238" w14:textId="77777777" w:rsidTr="00495DBC">
        <w:trPr>
          <w:trHeight w:val="564"/>
        </w:trPr>
        <w:tc>
          <w:tcPr>
            <w:tcW w:w="4520" w:type="dxa"/>
            <w:hideMark/>
          </w:tcPr>
          <w:p w14:paraId="1473A471" w14:textId="77777777" w:rsidR="00495DBC" w:rsidRPr="009070F4" w:rsidRDefault="00495DBC" w:rsidP="009070F4">
            <w:pPr>
              <w:rPr>
                <w:bCs w:val="0"/>
              </w:rPr>
            </w:pPr>
            <w:r w:rsidRPr="009070F4">
              <w:rPr>
                <w:bCs w:val="0"/>
              </w:rPr>
              <w:t>Roof Tilt</w:t>
            </w:r>
          </w:p>
        </w:tc>
        <w:tc>
          <w:tcPr>
            <w:tcW w:w="2315" w:type="dxa"/>
            <w:noWrap/>
            <w:hideMark/>
          </w:tcPr>
          <w:p w14:paraId="3378322F" w14:textId="77777777" w:rsidR="00495DBC" w:rsidRPr="009070F4" w:rsidRDefault="00495DBC" w:rsidP="009070F4">
            <w:pPr>
              <w:rPr>
                <w:bCs w:val="0"/>
              </w:rPr>
            </w:pPr>
            <w:r w:rsidRPr="009070F4">
              <w:rPr>
                <w:bCs w:val="0"/>
              </w:rPr>
              <w:t>Equator tilted</w:t>
            </w:r>
          </w:p>
        </w:tc>
      </w:tr>
      <w:tr w:rsidR="00495DBC" w:rsidRPr="00190E74" w14:paraId="3F585883" w14:textId="77777777" w:rsidTr="00495DBC">
        <w:trPr>
          <w:trHeight w:val="564"/>
        </w:trPr>
        <w:tc>
          <w:tcPr>
            <w:tcW w:w="4520" w:type="dxa"/>
            <w:hideMark/>
          </w:tcPr>
          <w:p w14:paraId="553E0A36" w14:textId="77777777" w:rsidR="00495DBC" w:rsidRPr="009070F4" w:rsidRDefault="00495DBC" w:rsidP="009070F4">
            <w:pPr>
              <w:rPr>
                <w:bCs w:val="0"/>
              </w:rPr>
            </w:pPr>
            <w:r w:rsidRPr="009070F4">
              <w:rPr>
                <w:bCs w:val="0"/>
              </w:rPr>
              <w:t>Roof Orientation</w:t>
            </w:r>
          </w:p>
        </w:tc>
        <w:tc>
          <w:tcPr>
            <w:tcW w:w="2315" w:type="dxa"/>
            <w:noWrap/>
            <w:hideMark/>
          </w:tcPr>
          <w:p w14:paraId="481A987A" w14:textId="77777777" w:rsidR="00495DBC" w:rsidRPr="009070F4" w:rsidRDefault="00495DBC" w:rsidP="009070F4">
            <w:pPr>
              <w:rPr>
                <w:bCs w:val="0"/>
              </w:rPr>
            </w:pPr>
            <w:r w:rsidRPr="009070F4">
              <w:rPr>
                <w:bCs w:val="0"/>
              </w:rPr>
              <w:t>North</w:t>
            </w:r>
          </w:p>
        </w:tc>
      </w:tr>
      <w:tr w:rsidR="00495DBC" w:rsidRPr="00190E74" w14:paraId="0C9321F2" w14:textId="77777777" w:rsidTr="00495DBC">
        <w:trPr>
          <w:trHeight w:val="564"/>
        </w:trPr>
        <w:tc>
          <w:tcPr>
            <w:tcW w:w="4520" w:type="dxa"/>
            <w:hideMark/>
          </w:tcPr>
          <w:p w14:paraId="3B486B6A" w14:textId="77777777" w:rsidR="00495DBC" w:rsidRPr="009070F4" w:rsidRDefault="00495DBC" w:rsidP="009070F4">
            <w:pPr>
              <w:rPr>
                <w:bCs w:val="0"/>
              </w:rPr>
            </w:pPr>
            <w:r w:rsidRPr="009070F4">
              <w:rPr>
                <w:bCs w:val="0"/>
              </w:rPr>
              <w:t>Bill Entry</w:t>
            </w:r>
          </w:p>
        </w:tc>
        <w:tc>
          <w:tcPr>
            <w:tcW w:w="2315" w:type="dxa"/>
            <w:noWrap/>
            <w:hideMark/>
          </w:tcPr>
          <w:p w14:paraId="644D8278" w14:textId="77777777" w:rsidR="00495DBC" w:rsidRPr="009070F4" w:rsidRDefault="00495DBC" w:rsidP="009070F4">
            <w:pPr>
              <w:rPr>
                <w:bCs w:val="0"/>
              </w:rPr>
            </w:pPr>
            <w:r w:rsidRPr="009070F4">
              <w:rPr>
                <w:bCs w:val="0"/>
              </w:rPr>
              <w:t>No</w:t>
            </w:r>
          </w:p>
        </w:tc>
      </w:tr>
      <w:tr w:rsidR="00495DBC" w:rsidRPr="00190E74" w14:paraId="1439A2DB" w14:textId="77777777" w:rsidTr="00495DBC">
        <w:trPr>
          <w:trHeight w:val="564"/>
        </w:trPr>
        <w:tc>
          <w:tcPr>
            <w:tcW w:w="4520" w:type="dxa"/>
            <w:hideMark/>
          </w:tcPr>
          <w:p w14:paraId="0389E70E" w14:textId="77777777" w:rsidR="00495DBC" w:rsidRPr="009070F4" w:rsidRDefault="00495DBC" w:rsidP="009070F4">
            <w:pPr>
              <w:rPr>
                <w:bCs w:val="0"/>
              </w:rPr>
            </w:pPr>
            <w:r w:rsidRPr="009070F4">
              <w:rPr>
                <w:bCs w:val="0"/>
              </w:rPr>
              <w:t>Number of Occupants</w:t>
            </w:r>
          </w:p>
        </w:tc>
        <w:tc>
          <w:tcPr>
            <w:tcW w:w="2315" w:type="dxa"/>
            <w:noWrap/>
            <w:hideMark/>
          </w:tcPr>
          <w:p w14:paraId="5C71C905" w14:textId="77777777" w:rsidR="00495DBC" w:rsidRPr="009070F4" w:rsidRDefault="00495DBC" w:rsidP="009070F4">
            <w:pPr>
              <w:rPr>
                <w:bCs w:val="0"/>
              </w:rPr>
            </w:pPr>
            <w:r w:rsidRPr="009070F4">
              <w:rPr>
                <w:bCs w:val="0"/>
              </w:rPr>
              <w:t>3</w:t>
            </w:r>
          </w:p>
        </w:tc>
      </w:tr>
    </w:tbl>
    <w:p w14:paraId="69C04E08" w14:textId="3982866B" w:rsidR="00190E74" w:rsidRDefault="00190E74" w:rsidP="009070F4">
      <w:pPr>
        <w:rPr>
          <w:lang w:val="en-GB" w:eastAsia="en-GB"/>
        </w:rPr>
      </w:pPr>
    </w:p>
    <w:p w14:paraId="5F6B834C" w14:textId="77777777" w:rsidR="00190E74" w:rsidRPr="00847626" w:rsidRDefault="00190E74" w:rsidP="009070F4">
      <w:pPr>
        <w:rPr>
          <w:lang w:val="en-GB" w:eastAsia="en-GB"/>
        </w:rPr>
      </w:pPr>
    </w:p>
    <w:p w14:paraId="02E9DA52" w14:textId="3B33831B" w:rsidR="00B220E4" w:rsidRDefault="00B220E4" w:rsidP="009070F4"/>
    <w:p w14:paraId="423980EB" w14:textId="7C7BDE8F" w:rsidR="000B1407" w:rsidRDefault="000B1407" w:rsidP="009070F4"/>
    <w:p w14:paraId="3715FD99" w14:textId="26A8F1E2" w:rsidR="000B1407" w:rsidRDefault="000B1407" w:rsidP="009070F4"/>
    <w:p w14:paraId="3A54203A" w14:textId="787B3950" w:rsidR="00190E74" w:rsidRDefault="00190E74" w:rsidP="009070F4"/>
    <w:p w14:paraId="2A52B8DC" w14:textId="68C3F808" w:rsidR="00190E74" w:rsidRDefault="00190E74" w:rsidP="009070F4"/>
    <w:p w14:paraId="410F2EDC" w14:textId="24D57202" w:rsidR="00190E74" w:rsidRDefault="00190E74" w:rsidP="009070F4"/>
    <w:p w14:paraId="2B838D1F" w14:textId="2C527EFA" w:rsidR="00190E74" w:rsidRDefault="00190E74" w:rsidP="009070F4"/>
    <w:p w14:paraId="73DDF4DD" w14:textId="540B1313" w:rsidR="00190E74" w:rsidRDefault="00190E74" w:rsidP="009070F4"/>
    <w:p w14:paraId="47E7B159" w14:textId="317669F1" w:rsidR="00190E74" w:rsidRDefault="00190E74" w:rsidP="009070F4"/>
    <w:p w14:paraId="26CB04A4" w14:textId="1D379813" w:rsidR="00190E74" w:rsidRDefault="00190E74" w:rsidP="009070F4"/>
    <w:p w14:paraId="78D1E2F2" w14:textId="5C592F52" w:rsidR="00190E74" w:rsidRDefault="00190E74" w:rsidP="009070F4"/>
    <w:p w14:paraId="64793654" w14:textId="70C8D14D" w:rsidR="00190E74" w:rsidRDefault="00190E74" w:rsidP="009070F4"/>
    <w:p w14:paraId="63127646" w14:textId="6B04D986" w:rsidR="00190E74" w:rsidRDefault="00190E74" w:rsidP="009070F4"/>
    <w:p w14:paraId="3419CBB0" w14:textId="27A0D596" w:rsidR="00190E74" w:rsidRDefault="00190E74" w:rsidP="009070F4"/>
    <w:p w14:paraId="602E91F7" w14:textId="0FC873D4" w:rsidR="00190E74" w:rsidRDefault="00190E74" w:rsidP="009070F4"/>
    <w:p w14:paraId="18103F6B" w14:textId="47F5EBAD" w:rsidR="00190E74" w:rsidRDefault="00190E74" w:rsidP="009070F4"/>
    <w:p w14:paraId="405F1427" w14:textId="6FE0E5A9" w:rsidR="00190E74" w:rsidRDefault="00190E74" w:rsidP="009070F4"/>
    <w:p w14:paraId="21D77384" w14:textId="4755845E" w:rsidR="00190E74" w:rsidRDefault="00190E74" w:rsidP="009070F4"/>
    <w:p w14:paraId="36C3EA48" w14:textId="6FEC3CE0" w:rsidR="00190E74" w:rsidRDefault="00190E74" w:rsidP="009070F4"/>
    <w:p w14:paraId="54E84E37" w14:textId="10A9CCEA" w:rsidR="00190E74" w:rsidRDefault="00190E74" w:rsidP="009070F4"/>
    <w:p w14:paraId="5D26D83D" w14:textId="63691662" w:rsidR="00190E74" w:rsidRDefault="00190E74" w:rsidP="009070F4"/>
    <w:p w14:paraId="518C8EDC" w14:textId="03F12C0E" w:rsidR="00190E74" w:rsidRDefault="00190E74" w:rsidP="009070F4"/>
    <w:p w14:paraId="5633BA53" w14:textId="1ADC9E71" w:rsidR="00190E74" w:rsidRDefault="00190E74" w:rsidP="009070F4"/>
    <w:p w14:paraId="1CB7072E" w14:textId="59A228F5" w:rsidR="00190E74" w:rsidRDefault="00190E74" w:rsidP="009070F4"/>
    <w:p w14:paraId="3D0A2582" w14:textId="60CFA138" w:rsidR="00190E74" w:rsidRDefault="00190E74" w:rsidP="009070F4"/>
    <w:p w14:paraId="1868D7E2" w14:textId="532E5597" w:rsidR="00190E74" w:rsidRDefault="00190E74" w:rsidP="009070F4"/>
    <w:p w14:paraId="3396668F" w14:textId="7C4079F1" w:rsidR="00190E74" w:rsidRDefault="00190E74" w:rsidP="009070F4"/>
    <w:p w14:paraId="5092FDC6" w14:textId="588503FF" w:rsidR="00190E74" w:rsidRDefault="00190E74" w:rsidP="009070F4"/>
    <w:p w14:paraId="01F74022" w14:textId="204DE00E" w:rsidR="00190E74" w:rsidRDefault="00190E74" w:rsidP="009070F4"/>
    <w:p w14:paraId="66992D3C" w14:textId="2039845D" w:rsidR="00190E74" w:rsidRDefault="00190E74" w:rsidP="009070F4"/>
    <w:p w14:paraId="5997AE31" w14:textId="77777777" w:rsidR="00190E74" w:rsidRDefault="00190E74" w:rsidP="009070F4"/>
    <w:p w14:paraId="51FD38F6" w14:textId="77777777" w:rsidR="00190E74" w:rsidRDefault="00190E74" w:rsidP="009070F4"/>
    <w:p w14:paraId="346E1ACD" w14:textId="58DF2060" w:rsidR="000F19B3" w:rsidRDefault="001F4504" w:rsidP="009070F4">
      <w:r>
        <w:t>Inputs kept constant (Table of inputs)</w:t>
      </w:r>
    </w:p>
    <w:p w14:paraId="7D8E56E2" w14:textId="317859E4" w:rsidR="001F4504" w:rsidRDefault="001F4504" w:rsidP="009070F4">
      <w:r>
        <w:t>Inputs changed (Map of three areas)</w:t>
      </w:r>
    </w:p>
    <w:p w14:paraId="4F584AEB" w14:textId="21AD1CF8" w:rsidR="001F4504" w:rsidRDefault="001F4504" w:rsidP="009070F4"/>
    <w:p w14:paraId="2BB571DD" w14:textId="2E197667" w:rsidR="001F4504" w:rsidRDefault="001F4504" w:rsidP="009070F4"/>
    <w:p w14:paraId="6DD27C77" w14:textId="42B7309C" w:rsidR="001F4504" w:rsidRDefault="001F4504" w:rsidP="009070F4">
      <w:r>
        <w:t xml:space="preserve">Table of outputs </w:t>
      </w:r>
    </w:p>
    <w:p w14:paraId="5F0ACBDD" w14:textId="4236F80D" w:rsidR="001F4504" w:rsidRDefault="001F4504" w:rsidP="009070F4">
      <w:r>
        <w:t xml:space="preserve"> </w:t>
      </w:r>
    </w:p>
    <w:p w14:paraId="190A97EE" w14:textId="44644BD8" w:rsidR="001F4504" w:rsidRDefault="001F4504" w:rsidP="009070F4">
      <w:r>
        <w:t>**Maybe two other programs and compare But do only three areas first</w:t>
      </w:r>
    </w:p>
    <w:p w14:paraId="56BE6B78" w14:textId="2B326A4A" w:rsidR="009070F4" w:rsidRDefault="009070F4" w:rsidP="009070F4">
      <w:pPr>
        <w:pStyle w:val="Heading2"/>
        <w:rPr>
          <w:rFonts w:eastAsia="MS Mincho"/>
        </w:rPr>
      </w:pPr>
      <w:r>
        <w:rPr>
          <w:rFonts w:eastAsia="MS Mincho"/>
        </w:rPr>
        <w:t>Output</w:t>
      </w:r>
      <w:r w:rsidR="00D62735">
        <w:rPr>
          <w:rFonts w:eastAsia="MS Mincho"/>
        </w:rPr>
        <w:t xml:space="preserve"> Production Figures</w:t>
      </w:r>
    </w:p>
    <w:p w14:paraId="7F06F15A" w14:textId="4FBB39D4" w:rsidR="000F19B3" w:rsidRDefault="000F19B3" w:rsidP="009070F4"/>
    <w:p w14:paraId="5CD789B7" w14:textId="06248F04" w:rsidR="001F4504" w:rsidRDefault="001F4504" w:rsidP="009070F4"/>
    <w:p w14:paraId="17D5908E" w14:textId="20E299B4" w:rsidR="001F4504" w:rsidRDefault="001F4504" w:rsidP="009070F4"/>
    <w:tbl>
      <w:tblPr>
        <w:tblStyle w:val="GridTable1Light"/>
        <w:tblW w:w="9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51198B" w:rsidRPr="00145819" w14:paraId="44AF496A" w14:textId="77777777" w:rsidTr="008C1242">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bottom w:val="none" w:sz="0" w:space="0" w:color="auto"/>
            </w:tcBorders>
            <w:shd w:val="clear" w:color="auto" w:fill="D9D9D9" w:themeFill="background1" w:themeFillShade="D9"/>
            <w:vAlign w:val="center"/>
          </w:tcPr>
          <w:p w14:paraId="4E3EEE44" w14:textId="5565DAC3" w:rsidR="0051198B" w:rsidRPr="0051198B" w:rsidRDefault="0051198B" w:rsidP="009070F4">
            <w:pPr>
              <w:jc w:val="center"/>
              <w:rPr>
                <w:bCs/>
              </w:rPr>
            </w:pPr>
            <w:r w:rsidRPr="0051198B">
              <w:rPr>
                <w:bCs/>
              </w:rPr>
              <w:t>City</w:t>
            </w:r>
          </w:p>
        </w:tc>
        <w:tc>
          <w:tcPr>
            <w:tcW w:w="1580" w:type="dxa"/>
            <w:tcBorders>
              <w:bottom w:val="none" w:sz="0" w:space="0" w:color="auto"/>
            </w:tcBorders>
            <w:shd w:val="clear" w:color="auto" w:fill="D9D9D9" w:themeFill="background1" w:themeFillShade="D9"/>
            <w:noWrap/>
            <w:vAlign w:val="center"/>
          </w:tcPr>
          <w:p w14:paraId="5F47936C" w14:textId="3F8646C7" w:rsidR="0051198B" w:rsidRPr="0051198B" w:rsidRDefault="0051198B" w:rsidP="009070F4">
            <w:pPr>
              <w:jc w:val="center"/>
              <w:cnfStyle w:val="100000000000" w:firstRow="1" w:lastRow="0" w:firstColumn="0" w:lastColumn="0" w:oddVBand="0" w:evenVBand="0" w:oddHBand="0" w:evenHBand="0" w:firstRowFirstColumn="0" w:firstRowLastColumn="0" w:lastRowFirstColumn="0" w:lastRowLastColumn="0"/>
              <w:rPr>
                <w:bCs/>
              </w:rPr>
            </w:pPr>
            <w:r w:rsidRPr="0051198B">
              <w:rPr>
                <w:bCs/>
              </w:rPr>
              <w:t>Townsville</w:t>
            </w:r>
          </w:p>
        </w:tc>
        <w:tc>
          <w:tcPr>
            <w:tcW w:w="1580" w:type="dxa"/>
            <w:tcBorders>
              <w:bottom w:val="none" w:sz="0" w:space="0" w:color="auto"/>
            </w:tcBorders>
            <w:shd w:val="clear" w:color="auto" w:fill="D9D9D9" w:themeFill="background1" w:themeFillShade="D9"/>
            <w:noWrap/>
            <w:vAlign w:val="center"/>
          </w:tcPr>
          <w:p w14:paraId="57EF8594" w14:textId="1D561544" w:rsidR="0051198B" w:rsidRPr="0051198B" w:rsidRDefault="0051198B" w:rsidP="009070F4">
            <w:pPr>
              <w:jc w:val="center"/>
              <w:cnfStyle w:val="100000000000" w:firstRow="1" w:lastRow="0" w:firstColumn="0" w:lastColumn="0" w:oddVBand="0" w:evenVBand="0" w:oddHBand="0" w:evenHBand="0" w:firstRowFirstColumn="0" w:firstRowLastColumn="0" w:lastRowFirstColumn="0" w:lastRowLastColumn="0"/>
              <w:rPr>
                <w:bCs/>
              </w:rPr>
            </w:pPr>
            <w:r w:rsidRPr="0051198B">
              <w:rPr>
                <w:bCs/>
              </w:rPr>
              <w:t>Darwin</w:t>
            </w:r>
          </w:p>
        </w:tc>
        <w:tc>
          <w:tcPr>
            <w:tcW w:w="1580" w:type="dxa"/>
            <w:tcBorders>
              <w:bottom w:val="none" w:sz="0" w:space="0" w:color="auto"/>
            </w:tcBorders>
            <w:shd w:val="clear" w:color="auto" w:fill="D9D9D9" w:themeFill="background1" w:themeFillShade="D9"/>
            <w:noWrap/>
            <w:vAlign w:val="center"/>
          </w:tcPr>
          <w:p w14:paraId="1AE45576" w14:textId="0A7A846F" w:rsidR="0051198B" w:rsidRPr="0051198B" w:rsidRDefault="0051198B" w:rsidP="009070F4">
            <w:pPr>
              <w:jc w:val="center"/>
              <w:cnfStyle w:val="100000000000" w:firstRow="1" w:lastRow="0" w:firstColumn="0" w:lastColumn="0" w:oddVBand="0" w:evenVBand="0" w:oddHBand="0" w:evenHBand="0" w:firstRowFirstColumn="0" w:firstRowLastColumn="0" w:lastRowFirstColumn="0" w:lastRowLastColumn="0"/>
              <w:rPr>
                <w:bCs/>
              </w:rPr>
            </w:pPr>
            <w:r w:rsidRPr="0051198B">
              <w:rPr>
                <w:bCs/>
              </w:rPr>
              <w:t>Hobart</w:t>
            </w:r>
          </w:p>
        </w:tc>
      </w:tr>
      <w:tr w:rsidR="00145819" w:rsidRPr="00145819" w14:paraId="668167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A31BF46" w14:textId="77777777" w:rsidR="00145819" w:rsidRPr="009070F4" w:rsidRDefault="00145819" w:rsidP="009070F4">
            <w:pPr>
              <w:rPr>
                <w:b w:val="0"/>
              </w:rPr>
            </w:pPr>
            <w:r w:rsidRPr="009070F4">
              <w:rPr>
                <w:b w:val="0"/>
              </w:rPr>
              <w:t>Daily Usage</w:t>
            </w:r>
          </w:p>
        </w:tc>
        <w:tc>
          <w:tcPr>
            <w:tcW w:w="1580" w:type="dxa"/>
            <w:noWrap/>
            <w:vAlign w:val="center"/>
            <w:hideMark/>
          </w:tcPr>
          <w:p w14:paraId="31839E8C"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9.2</w:t>
            </w:r>
          </w:p>
        </w:tc>
        <w:tc>
          <w:tcPr>
            <w:tcW w:w="1580" w:type="dxa"/>
            <w:noWrap/>
            <w:vAlign w:val="center"/>
            <w:hideMark/>
          </w:tcPr>
          <w:p w14:paraId="21664196"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8.5</w:t>
            </w:r>
          </w:p>
        </w:tc>
        <w:tc>
          <w:tcPr>
            <w:tcW w:w="1580" w:type="dxa"/>
            <w:noWrap/>
            <w:vAlign w:val="center"/>
            <w:hideMark/>
          </w:tcPr>
          <w:p w14:paraId="6AEECED3"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27.2</w:t>
            </w:r>
          </w:p>
        </w:tc>
      </w:tr>
      <w:tr w:rsidR="00145819" w:rsidRPr="00145819" w14:paraId="7AE36E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D5D4F01" w14:textId="77777777" w:rsidR="00145819" w:rsidRPr="009070F4" w:rsidRDefault="00145819" w:rsidP="009070F4">
            <w:pPr>
              <w:rPr>
                <w:b w:val="0"/>
              </w:rPr>
            </w:pPr>
            <w:r w:rsidRPr="009070F4">
              <w:rPr>
                <w:b w:val="0"/>
              </w:rPr>
              <w:t>Daily Production</w:t>
            </w:r>
          </w:p>
        </w:tc>
        <w:tc>
          <w:tcPr>
            <w:tcW w:w="1580" w:type="dxa"/>
            <w:noWrap/>
            <w:vAlign w:val="center"/>
            <w:hideMark/>
          </w:tcPr>
          <w:p w14:paraId="4FAC84D2"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24.6925</w:t>
            </w:r>
          </w:p>
        </w:tc>
        <w:tc>
          <w:tcPr>
            <w:tcW w:w="1580" w:type="dxa"/>
            <w:noWrap/>
            <w:vAlign w:val="center"/>
            <w:hideMark/>
          </w:tcPr>
          <w:p w14:paraId="2870539E"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26.945</w:t>
            </w:r>
          </w:p>
        </w:tc>
        <w:tc>
          <w:tcPr>
            <w:tcW w:w="1580" w:type="dxa"/>
            <w:noWrap/>
            <w:vAlign w:val="center"/>
            <w:hideMark/>
          </w:tcPr>
          <w:p w14:paraId="78449A61"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7.7225</w:t>
            </w:r>
          </w:p>
        </w:tc>
      </w:tr>
      <w:tr w:rsidR="00145819" w:rsidRPr="00145819" w14:paraId="7EAF5323"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203C6D2" w14:textId="77777777" w:rsidR="00145819" w:rsidRPr="009070F4" w:rsidRDefault="00145819" w:rsidP="009070F4">
            <w:pPr>
              <w:rPr>
                <w:b w:val="0"/>
              </w:rPr>
            </w:pPr>
            <w:r w:rsidRPr="009070F4">
              <w:rPr>
                <w:b w:val="0"/>
              </w:rPr>
              <w:t>Daily Storage</w:t>
            </w:r>
          </w:p>
        </w:tc>
        <w:tc>
          <w:tcPr>
            <w:tcW w:w="1580" w:type="dxa"/>
            <w:noWrap/>
            <w:vAlign w:val="center"/>
            <w:hideMark/>
          </w:tcPr>
          <w:p w14:paraId="65EF2501"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0</w:t>
            </w:r>
          </w:p>
        </w:tc>
        <w:tc>
          <w:tcPr>
            <w:tcW w:w="1580" w:type="dxa"/>
            <w:noWrap/>
            <w:vAlign w:val="center"/>
            <w:hideMark/>
          </w:tcPr>
          <w:p w14:paraId="226B727B"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0</w:t>
            </w:r>
          </w:p>
        </w:tc>
        <w:tc>
          <w:tcPr>
            <w:tcW w:w="1580" w:type="dxa"/>
            <w:noWrap/>
            <w:vAlign w:val="center"/>
            <w:hideMark/>
          </w:tcPr>
          <w:p w14:paraId="0F139E5F"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0</w:t>
            </w:r>
          </w:p>
        </w:tc>
      </w:tr>
      <w:tr w:rsidR="00145819" w:rsidRPr="00145819" w14:paraId="58A22D86"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7156180" w14:textId="77777777" w:rsidR="00145819" w:rsidRPr="009070F4" w:rsidRDefault="00145819" w:rsidP="009070F4">
            <w:pPr>
              <w:rPr>
                <w:b w:val="0"/>
              </w:rPr>
            </w:pPr>
            <w:r w:rsidRPr="009070F4">
              <w:rPr>
                <w:b w:val="0"/>
              </w:rPr>
              <w:t>Total Exported</w:t>
            </w:r>
          </w:p>
        </w:tc>
        <w:tc>
          <w:tcPr>
            <w:tcW w:w="1580" w:type="dxa"/>
            <w:noWrap/>
            <w:vAlign w:val="center"/>
            <w:hideMark/>
          </w:tcPr>
          <w:p w14:paraId="7A4A21AC"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6.4617</w:t>
            </w:r>
          </w:p>
        </w:tc>
        <w:tc>
          <w:tcPr>
            <w:tcW w:w="1580" w:type="dxa"/>
            <w:noWrap/>
            <w:vAlign w:val="center"/>
            <w:hideMark/>
          </w:tcPr>
          <w:p w14:paraId="08FAA9D7"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7.9633</w:t>
            </w:r>
          </w:p>
        </w:tc>
        <w:tc>
          <w:tcPr>
            <w:tcW w:w="1580" w:type="dxa"/>
            <w:noWrap/>
            <w:vAlign w:val="center"/>
            <w:hideMark/>
          </w:tcPr>
          <w:p w14:paraId="13525561"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1.815</w:t>
            </w:r>
          </w:p>
        </w:tc>
        <w:bookmarkStart w:id="246" w:name="_GoBack"/>
        <w:bookmarkEnd w:id="246"/>
      </w:tr>
      <w:tr w:rsidR="00145819" w:rsidRPr="00145819" w14:paraId="4EEF00AF"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0B94BDD" w14:textId="77777777" w:rsidR="00145819" w:rsidRPr="009070F4" w:rsidRDefault="00145819" w:rsidP="009070F4">
            <w:pPr>
              <w:rPr>
                <w:b w:val="0"/>
              </w:rPr>
            </w:pPr>
            <w:r w:rsidRPr="009070F4">
              <w:rPr>
                <w:b w:val="0"/>
              </w:rPr>
              <w:t>Daily Cost - Standard</w:t>
            </w:r>
          </w:p>
        </w:tc>
        <w:tc>
          <w:tcPr>
            <w:tcW w:w="1580" w:type="dxa"/>
            <w:noWrap/>
            <w:vAlign w:val="center"/>
            <w:hideMark/>
          </w:tcPr>
          <w:p w14:paraId="3FA0437D"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3261</w:t>
            </w:r>
          </w:p>
        </w:tc>
        <w:tc>
          <w:tcPr>
            <w:tcW w:w="1580" w:type="dxa"/>
            <w:noWrap/>
            <w:vAlign w:val="center"/>
            <w:hideMark/>
          </w:tcPr>
          <w:p w14:paraId="0249E2F6"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1319</w:t>
            </w:r>
          </w:p>
        </w:tc>
        <w:tc>
          <w:tcPr>
            <w:tcW w:w="1580" w:type="dxa"/>
            <w:noWrap/>
            <w:vAlign w:val="center"/>
            <w:hideMark/>
          </w:tcPr>
          <w:p w14:paraId="6794B4F5"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7.5453</w:t>
            </w:r>
          </w:p>
        </w:tc>
      </w:tr>
      <w:tr w:rsidR="00145819" w:rsidRPr="00145819" w14:paraId="5132D27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41FA16B6" w14:textId="77777777" w:rsidR="00145819" w:rsidRPr="009070F4" w:rsidRDefault="00145819" w:rsidP="009070F4">
            <w:pPr>
              <w:rPr>
                <w:b w:val="0"/>
              </w:rPr>
            </w:pPr>
            <w:r w:rsidRPr="009070F4">
              <w:rPr>
                <w:b w:val="0"/>
              </w:rPr>
              <w:t>Daily Cost - Import</w:t>
            </w:r>
          </w:p>
        </w:tc>
        <w:tc>
          <w:tcPr>
            <w:tcW w:w="1580" w:type="dxa"/>
            <w:noWrap/>
            <w:vAlign w:val="center"/>
            <w:hideMark/>
          </w:tcPr>
          <w:p w14:paraId="3246157E"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2688</w:t>
            </w:r>
          </w:p>
        </w:tc>
        <w:tc>
          <w:tcPr>
            <w:tcW w:w="1580" w:type="dxa"/>
            <w:noWrap/>
            <w:vAlign w:val="center"/>
            <w:hideMark/>
          </w:tcPr>
          <w:p w14:paraId="45B3404A"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1336</w:t>
            </w:r>
          </w:p>
        </w:tc>
        <w:tc>
          <w:tcPr>
            <w:tcW w:w="1580" w:type="dxa"/>
            <w:noWrap/>
            <w:vAlign w:val="center"/>
            <w:hideMark/>
          </w:tcPr>
          <w:p w14:paraId="08B63599"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3.1325</w:t>
            </w:r>
          </w:p>
        </w:tc>
      </w:tr>
      <w:tr w:rsidR="00145819" w:rsidRPr="00145819" w14:paraId="0995FB5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5C14606" w14:textId="77777777" w:rsidR="00145819" w:rsidRPr="009070F4" w:rsidRDefault="00145819" w:rsidP="009070F4">
            <w:pPr>
              <w:rPr>
                <w:b w:val="0"/>
              </w:rPr>
            </w:pPr>
            <w:r w:rsidRPr="009070F4">
              <w:rPr>
                <w:b w:val="0"/>
              </w:rPr>
              <w:t>Daily Cost - Export</w:t>
            </w:r>
          </w:p>
        </w:tc>
        <w:tc>
          <w:tcPr>
            <w:tcW w:w="1580" w:type="dxa"/>
            <w:noWrap/>
            <w:vAlign w:val="center"/>
            <w:hideMark/>
          </w:tcPr>
          <w:p w14:paraId="02A81466"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5001</w:t>
            </w:r>
          </w:p>
        </w:tc>
        <w:tc>
          <w:tcPr>
            <w:tcW w:w="1580" w:type="dxa"/>
            <w:noWrap/>
            <w:vAlign w:val="center"/>
            <w:hideMark/>
          </w:tcPr>
          <w:p w14:paraId="052333B9"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6164</w:t>
            </w:r>
          </w:p>
        </w:tc>
        <w:tc>
          <w:tcPr>
            <w:tcW w:w="1580" w:type="dxa"/>
            <w:noWrap/>
            <w:vAlign w:val="center"/>
            <w:hideMark/>
          </w:tcPr>
          <w:p w14:paraId="3283E932"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1405</w:t>
            </w:r>
          </w:p>
        </w:tc>
      </w:tr>
      <w:tr w:rsidR="00145819" w:rsidRPr="00145819" w14:paraId="628C489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9D847E8" w14:textId="77777777" w:rsidR="00145819" w:rsidRPr="009070F4" w:rsidRDefault="00145819" w:rsidP="009070F4">
            <w:pPr>
              <w:rPr>
                <w:b w:val="0"/>
              </w:rPr>
            </w:pPr>
            <w:r w:rsidRPr="009070F4">
              <w:rPr>
                <w:b w:val="0"/>
              </w:rPr>
              <w:t>Daily Cost - Acutal Savings</w:t>
            </w:r>
          </w:p>
        </w:tc>
        <w:tc>
          <w:tcPr>
            <w:tcW w:w="1580" w:type="dxa"/>
            <w:noWrap/>
            <w:vAlign w:val="center"/>
            <w:hideMark/>
          </w:tcPr>
          <w:p w14:paraId="594B64D0"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5574</w:t>
            </w:r>
          </w:p>
        </w:tc>
        <w:tc>
          <w:tcPr>
            <w:tcW w:w="1580" w:type="dxa"/>
            <w:noWrap/>
            <w:vAlign w:val="center"/>
            <w:hideMark/>
          </w:tcPr>
          <w:p w14:paraId="3C675355"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8819</w:t>
            </w:r>
          </w:p>
        </w:tc>
        <w:tc>
          <w:tcPr>
            <w:tcW w:w="1580" w:type="dxa"/>
            <w:noWrap/>
            <w:vAlign w:val="center"/>
            <w:hideMark/>
          </w:tcPr>
          <w:p w14:paraId="62F4C090"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4.5532</w:t>
            </w:r>
          </w:p>
        </w:tc>
      </w:tr>
      <w:tr w:rsidR="00145819" w:rsidRPr="00145819" w14:paraId="258E74F5"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3ACA1230" w14:textId="77777777" w:rsidR="00145819" w:rsidRPr="009070F4" w:rsidRDefault="00145819" w:rsidP="009070F4">
            <w:pPr>
              <w:rPr>
                <w:b w:val="0"/>
              </w:rPr>
            </w:pPr>
            <w:r w:rsidRPr="009070F4">
              <w:rPr>
                <w:b w:val="0"/>
              </w:rPr>
              <w:t>Energy Sources Analysis - Solar Offset</w:t>
            </w:r>
          </w:p>
        </w:tc>
        <w:tc>
          <w:tcPr>
            <w:tcW w:w="1580" w:type="dxa"/>
            <w:noWrap/>
            <w:vAlign w:val="center"/>
            <w:hideMark/>
          </w:tcPr>
          <w:p w14:paraId="752897E5"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42.9%</w:t>
            </w:r>
          </w:p>
        </w:tc>
        <w:tc>
          <w:tcPr>
            <w:tcW w:w="1580" w:type="dxa"/>
            <w:noWrap/>
            <w:vAlign w:val="center"/>
            <w:hideMark/>
          </w:tcPr>
          <w:p w14:paraId="315831F1"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47.3%</w:t>
            </w:r>
          </w:p>
        </w:tc>
        <w:tc>
          <w:tcPr>
            <w:tcW w:w="1580" w:type="dxa"/>
            <w:noWrap/>
            <w:vAlign w:val="center"/>
            <w:hideMark/>
          </w:tcPr>
          <w:p w14:paraId="1F80A6DF"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21.7%</w:t>
            </w:r>
          </w:p>
        </w:tc>
      </w:tr>
      <w:tr w:rsidR="00145819" w:rsidRPr="00145819" w14:paraId="28FBB928"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5299A77" w14:textId="77777777" w:rsidR="00145819" w:rsidRPr="009070F4" w:rsidRDefault="00145819" w:rsidP="009070F4">
            <w:pPr>
              <w:rPr>
                <w:b w:val="0"/>
              </w:rPr>
            </w:pPr>
            <w:r w:rsidRPr="009070F4">
              <w:rPr>
                <w:b w:val="0"/>
              </w:rPr>
              <w:t>Energy Sources Analysis - Battery Offset</w:t>
            </w:r>
          </w:p>
        </w:tc>
        <w:tc>
          <w:tcPr>
            <w:tcW w:w="1580" w:type="dxa"/>
            <w:noWrap/>
            <w:vAlign w:val="center"/>
            <w:hideMark/>
          </w:tcPr>
          <w:p w14:paraId="0817C1AB"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2.1%</w:t>
            </w:r>
          </w:p>
        </w:tc>
        <w:tc>
          <w:tcPr>
            <w:tcW w:w="1580" w:type="dxa"/>
            <w:noWrap/>
            <w:vAlign w:val="center"/>
            <w:hideMark/>
          </w:tcPr>
          <w:p w14:paraId="126D68F5"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2.7%</w:t>
            </w:r>
          </w:p>
        </w:tc>
        <w:tc>
          <w:tcPr>
            <w:tcW w:w="1580" w:type="dxa"/>
            <w:noWrap/>
            <w:vAlign w:val="center"/>
            <w:hideMark/>
          </w:tcPr>
          <w:p w14:paraId="0A603C73"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36.8%</w:t>
            </w:r>
          </w:p>
        </w:tc>
      </w:tr>
      <w:tr w:rsidR="00145819" w:rsidRPr="00145819" w14:paraId="07EABACE"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BFB01E8" w14:textId="50072DF8" w:rsidR="00145819" w:rsidRPr="009070F4" w:rsidRDefault="00145819" w:rsidP="009070F4">
            <w:pPr>
              <w:rPr>
                <w:b w:val="0"/>
              </w:rPr>
            </w:pPr>
            <w:r w:rsidRPr="009070F4">
              <w:rPr>
                <w:b w:val="0"/>
              </w:rPr>
              <w:t>Energy Sources Analysis - Grid Imports</w:t>
            </w:r>
          </w:p>
        </w:tc>
        <w:tc>
          <w:tcPr>
            <w:tcW w:w="1580" w:type="dxa"/>
            <w:noWrap/>
            <w:vAlign w:val="center"/>
            <w:hideMark/>
          </w:tcPr>
          <w:p w14:paraId="4784FAF8"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5.1%</w:t>
            </w:r>
          </w:p>
        </w:tc>
        <w:tc>
          <w:tcPr>
            <w:tcW w:w="1580" w:type="dxa"/>
            <w:noWrap/>
            <w:vAlign w:val="center"/>
            <w:hideMark/>
          </w:tcPr>
          <w:p w14:paraId="539CE631"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0.0%</w:t>
            </w:r>
          </w:p>
        </w:tc>
        <w:tc>
          <w:tcPr>
            <w:tcW w:w="1580" w:type="dxa"/>
            <w:noWrap/>
            <w:vAlign w:val="center"/>
            <w:hideMark/>
          </w:tcPr>
          <w:p w14:paraId="4537C76F" w14:textId="77777777" w:rsidR="00145819" w:rsidRPr="0051198B" w:rsidRDefault="00145819" w:rsidP="009070F4">
            <w:pPr>
              <w:cnfStyle w:val="000000000000" w:firstRow="0" w:lastRow="0" w:firstColumn="0" w:lastColumn="0" w:oddVBand="0" w:evenVBand="0" w:oddHBand="0" w:evenHBand="0" w:firstRowFirstColumn="0" w:firstRowLastColumn="0" w:lastRowFirstColumn="0" w:lastRowLastColumn="0"/>
            </w:pPr>
            <w:r w:rsidRPr="0051198B">
              <w:t>41.5%</w:t>
            </w:r>
          </w:p>
        </w:tc>
      </w:tr>
    </w:tbl>
    <w:p w14:paraId="302F3FFF" w14:textId="0FF80422" w:rsidR="00145819" w:rsidRDefault="00145819" w:rsidP="009070F4"/>
    <w:p w14:paraId="38C3557B" w14:textId="77777777" w:rsidR="00145819" w:rsidRDefault="00145819" w:rsidP="009070F4"/>
    <w:p w14:paraId="48660374" w14:textId="4646EFBC" w:rsidR="000F19B3" w:rsidRDefault="000F19B3" w:rsidP="009070F4">
      <w:r>
        <w:t>Inputs to Program</w:t>
      </w:r>
    </w:p>
    <w:p w14:paraId="0C9F596D" w14:textId="77777777" w:rsidR="000F19B3" w:rsidRDefault="000F19B3" w:rsidP="009070F4">
      <w:r>
        <w:t>Constant</w:t>
      </w:r>
    </w:p>
    <w:p w14:paraId="58366DBB" w14:textId="071888E2" w:rsidR="000F19B3" w:rsidRDefault="000F19B3" w:rsidP="009070F4">
      <w:r>
        <w:t>Selected Variables</w:t>
      </w:r>
    </w:p>
    <w:p w14:paraId="3B1C958C" w14:textId="7AF3E3BB" w:rsidR="000F19B3" w:rsidRDefault="000F19B3" w:rsidP="009070F4">
      <w:r>
        <w:t>Results from Program</w:t>
      </w:r>
    </w:p>
    <w:p w14:paraId="7974709F" w14:textId="2B5EA01A" w:rsidR="005B6C18" w:rsidRDefault="005B6C18" w:rsidP="005B6C18">
      <w:pPr>
        <w:pStyle w:val="Heading2"/>
      </w:pPr>
      <w:r>
        <w:t>Output Finance Figures</w:t>
      </w:r>
    </w:p>
    <w:p w14:paraId="2F438B08" w14:textId="79DEA00B" w:rsidR="00B2468A" w:rsidRDefault="00B2468A" w:rsidP="009070F4"/>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354A3A" w:rsidRPr="00354A3A" w14:paraId="52CB57E4" w14:textId="77777777" w:rsidTr="008C1242">
        <w:trPr>
          <w:trHeight w:val="564"/>
        </w:trPr>
        <w:tc>
          <w:tcPr>
            <w:tcW w:w="4520" w:type="dxa"/>
            <w:shd w:val="clear" w:color="auto" w:fill="BFBFBF" w:themeFill="background1" w:themeFillShade="BF"/>
            <w:vAlign w:val="center"/>
            <w:hideMark/>
          </w:tcPr>
          <w:p w14:paraId="13A6A8C4" w14:textId="77777777" w:rsidR="00354A3A" w:rsidRPr="00354A3A" w:rsidRDefault="00354A3A" w:rsidP="00354A3A">
            <w:pPr>
              <w:jc w:val="center"/>
              <w:rPr>
                <w:b/>
                <w:bCs w:val="0"/>
              </w:rPr>
            </w:pPr>
            <w:r w:rsidRPr="00354A3A">
              <w:rPr>
                <w:b/>
                <w:bCs w:val="0"/>
              </w:rPr>
              <w:t>City</w:t>
            </w:r>
          </w:p>
        </w:tc>
        <w:tc>
          <w:tcPr>
            <w:tcW w:w="1580" w:type="dxa"/>
            <w:shd w:val="clear" w:color="auto" w:fill="BFBFBF" w:themeFill="background1" w:themeFillShade="BF"/>
            <w:vAlign w:val="center"/>
            <w:hideMark/>
          </w:tcPr>
          <w:p w14:paraId="7BA51D39" w14:textId="77777777" w:rsidR="00354A3A" w:rsidRPr="00354A3A" w:rsidRDefault="00354A3A" w:rsidP="00354A3A">
            <w:pPr>
              <w:jc w:val="center"/>
              <w:rPr>
                <w:b/>
                <w:bCs w:val="0"/>
              </w:rPr>
            </w:pPr>
            <w:r w:rsidRPr="00354A3A">
              <w:rPr>
                <w:b/>
                <w:bCs w:val="0"/>
              </w:rPr>
              <w:t>Townsville</w:t>
            </w:r>
          </w:p>
        </w:tc>
        <w:tc>
          <w:tcPr>
            <w:tcW w:w="1580" w:type="dxa"/>
            <w:shd w:val="clear" w:color="auto" w:fill="BFBFBF" w:themeFill="background1" w:themeFillShade="BF"/>
            <w:vAlign w:val="center"/>
            <w:hideMark/>
          </w:tcPr>
          <w:p w14:paraId="085F127D" w14:textId="77777777" w:rsidR="00354A3A" w:rsidRPr="00354A3A" w:rsidRDefault="00354A3A" w:rsidP="00354A3A">
            <w:pPr>
              <w:jc w:val="center"/>
              <w:rPr>
                <w:b/>
                <w:bCs w:val="0"/>
              </w:rPr>
            </w:pPr>
            <w:r w:rsidRPr="00354A3A">
              <w:rPr>
                <w:b/>
                <w:bCs w:val="0"/>
              </w:rPr>
              <w:t>Darwin</w:t>
            </w:r>
          </w:p>
        </w:tc>
        <w:tc>
          <w:tcPr>
            <w:tcW w:w="1580" w:type="dxa"/>
            <w:shd w:val="clear" w:color="auto" w:fill="BFBFBF" w:themeFill="background1" w:themeFillShade="BF"/>
            <w:vAlign w:val="center"/>
            <w:hideMark/>
          </w:tcPr>
          <w:p w14:paraId="425505C6" w14:textId="77777777" w:rsidR="00354A3A" w:rsidRPr="00354A3A" w:rsidRDefault="00354A3A" w:rsidP="00354A3A">
            <w:pPr>
              <w:jc w:val="center"/>
              <w:rPr>
                <w:b/>
                <w:bCs w:val="0"/>
              </w:rPr>
            </w:pPr>
            <w:r w:rsidRPr="00354A3A">
              <w:rPr>
                <w:b/>
                <w:bCs w:val="0"/>
              </w:rPr>
              <w:t>Hobart</w:t>
            </w:r>
          </w:p>
        </w:tc>
      </w:tr>
      <w:tr w:rsidR="00354A3A" w:rsidRPr="00354A3A" w14:paraId="1437F7FC" w14:textId="77777777" w:rsidTr="008C1242">
        <w:trPr>
          <w:trHeight w:val="564"/>
        </w:trPr>
        <w:tc>
          <w:tcPr>
            <w:tcW w:w="4520" w:type="dxa"/>
            <w:shd w:val="clear" w:color="auto" w:fill="FFFFFF" w:themeFill="background1"/>
            <w:vAlign w:val="center"/>
            <w:hideMark/>
          </w:tcPr>
          <w:p w14:paraId="5DF7B34C" w14:textId="77777777" w:rsidR="00354A3A" w:rsidRPr="005B6C18" w:rsidRDefault="00354A3A" w:rsidP="00354A3A">
            <w:r w:rsidRPr="005B6C18">
              <w:t>Annualised Life Cycle Cost</w:t>
            </w:r>
          </w:p>
        </w:tc>
        <w:tc>
          <w:tcPr>
            <w:tcW w:w="1580" w:type="dxa"/>
            <w:shd w:val="clear" w:color="auto" w:fill="FFFFFF" w:themeFill="background1"/>
            <w:noWrap/>
            <w:vAlign w:val="center"/>
            <w:hideMark/>
          </w:tcPr>
          <w:p w14:paraId="02A652EA" w14:textId="77777777" w:rsidR="00354A3A" w:rsidRPr="005B6C18" w:rsidRDefault="00354A3A" w:rsidP="00354A3A">
            <w:r w:rsidRPr="005B6C18">
              <w:t>0.1603</w:t>
            </w:r>
          </w:p>
        </w:tc>
        <w:tc>
          <w:tcPr>
            <w:tcW w:w="1580" w:type="dxa"/>
            <w:shd w:val="clear" w:color="auto" w:fill="FFFFFF" w:themeFill="background1"/>
            <w:noWrap/>
            <w:vAlign w:val="center"/>
            <w:hideMark/>
          </w:tcPr>
          <w:p w14:paraId="41C7887D" w14:textId="77777777" w:rsidR="00354A3A" w:rsidRPr="005B6C18" w:rsidRDefault="00354A3A" w:rsidP="00354A3A">
            <w:r w:rsidRPr="005B6C18">
              <w:t>0.1469</w:t>
            </w:r>
          </w:p>
        </w:tc>
        <w:tc>
          <w:tcPr>
            <w:tcW w:w="1580" w:type="dxa"/>
            <w:shd w:val="clear" w:color="auto" w:fill="FFFFFF" w:themeFill="background1"/>
            <w:noWrap/>
            <w:vAlign w:val="center"/>
            <w:hideMark/>
          </w:tcPr>
          <w:p w14:paraId="1ECC0712" w14:textId="77777777" w:rsidR="00354A3A" w:rsidRPr="005B6C18" w:rsidRDefault="00354A3A" w:rsidP="00354A3A">
            <w:r w:rsidRPr="005B6C18">
              <w:t>0.2233</w:t>
            </w:r>
          </w:p>
        </w:tc>
      </w:tr>
      <w:tr w:rsidR="00354A3A" w:rsidRPr="00354A3A" w14:paraId="4C0633F4" w14:textId="77777777" w:rsidTr="008C1242">
        <w:trPr>
          <w:trHeight w:val="564"/>
        </w:trPr>
        <w:tc>
          <w:tcPr>
            <w:tcW w:w="4520" w:type="dxa"/>
            <w:shd w:val="clear" w:color="auto" w:fill="FFFFFF" w:themeFill="background1"/>
            <w:vAlign w:val="center"/>
            <w:hideMark/>
          </w:tcPr>
          <w:p w14:paraId="42314C19" w14:textId="77777777" w:rsidR="00354A3A" w:rsidRPr="005B6C18" w:rsidRDefault="00354A3A" w:rsidP="00354A3A">
            <w:r w:rsidRPr="005B6C18">
              <w:t>Annual Payment -  Optimistic</w:t>
            </w:r>
          </w:p>
        </w:tc>
        <w:tc>
          <w:tcPr>
            <w:tcW w:w="1580" w:type="dxa"/>
            <w:shd w:val="clear" w:color="auto" w:fill="FFFFFF" w:themeFill="background1"/>
            <w:noWrap/>
            <w:vAlign w:val="center"/>
            <w:hideMark/>
          </w:tcPr>
          <w:p w14:paraId="784134D8" w14:textId="77777777" w:rsidR="00354A3A" w:rsidRPr="005B6C18" w:rsidRDefault="00354A3A" w:rsidP="00354A3A">
            <w:r w:rsidRPr="005B6C18">
              <w:t>0.1623</w:t>
            </w:r>
          </w:p>
        </w:tc>
        <w:tc>
          <w:tcPr>
            <w:tcW w:w="1580" w:type="dxa"/>
            <w:shd w:val="clear" w:color="auto" w:fill="FFFFFF" w:themeFill="background1"/>
            <w:noWrap/>
            <w:vAlign w:val="center"/>
            <w:hideMark/>
          </w:tcPr>
          <w:p w14:paraId="78953388" w14:textId="77777777" w:rsidR="00354A3A" w:rsidRPr="005B6C18" w:rsidRDefault="00354A3A" w:rsidP="00354A3A">
            <w:r w:rsidRPr="005B6C18">
              <w:t>0.1488</w:t>
            </w:r>
          </w:p>
        </w:tc>
        <w:tc>
          <w:tcPr>
            <w:tcW w:w="1580" w:type="dxa"/>
            <w:shd w:val="clear" w:color="auto" w:fill="FFFFFF" w:themeFill="background1"/>
            <w:noWrap/>
            <w:vAlign w:val="center"/>
            <w:hideMark/>
          </w:tcPr>
          <w:p w14:paraId="0EE6EC5C" w14:textId="77777777" w:rsidR="00354A3A" w:rsidRPr="005B6C18" w:rsidRDefault="00354A3A" w:rsidP="00354A3A">
            <w:r w:rsidRPr="005B6C18">
              <w:t>0.2262</w:t>
            </w:r>
          </w:p>
        </w:tc>
      </w:tr>
      <w:tr w:rsidR="00354A3A" w:rsidRPr="00354A3A" w14:paraId="38DE4A1D" w14:textId="77777777" w:rsidTr="008C1242">
        <w:trPr>
          <w:trHeight w:val="564"/>
        </w:trPr>
        <w:tc>
          <w:tcPr>
            <w:tcW w:w="4520" w:type="dxa"/>
            <w:shd w:val="clear" w:color="auto" w:fill="FFFFFF" w:themeFill="background1"/>
            <w:vAlign w:val="center"/>
            <w:hideMark/>
          </w:tcPr>
          <w:p w14:paraId="2503E9C4" w14:textId="77777777" w:rsidR="00354A3A" w:rsidRPr="005B6C18" w:rsidRDefault="00354A3A" w:rsidP="00354A3A">
            <w:r w:rsidRPr="005B6C18">
              <w:t>Annual Payment -  Likely</w:t>
            </w:r>
          </w:p>
        </w:tc>
        <w:tc>
          <w:tcPr>
            <w:tcW w:w="1580" w:type="dxa"/>
            <w:shd w:val="clear" w:color="auto" w:fill="FFFFFF" w:themeFill="background1"/>
            <w:noWrap/>
            <w:vAlign w:val="center"/>
            <w:hideMark/>
          </w:tcPr>
          <w:p w14:paraId="222BBAAE" w14:textId="77777777" w:rsidR="00354A3A" w:rsidRPr="005B6C18" w:rsidRDefault="00354A3A" w:rsidP="00354A3A">
            <w:r w:rsidRPr="005B6C18">
              <w:t>0.2061</w:t>
            </w:r>
          </w:p>
        </w:tc>
        <w:tc>
          <w:tcPr>
            <w:tcW w:w="1580" w:type="dxa"/>
            <w:shd w:val="clear" w:color="auto" w:fill="FFFFFF" w:themeFill="background1"/>
            <w:noWrap/>
            <w:vAlign w:val="center"/>
            <w:hideMark/>
          </w:tcPr>
          <w:p w14:paraId="02A55AB7" w14:textId="77777777" w:rsidR="00354A3A" w:rsidRPr="005B6C18" w:rsidRDefault="00354A3A" w:rsidP="00354A3A">
            <w:r w:rsidRPr="005B6C18">
              <w:t>0.1889</w:t>
            </w:r>
          </w:p>
        </w:tc>
        <w:tc>
          <w:tcPr>
            <w:tcW w:w="1580" w:type="dxa"/>
            <w:shd w:val="clear" w:color="auto" w:fill="FFFFFF" w:themeFill="background1"/>
            <w:noWrap/>
            <w:vAlign w:val="center"/>
            <w:hideMark/>
          </w:tcPr>
          <w:p w14:paraId="1C95C61F" w14:textId="77777777" w:rsidR="00354A3A" w:rsidRPr="005B6C18" w:rsidRDefault="00354A3A" w:rsidP="00354A3A">
            <w:r w:rsidRPr="005B6C18">
              <w:t>0.2872</w:t>
            </w:r>
          </w:p>
        </w:tc>
      </w:tr>
      <w:tr w:rsidR="00354A3A" w:rsidRPr="00354A3A" w14:paraId="7D68470C" w14:textId="77777777" w:rsidTr="008C1242">
        <w:trPr>
          <w:trHeight w:val="564"/>
        </w:trPr>
        <w:tc>
          <w:tcPr>
            <w:tcW w:w="4520" w:type="dxa"/>
            <w:shd w:val="clear" w:color="auto" w:fill="FFFFFF" w:themeFill="background1"/>
            <w:vAlign w:val="center"/>
            <w:hideMark/>
          </w:tcPr>
          <w:p w14:paraId="42CE0384" w14:textId="77777777" w:rsidR="00354A3A" w:rsidRPr="005B6C18" w:rsidRDefault="00354A3A" w:rsidP="00354A3A">
            <w:r w:rsidRPr="005B6C18">
              <w:t>Annual Payment -  Pessimistic</w:t>
            </w:r>
          </w:p>
        </w:tc>
        <w:tc>
          <w:tcPr>
            <w:tcW w:w="1580" w:type="dxa"/>
            <w:shd w:val="clear" w:color="auto" w:fill="FFFFFF" w:themeFill="background1"/>
            <w:noWrap/>
            <w:vAlign w:val="center"/>
            <w:hideMark/>
          </w:tcPr>
          <w:p w14:paraId="7469B5A4" w14:textId="77777777" w:rsidR="00354A3A" w:rsidRPr="005B6C18" w:rsidRDefault="00354A3A" w:rsidP="00354A3A">
            <w:r w:rsidRPr="005B6C18">
              <w:t>0.2554</w:t>
            </w:r>
          </w:p>
        </w:tc>
        <w:tc>
          <w:tcPr>
            <w:tcW w:w="1580" w:type="dxa"/>
            <w:shd w:val="clear" w:color="auto" w:fill="FFFFFF" w:themeFill="background1"/>
            <w:noWrap/>
            <w:vAlign w:val="center"/>
            <w:hideMark/>
          </w:tcPr>
          <w:p w14:paraId="166A5ADA" w14:textId="77777777" w:rsidR="00354A3A" w:rsidRPr="005B6C18" w:rsidRDefault="00354A3A" w:rsidP="00354A3A">
            <w:r w:rsidRPr="005B6C18">
              <w:t>0.234</w:t>
            </w:r>
          </w:p>
        </w:tc>
        <w:tc>
          <w:tcPr>
            <w:tcW w:w="1580" w:type="dxa"/>
            <w:shd w:val="clear" w:color="auto" w:fill="FFFFFF" w:themeFill="background1"/>
            <w:noWrap/>
            <w:vAlign w:val="center"/>
            <w:hideMark/>
          </w:tcPr>
          <w:p w14:paraId="092C23DB" w14:textId="77777777" w:rsidR="00354A3A" w:rsidRPr="005B6C18" w:rsidRDefault="00354A3A" w:rsidP="00354A3A">
            <w:r w:rsidRPr="005B6C18">
              <w:t>0.3558</w:t>
            </w:r>
          </w:p>
        </w:tc>
      </w:tr>
      <w:tr w:rsidR="00354A3A" w:rsidRPr="00354A3A" w14:paraId="3014E0CA" w14:textId="77777777" w:rsidTr="008C1242">
        <w:trPr>
          <w:trHeight w:val="564"/>
        </w:trPr>
        <w:tc>
          <w:tcPr>
            <w:tcW w:w="4520" w:type="dxa"/>
            <w:shd w:val="clear" w:color="auto" w:fill="FFFFFF" w:themeFill="background1"/>
            <w:vAlign w:val="center"/>
            <w:hideMark/>
          </w:tcPr>
          <w:p w14:paraId="247A83EF" w14:textId="77777777" w:rsidR="00354A3A" w:rsidRPr="005B6C18" w:rsidRDefault="00354A3A" w:rsidP="00354A3A">
            <w:r w:rsidRPr="005B6C18">
              <w:t>Internal Rate of Return</w:t>
            </w:r>
          </w:p>
        </w:tc>
        <w:tc>
          <w:tcPr>
            <w:tcW w:w="1580" w:type="dxa"/>
            <w:shd w:val="clear" w:color="auto" w:fill="FFFFFF" w:themeFill="background1"/>
            <w:noWrap/>
            <w:vAlign w:val="center"/>
            <w:hideMark/>
          </w:tcPr>
          <w:p w14:paraId="0B2422F2" w14:textId="77777777" w:rsidR="00354A3A" w:rsidRPr="005B6C18" w:rsidRDefault="00354A3A" w:rsidP="00354A3A">
            <w:r w:rsidRPr="005B6C18">
              <w:t>4.5967</w:t>
            </w:r>
          </w:p>
        </w:tc>
        <w:tc>
          <w:tcPr>
            <w:tcW w:w="1580" w:type="dxa"/>
            <w:shd w:val="clear" w:color="auto" w:fill="FFFFFF" w:themeFill="background1"/>
            <w:noWrap/>
            <w:vAlign w:val="center"/>
            <w:hideMark/>
          </w:tcPr>
          <w:p w14:paraId="045D5D75" w14:textId="77777777" w:rsidR="00354A3A" w:rsidRPr="005B6C18" w:rsidRDefault="00354A3A" w:rsidP="00354A3A">
            <w:r w:rsidRPr="005B6C18">
              <w:t>5.3334</w:t>
            </w:r>
          </w:p>
        </w:tc>
        <w:tc>
          <w:tcPr>
            <w:tcW w:w="1580" w:type="dxa"/>
            <w:shd w:val="clear" w:color="auto" w:fill="FFFFFF" w:themeFill="background1"/>
            <w:noWrap/>
            <w:vAlign w:val="center"/>
            <w:hideMark/>
          </w:tcPr>
          <w:p w14:paraId="0CD7062F" w14:textId="77777777" w:rsidR="00354A3A" w:rsidRPr="005B6C18" w:rsidRDefault="00354A3A" w:rsidP="00354A3A">
            <w:r w:rsidRPr="005B6C18">
              <w:t>2.132</w:t>
            </w:r>
          </w:p>
        </w:tc>
      </w:tr>
      <w:tr w:rsidR="00354A3A" w:rsidRPr="00354A3A" w14:paraId="6C91773A" w14:textId="77777777" w:rsidTr="008C1242">
        <w:trPr>
          <w:trHeight w:val="564"/>
        </w:trPr>
        <w:tc>
          <w:tcPr>
            <w:tcW w:w="4520" w:type="dxa"/>
            <w:shd w:val="clear" w:color="auto" w:fill="FFFFFF" w:themeFill="background1"/>
            <w:vAlign w:val="center"/>
            <w:hideMark/>
          </w:tcPr>
          <w:p w14:paraId="2C006333" w14:textId="77777777" w:rsidR="00354A3A" w:rsidRPr="005B6C18" w:rsidRDefault="00354A3A" w:rsidP="00354A3A">
            <w:r w:rsidRPr="005B6C18">
              <w:t>Return on Investment</w:t>
            </w:r>
          </w:p>
        </w:tc>
        <w:tc>
          <w:tcPr>
            <w:tcW w:w="1580" w:type="dxa"/>
            <w:shd w:val="clear" w:color="auto" w:fill="FFFFFF" w:themeFill="background1"/>
            <w:noWrap/>
            <w:vAlign w:val="center"/>
            <w:hideMark/>
          </w:tcPr>
          <w:p w14:paraId="25EA6FC0" w14:textId="77777777" w:rsidR="00354A3A" w:rsidRPr="005B6C18" w:rsidRDefault="00354A3A" w:rsidP="00354A3A">
            <w:r w:rsidRPr="005B6C18">
              <w:t>-1.8406</w:t>
            </w:r>
          </w:p>
        </w:tc>
        <w:tc>
          <w:tcPr>
            <w:tcW w:w="1580" w:type="dxa"/>
            <w:shd w:val="clear" w:color="auto" w:fill="FFFFFF" w:themeFill="background1"/>
            <w:noWrap/>
            <w:vAlign w:val="center"/>
            <w:hideMark/>
          </w:tcPr>
          <w:p w14:paraId="2DCDD285" w14:textId="77777777" w:rsidR="00354A3A" w:rsidRPr="005B6C18" w:rsidRDefault="00354A3A" w:rsidP="00354A3A">
            <w:r w:rsidRPr="005B6C18">
              <w:t>-1.261</w:t>
            </w:r>
          </w:p>
        </w:tc>
        <w:tc>
          <w:tcPr>
            <w:tcW w:w="1580" w:type="dxa"/>
            <w:shd w:val="clear" w:color="auto" w:fill="FFFFFF" w:themeFill="background1"/>
            <w:noWrap/>
            <w:vAlign w:val="center"/>
            <w:hideMark/>
          </w:tcPr>
          <w:p w14:paraId="4C1213E1" w14:textId="77777777" w:rsidR="00354A3A" w:rsidRPr="005B6C18" w:rsidRDefault="00354A3A" w:rsidP="00354A3A">
            <w:r w:rsidRPr="005B6C18">
              <w:t>-3.6341</w:t>
            </w:r>
          </w:p>
        </w:tc>
      </w:tr>
      <w:tr w:rsidR="00354A3A" w:rsidRPr="00354A3A" w14:paraId="25FC91B5" w14:textId="77777777" w:rsidTr="008C1242">
        <w:trPr>
          <w:trHeight w:val="564"/>
        </w:trPr>
        <w:tc>
          <w:tcPr>
            <w:tcW w:w="4520" w:type="dxa"/>
            <w:shd w:val="clear" w:color="auto" w:fill="FFFFFF" w:themeFill="background1"/>
            <w:vAlign w:val="center"/>
            <w:hideMark/>
          </w:tcPr>
          <w:p w14:paraId="2397D9C4" w14:textId="77777777" w:rsidR="00354A3A" w:rsidRPr="005B6C18" w:rsidRDefault="00354A3A" w:rsidP="00354A3A">
            <w:r w:rsidRPr="005B6C18">
              <w:t>Expected Savings - Monthly</w:t>
            </w:r>
          </w:p>
        </w:tc>
        <w:tc>
          <w:tcPr>
            <w:tcW w:w="1580" w:type="dxa"/>
            <w:shd w:val="clear" w:color="auto" w:fill="FFFFFF" w:themeFill="background1"/>
            <w:noWrap/>
            <w:vAlign w:val="center"/>
            <w:hideMark/>
          </w:tcPr>
          <w:p w14:paraId="138A0B0C" w14:textId="77777777" w:rsidR="00354A3A" w:rsidRPr="005B6C18" w:rsidRDefault="00354A3A" w:rsidP="00354A3A">
            <w:r w:rsidRPr="005B6C18">
              <w:t>166.721</w:t>
            </w:r>
          </w:p>
        </w:tc>
        <w:tc>
          <w:tcPr>
            <w:tcW w:w="1580" w:type="dxa"/>
            <w:shd w:val="clear" w:color="auto" w:fill="FFFFFF" w:themeFill="background1"/>
            <w:noWrap/>
            <w:vAlign w:val="center"/>
            <w:hideMark/>
          </w:tcPr>
          <w:p w14:paraId="31D692D8" w14:textId="77777777" w:rsidR="00354A3A" w:rsidRPr="005B6C18" w:rsidRDefault="00354A3A" w:rsidP="00354A3A">
            <w:r w:rsidRPr="005B6C18">
              <w:t>176.4563</w:t>
            </w:r>
          </w:p>
        </w:tc>
        <w:tc>
          <w:tcPr>
            <w:tcW w:w="1580" w:type="dxa"/>
            <w:shd w:val="clear" w:color="auto" w:fill="FFFFFF" w:themeFill="background1"/>
            <w:noWrap/>
            <w:vAlign w:val="center"/>
            <w:hideMark/>
          </w:tcPr>
          <w:p w14:paraId="0FCC26E3" w14:textId="77777777" w:rsidR="00354A3A" w:rsidRPr="005B6C18" w:rsidRDefault="00354A3A" w:rsidP="00354A3A">
            <w:r w:rsidRPr="005B6C18">
              <w:t>136.5966</w:t>
            </w:r>
          </w:p>
        </w:tc>
      </w:tr>
      <w:tr w:rsidR="00354A3A" w:rsidRPr="00354A3A" w14:paraId="1C05F96E" w14:textId="77777777" w:rsidTr="008C1242">
        <w:trPr>
          <w:trHeight w:val="564"/>
        </w:trPr>
        <w:tc>
          <w:tcPr>
            <w:tcW w:w="4520" w:type="dxa"/>
            <w:shd w:val="clear" w:color="auto" w:fill="FFFFFF" w:themeFill="background1"/>
            <w:vAlign w:val="center"/>
            <w:hideMark/>
          </w:tcPr>
          <w:p w14:paraId="656E8BEB" w14:textId="77777777" w:rsidR="00354A3A" w:rsidRPr="005B6C18" w:rsidRDefault="00354A3A" w:rsidP="00354A3A">
            <w:r w:rsidRPr="005B6C18">
              <w:t>Expected Savings - Yearly</w:t>
            </w:r>
          </w:p>
        </w:tc>
        <w:tc>
          <w:tcPr>
            <w:tcW w:w="1580" w:type="dxa"/>
            <w:shd w:val="clear" w:color="auto" w:fill="FFFFFF" w:themeFill="background1"/>
            <w:noWrap/>
            <w:vAlign w:val="center"/>
            <w:hideMark/>
          </w:tcPr>
          <w:p w14:paraId="5CFA94EE" w14:textId="77777777" w:rsidR="00354A3A" w:rsidRPr="005B6C18" w:rsidRDefault="00354A3A" w:rsidP="00354A3A">
            <w:r w:rsidRPr="005B6C18">
              <w:t>2028.4</w:t>
            </w:r>
          </w:p>
        </w:tc>
        <w:tc>
          <w:tcPr>
            <w:tcW w:w="1580" w:type="dxa"/>
            <w:shd w:val="clear" w:color="auto" w:fill="FFFFFF" w:themeFill="background1"/>
            <w:noWrap/>
            <w:vAlign w:val="center"/>
            <w:hideMark/>
          </w:tcPr>
          <w:p w14:paraId="14305125" w14:textId="77777777" w:rsidR="00354A3A" w:rsidRPr="005B6C18" w:rsidRDefault="00354A3A" w:rsidP="00354A3A">
            <w:r w:rsidRPr="005B6C18">
              <w:t>2146.9</w:t>
            </w:r>
          </w:p>
        </w:tc>
        <w:tc>
          <w:tcPr>
            <w:tcW w:w="1580" w:type="dxa"/>
            <w:shd w:val="clear" w:color="auto" w:fill="FFFFFF" w:themeFill="background1"/>
            <w:noWrap/>
            <w:vAlign w:val="center"/>
            <w:hideMark/>
          </w:tcPr>
          <w:p w14:paraId="1CA5B463" w14:textId="77777777" w:rsidR="00354A3A" w:rsidRPr="005B6C18" w:rsidRDefault="00354A3A" w:rsidP="00354A3A">
            <w:r w:rsidRPr="005B6C18">
              <w:t>1661.9</w:t>
            </w:r>
          </w:p>
        </w:tc>
      </w:tr>
      <w:tr w:rsidR="00354A3A" w:rsidRPr="00354A3A" w14:paraId="7CEF93A5" w14:textId="77777777" w:rsidTr="008C1242">
        <w:trPr>
          <w:trHeight w:val="564"/>
        </w:trPr>
        <w:tc>
          <w:tcPr>
            <w:tcW w:w="4520" w:type="dxa"/>
            <w:shd w:val="clear" w:color="auto" w:fill="FFFFFF" w:themeFill="background1"/>
            <w:vAlign w:val="center"/>
            <w:hideMark/>
          </w:tcPr>
          <w:p w14:paraId="2C3EC508" w14:textId="77777777" w:rsidR="00354A3A" w:rsidRPr="005B6C18" w:rsidRDefault="00354A3A" w:rsidP="00354A3A">
            <w:r w:rsidRPr="005B6C18">
              <w:t>Expected Savings - 10 Year Period</w:t>
            </w:r>
          </w:p>
        </w:tc>
        <w:tc>
          <w:tcPr>
            <w:tcW w:w="1580" w:type="dxa"/>
            <w:shd w:val="clear" w:color="auto" w:fill="FFFFFF" w:themeFill="background1"/>
            <w:noWrap/>
            <w:vAlign w:val="center"/>
            <w:hideMark/>
          </w:tcPr>
          <w:p w14:paraId="7F199619" w14:textId="77777777" w:rsidR="00354A3A" w:rsidRPr="005B6C18" w:rsidRDefault="00354A3A" w:rsidP="00354A3A">
            <w:r w:rsidRPr="005B6C18">
              <w:t>20284</w:t>
            </w:r>
          </w:p>
        </w:tc>
        <w:tc>
          <w:tcPr>
            <w:tcW w:w="1580" w:type="dxa"/>
            <w:shd w:val="clear" w:color="auto" w:fill="FFFFFF" w:themeFill="background1"/>
            <w:noWrap/>
            <w:vAlign w:val="center"/>
            <w:hideMark/>
          </w:tcPr>
          <w:p w14:paraId="13A04741" w14:textId="77777777" w:rsidR="00354A3A" w:rsidRPr="005B6C18" w:rsidRDefault="00354A3A" w:rsidP="00354A3A">
            <w:r w:rsidRPr="005B6C18">
              <w:t>21469</w:t>
            </w:r>
          </w:p>
        </w:tc>
        <w:tc>
          <w:tcPr>
            <w:tcW w:w="1580" w:type="dxa"/>
            <w:shd w:val="clear" w:color="auto" w:fill="FFFFFF" w:themeFill="background1"/>
            <w:noWrap/>
            <w:vAlign w:val="center"/>
            <w:hideMark/>
          </w:tcPr>
          <w:p w14:paraId="06DA39FF" w14:textId="77777777" w:rsidR="00354A3A" w:rsidRPr="005B6C18" w:rsidRDefault="00354A3A" w:rsidP="00354A3A">
            <w:r w:rsidRPr="005B6C18">
              <w:t>16619</w:t>
            </w:r>
          </w:p>
        </w:tc>
      </w:tr>
      <w:tr w:rsidR="00354A3A" w:rsidRPr="00354A3A" w14:paraId="40EFE25F" w14:textId="77777777" w:rsidTr="008C1242">
        <w:trPr>
          <w:trHeight w:val="564"/>
        </w:trPr>
        <w:tc>
          <w:tcPr>
            <w:tcW w:w="4520" w:type="dxa"/>
            <w:shd w:val="clear" w:color="auto" w:fill="FFFFFF" w:themeFill="background1"/>
            <w:vAlign w:val="center"/>
            <w:hideMark/>
          </w:tcPr>
          <w:p w14:paraId="0E0020FF" w14:textId="77777777" w:rsidR="00354A3A" w:rsidRPr="005B6C18" w:rsidRDefault="00354A3A" w:rsidP="00354A3A">
            <w:r w:rsidRPr="005B6C18">
              <w:t>Expected Savings - 20 Year Period</w:t>
            </w:r>
          </w:p>
        </w:tc>
        <w:tc>
          <w:tcPr>
            <w:tcW w:w="1580" w:type="dxa"/>
            <w:shd w:val="clear" w:color="auto" w:fill="FFFFFF" w:themeFill="background1"/>
            <w:noWrap/>
            <w:vAlign w:val="center"/>
            <w:hideMark/>
          </w:tcPr>
          <w:p w14:paraId="35FE9A73" w14:textId="77777777" w:rsidR="00354A3A" w:rsidRPr="005B6C18" w:rsidRDefault="00354A3A" w:rsidP="00354A3A">
            <w:r w:rsidRPr="005B6C18">
              <w:t>40569</w:t>
            </w:r>
          </w:p>
        </w:tc>
        <w:tc>
          <w:tcPr>
            <w:tcW w:w="1580" w:type="dxa"/>
            <w:shd w:val="clear" w:color="auto" w:fill="FFFFFF" w:themeFill="background1"/>
            <w:noWrap/>
            <w:vAlign w:val="center"/>
            <w:hideMark/>
          </w:tcPr>
          <w:p w14:paraId="0377F005" w14:textId="77777777" w:rsidR="00354A3A" w:rsidRPr="005B6C18" w:rsidRDefault="00354A3A" w:rsidP="00354A3A">
            <w:r w:rsidRPr="005B6C18">
              <w:t>42938</w:t>
            </w:r>
          </w:p>
        </w:tc>
        <w:tc>
          <w:tcPr>
            <w:tcW w:w="1580" w:type="dxa"/>
            <w:shd w:val="clear" w:color="auto" w:fill="FFFFFF" w:themeFill="background1"/>
            <w:noWrap/>
            <w:vAlign w:val="center"/>
            <w:hideMark/>
          </w:tcPr>
          <w:p w14:paraId="2B3F92CF" w14:textId="77777777" w:rsidR="00354A3A" w:rsidRPr="005B6C18" w:rsidRDefault="00354A3A" w:rsidP="00354A3A">
            <w:r w:rsidRPr="005B6C18">
              <w:t>33239</w:t>
            </w:r>
          </w:p>
        </w:tc>
      </w:tr>
      <w:tr w:rsidR="00354A3A" w:rsidRPr="00354A3A" w14:paraId="6DD8C8BD" w14:textId="77777777" w:rsidTr="008C1242">
        <w:trPr>
          <w:trHeight w:val="564"/>
        </w:trPr>
        <w:tc>
          <w:tcPr>
            <w:tcW w:w="4520" w:type="dxa"/>
            <w:shd w:val="clear" w:color="auto" w:fill="FFFFFF" w:themeFill="background1"/>
            <w:vAlign w:val="center"/>
            <w:hideMark/>
          </w:tcPr>
          <w:p w14:paraId="4DCC21D0" w14:textId="77777777" w:rsidR="00354A3A" w:rsidRPr="005B6C18" w:rsidRDefault="00354A3A" w:rsidP="00354A3A">
            <w:r w:rsidRPr="005B6C18">
              <w:t>Payback Period</w:t>
            </w:r>
          </w:p>
        </w:tc>
        <w:tc>
          <w:tcPr>
            <w:tcW w:w="1580" w:type="dxa"/>
            <w:shd w:val="clear" w:color="auto" w:fill="FFFFFF" w:themeFill="background1"/>
            <w:noWrap/>
            <w:vAlign w:val="center"/>
            <w:hideMark/>
          </w:tcPr>
          <w:p w14:paraId="2B3A1775" w14:textId="77777777" w:rsidR="00354A3A" w:rsidRPr="005B6C18" w:rsidRDefault="00354A3A" w:rsidP="00354A3A">
            <w:r w:rsidRPr="005B6C18">
              <w:t>13.0149</w:t>
            </w:r>
          </w:p>
        </w:tc>
        <w:tc>
          <w:tcPr>
            <w:tcW w:w="1580" w:type="dxa"/>
            <w:shd w:val="clear" w:color="auto" w:fill="FFFFFF" w:themeFill="background1"/>
            <w:noWrap/>
            <w:vAlign w:val="center"/>
            <w:hideMark/>
          </w:tcPr>
          <w:p w14:paraId="6EA2B6BF" w14:textId="77777777" w:rsidR="00354A3A" w:rsidRPr="005B6C18" w:rsidRDefault="00354A3A" w:rsidP="00354A3A">
            <w:r w:rsidRPr="005B6C18">
              <w:t>12.2969</w:t>
            </w:r>
          </w:p>
        </w:tc>
        <w:tc>
          <w:tcPr>
            <w:tcW w:w="1580" w:type="dxa"/>
            <w:shd w:val="clear" w:color="auto" w:fill="FFFFFF" w:themeFill="background1"/>
            <w:noWrap/>
            <w:vAlign w:val="center"/>
            <w:hideMark/>
          </w:tcPr>
          <w:p w14:paraId="7349B605" w14:textId="77777777" w:rsidR="00354A3A" w:rsidRPr="005B6C18" w:rsidRDefault="00354A3A" w:rsidP="00354A3A">
            <w:r w:rsidRPr="005B6C18">
              <w:t>15.8852</w:t>
            </w:r>
          </w:p>
        </w:tc>
      </w:tr>
      <w:tr w:rsidR="00354A3A" w:rsidRPr="00354A3A" w14:paraId="370E19C7" w14:textId="77777777" w:rsidTr="008C1242">
        <w:trPr>
          <w:trHeight w:val="564"/>
        </w:trPr>
        <w:tc>
          <w:tcPr>
            <w:tcW w:w="4520" w:type="dxa"/>
            <w:shd w:val="clear" w:color="auto" w:fill="FFFFFF" w:themeFill="background1"/>
            <w:vAlign w:val="center"/>
            <w:hideMark/>
          </w:tcPr>
          <w:p w14:paraId="3099DC4B" w14:textId="77777777" w:rsidR="00354A3A" w:rsidRPr="005B6C18" w:rsidRDefault="00354A3A" w:rsidP="00354A3A">
            <w:r w:rsidRPr="005B6C18">
              <w:t xml:space="preserve">Net Present Value </w:t>
            </w:r>
          </w:p>
        </w:tc>
        <w:tc>
          <w:tcPr>
            <w:tcW w:w="1580" w:type="dxa"/>
            <w:shd w:val="clear" w:color="auto" w:fill="FFFFFF" w:themeFill="background1"/>
            <w:noWrap/>
            <w:vAlign w:val="center"/>
            <w:hideMark/>
          </w:tcPr>
          <w:p w14:paraId="19A4F6CD" w14:textId="77777777" w:rsidR="00354A3A" w:rsidRPr="005B6C18" w:rsidRDefault="00354A3A" w:rsidP="00354A3A">
            <w:r w:rsidRPr="005B6C18">
              <w:t>16682</w:t>
            </w:r>
          </w:p>
        </w:tc>
        <w:tc>
          <w:tcPr>
            <w:tcW w:w="1580" w:type="dxa"/>
            <w:shd w:val="clear" w:color="auto" w:fill="FFFFFF" w:themeFill="background1"/>
            <w:noWrap/>
            <w:vAlign w:val="center"/>
            <w:hideMark/>
          </w:tcPr>
          <w:p w14:paraId="689CC9DF" w14:textId="77777777" w:rsidR="00354A3A" w:rsidRPr="005B6C18" w:rsidRDefault="00354A3A" w:rsidP="00354A3A">
            <w:r w:rsidRPr="005B6C18">
              <w:t>19742</w:t>
            </w:r>
          </w:p>
        </w:tc>
        <w:tc>
          <w:tcPr>
            <w:tcW w:w="1580" w:type="dxa"/>
            <w:shd w:val="clear" w:color="auto" w:fill="FFFFFF" w:themeFill="background1"/>
            <w:noWrap/>
            <w:vAlign w:val="center"/>
            <w:hideMark/>
          </w:tcPr>
          <w:p w14:paraId="61F96114" w14:textId="77777777" w:rsidR="00354A3A" w:rsidRPr="005B6C18" w:rsidRDefault="00354A3A" w:rsidP="00354A3A">
            <w:r w:rsidRPr="005B6C18">
              <w:t>7212.1</w:t>
            </w:r>
          </w:p>
        </w:tc>
      </w:tr>
    </w:tbl>
    <w:p w14:paraId="6CAED003" w14:textId="77777777" w:rsidR="00354A3A" w:rsidRDefault="00354A3A" w:rsidP="009070F4"/>
    <w:p w14:paraId="574DF0FE" w14:textId="2B22835A" w:rsidR="00B2468A" w:rsidRDefault="00B2468A" w:rsidP="00B2468A">
      <w:pPr>
        <w:pStyle w:val="Heading1"/>
        <w:rPr>
          <w:rFonts w:eastAsia="MS Mincho"/>
          <w:lang w:eastAsia="ja-JP"/>
        </w:rPr>
      </w:pPr>
      <w:bookmarkStart w:id="247" w:name="_Toc489804395"/>
      <w:r>
        <w:rPr>
          <w:rFonts w:eastAsia="MS Mincho"/>
          <w:lang w:eastAsia="ja-JP"/>
        </w:rPr>
        <w:lastRenderedPageBreak/>
        <w:t>Discussion</w:t>
      </w:r>
      <w:bookmarkEnd w:id="247"/>
    </w:p>
    <w:p w14:paraId="13DE75C5" w14:textId="77777777" w:rsidR="00D90F63" w:rsidRDefault="00D90F63" w:rsidP="009070F4"/>
    <w:p w14:paraId="3306E0F5" w14:textId="0ADCF508" w:rsidR="00D90F63" w:rsidRDefault="00D90F63" w:rsidP="009070F4">
      <w:r>
        <w:t>Energy Production Feasibility Calculaitons</w:t>
      </w:r>
    </w:p>
    <w:p w14:paraId="49CF4A95" w14:textId="60D61336" w:rsidR="00B2468A" w:rsidRDefault="00D90F63" w:rsidP="009070F4">
      <w:r>
        <w:t>Economic Payback Potential</w:t>
      </w:r>
    </w:p>
    <w:p w14:paraId="4BB74493" w14:textId="7D947B5D" w:rsidR="00B2468A" w:rsidRDefault="00D90F63" w:rsidP="009070F4">
      <w:r>
        <w:t xml:space="preserve">Limitiations in </w:t>
      </w:r>
      <w:r w:rsidR="000F19B3">
        <w:t xml:space="preserve">GUI </w:t>
      </w:r>
      <w:r>
        <w:t>Modelling</w:t>
      </w:r>
    </w:p>
    <w:p w14:paraId="444D90AD" w14:textId="6D19B8CB" w:rsidR="001F4504" w:rsidRDefault="001F4504" w:rsidP="009070F4"/>
    <w:p w14:paraId="0ED341B4" w14:textId="199D7C28" w:rsidR="001F4504" w:rsidRDefault="001F4504" w:rsidP="009070F4">
      <w:r>
        <w:drawing>
          <wp:anchor distT="0" distB="0" distL="114300" distR="114300" simplePos="0" relativeHeight="252606464" behindDoc="0" locked="0" layoutInCell="1" allowOverlap="1" wp14:anchorId="02D77AC6" wp14:editId="527560BD">
            <wp:simplePos x="0" y="0"/>
            <wp:positionH relativeFrom="column">
              <wp:posOffset>0</wp:posOffset>
            </wp:positionH>
            <wp:positionV relativeFrom="paragraph">
              <wp:posOffset>114935</wp:posOffset>
            </wp:positionV>
            <wp:extent cx="4931410" cy="3723005"/>
            <wp:effectExtent l="0" t="0" r="254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931410" cy="3723005"/>
                    </a:xfrm>
                    <a:prstGeom prst="rect">
                      <a:avLst/>
                    </a:prstGeom>
                  </pic:spPr>
                </pic:pic>
              </a:graphicData>
            </a:graphic>
            <wp14:sizeRelH relativeFrom="margin">
              <wp14:pctWidth>0</wp14:pctWidth>
            </wp14:sizeRelH>
            <wp14:sizeRelV relativeFrom="margin">
              <wp14:pctHeight>0</wp14:pctHeight>
            </wp14:sizeRelV>
          </wp:anchor>
        </w:drawing>
      </w:r>
      <w:r w:rsidR="00DD657D">
        <w:t xml:space="preserve">It was good because it did this!! (Just analysie outputs with other programs, don’t need to evaluate I think for now </w:t>
      </w:r>
      <w:r w:rsidR="00DD657D" w:rsidRPr="00DD657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08A2B858" w14:textId="7095BEEE" w:rsidR="00B2468A" w:rsidRDefault="00B2468A" w:rsidP="00B2468A">
      <w:pPr>
        <w:pStyle w:val="Heading1"/>
        <w:rPr>
          <w:rFonts w:eastAsia="MS Mincho"/>
          <w:lang w:eastAsia="ja-JP"/>
        </w:rPr>
      </w:pPr>
      <w:bookmarkStart w:id="248" w:name="_Toc489804397"/>
      <w:r>
        <w:rPr>
          <w:rFonts w:eastAsia="MS Mincho"/>
          <w:lang w:eastAsia="ja-JP"/>
        </w:rPr>
        <w:lastRenderedPageBreak/>
        <w:t>Conclusion</w:t>
      </w:r>
      <w:bookmarkEnd w:id="248"/>
      <w:r w:rsidR="000F19B3">
        <w:rPr>
          <w:rFonts w:eastAsia="MS Mincho"/>
          <w:lang w:eastAsia="ja-JP"/>
        </w:rPr>
        <w:t xml:space="preserve"> </w:t>
      </w:r>
    </w:p>
    <w:p w14:paraId="74D09AC1" w14:textId="1C43A963" w:rsidR="00D90F63" w:rsidRDefault="000F19B3" w:rsidP="009070F4">
      <w:r>
        <w:t xml:space="preserve">Summary of </w:t>
      </w:r>
      <w:r w:rsidR="00D90F63">
        <w:t>Conclusions</w:t>
      </w:r>
    </w:p>
    <w:p w14:paraId="77CDE111" w14:textId="77777777" w:rsidR="000F19B3" w:rsidRDefault="000F19B3" w:rsidP="009070F4">
      <w:r>
        <w:t>Recommendations for Future Work</w:t>
      </w:r>
    </w:p>
    <w:p w14:paraId="662F1E05" w14:textId="5356151F" w:rsidR="003059B5" w:rsidRDefault="003059B5" w:rsidP="009070F4"/>
    <w:p w14:paraId="2875342F" w14:textId="5A99D7ED" w:rsidR="003059B5" w:rsidRDefault="003059B5" w:rsidP="009070F4"/>
    <w:p w14:paraId="5AFD8839" w14:textId="77777777" w:rsidR="003059B5" w:rsidRDefault="003059B5" w:rsidP="009070F4"/>
    <w:p w14:paraId="1AE4F59F" w14:textId="6E0A79E1" w:rsidR="00C0691B" w:rsidRPr="000B1E15" w:rsidRDefault="00C0691B" w:rsidP="005752F4">
      <w:pPr>
        <w:pStyle w:val="Heading1"/>
      </w:pPr>
      <w:bookmarkStart w:id="249" w:name="_Toc489804399"/>
      <w:r w:rsidRPr="000B1E15">
        <w:lastRenderedPageBreak/>
        <w:t>Appendices</w:t>
      </w:r>
      <w:bookmarkEnd w:id="249"/>
    </w:p>
    <w:p w14:paraId="0BBBFFBD" w14:textId="0BDBB27D" w:rsidR="00B870D3" w:rsidRDefault="00F54A54" w:rsidP="009070F4">
      <w:pPr>
        <w:pStyle w:val="TableofFigures"/>
        <w:rPr>
          <w:rFonts w:asciiTheme="minorHAnsi" w:eastAsiaTheme="minorEastAsia" w:hAnsiTheme="minorHAnsi" w:cstheme="minorBidi"/>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A85DE2" w:rsidP="009070F4">
      <w:pPr>
        <w:pStyle w:val="TableofFigures"/>
        <w:rPr>
          <w:rFonts w:asciiTheme="minorHAnsi" w:eastAsiaTheme="minorEastAsia" w:hAnsiTheme="minorHAnsi" w:cstheme="minorBidi"/>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A85DE2" w:rsidP="009070F4">
      <w:pPr>
        <w:pStyle w:val="TableofFigures"/>
        <w:rPr>
          <w:rFonts w:asciiTheme="minorHAnsi" w:eastAsiaTheme="minorEastAsia" w:hAnsiTheme="minorHAnsi" w:cstheme="minorBidi"/>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A85DE2" w:rsidP="009070F4">
      <w:pPr>
        <w:pStyle w:val="TableofFigures"/>
        <w:rPr>
          <w:rFonts w:asciiTheme="minorHAnsi" w:eastAsiaTheme="minorEastAsia" w:hAnsiTheme="minorHAnsi" w:cstheme="minorBidi"/>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A85DE2" w:rsidP="009070F4">
      <w:pPr>
        <w:pStyle w:val="TableofFigures"/>
        <w:rPr>
          <w:rFonts w:asciiTheme="minorHAnsi" w:eastAsiaTheme="minorEastAsia" w:hAnsiTheme="minorHAnsi" w:cstheme="minorBidi"/>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9070F4">
      <w:r>
        <w:fldChar w:fldCharType="end"/>
      </w:r>
    </w:p>
    <w:p w14:paraId="1AE4F5A0" w14:textId="52954AAC" w:rsidR="00C0691B" w:rsidRDefault="00C0691B" w:rsidP="00DA60A6">
      <w:pPr>
        <w:pStyle w:val="AppendixHeading1"/>
      </w:pPr>
      <w:bookmarkStart w:id="250" w:name="_Toc366746158"/>
      <w:bookmarkStart w:id="251" w:name="_Toc382474430"/>
      <w:bookmarkStart w:id="252" w:name="_Toc489804400"/>
      <w:bookmarkStart w:id="253" w:name="_Toc489804495"/>
      <w:bookmarkStart w:id="254" w:name="_Toc489804500"/>
      <w:r>
        <w:lastRenderedPageBreak/>
        <w:t>Appendix 1</w:t>
      </w:r>
      <w:bookmarkEnd w:id="250"/>
      <w:bookmarkEnd w:id="251"/>
      <w:r w:rsidR="00DE35FA">
        <w:t xml:space="preserve"> </w:t>
      </w:r>
      <w:r w:rsidR="00B553EA">
        <w:t>–</w:t>
      </w:r>
      <w:r w:rsidR="005B4D87">
        <w:t xml:space="preserve"> </w:t>
      </w:r>
      <w:r w:rsidR="00B553EA">
        <w:t xml:space="preserve">Progress </w:t>
      </w:r>
      <w:r w:rsidR="00574481">
        <w:t>Gantt Chart</w:t>
      </w:r>
      <w:bookmarkEnd w:id="252"/>
      <w:bookmarkEnd w:id="253"/>
      <w:bookmarkEnd w:id="254"/>
    </w:p>
    <w:p w14:paraId="1AE4F5A6" w14:textId="53CE75CD" w:rsidR="004C4B3F" w:rsidRDefault="001128D3" w:rsidP="009070F4">
      <w:r>
        <w:lastRenderedPageBreak/>
        <w:drawing>
          <wp:anchor distT="0" distB="0" distL="114300" distR="114300" simplePos="0" relativeHeight="250824704" behindDoc="0" locked="0" layoutInCell="1" allowOverlap="1" wp14:anchorId="7E0A0DB4" wp14:editId="4B12B4C6">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F761AE1" w:rsidR="0066749E" w:rsidRDefault="00B46CF5" w:rsidP="004C4B3F">
      <w:pPr>
        <w:pStyle w:val="AppendixHeading1"/>
      </w:pPr>
      <w:bookmarkStart w:id="255" w:name="_Toc489804401"/>
      <w:bookmarkStart w:id="256" w:name="_Toc489804496"/>
      <w:bookmarkStart w:id="257" w:name="_Toc489804501"/>
      <w:r>
        <w:rPr>
          <w:noProof/>
        </w:rPr>
        <w:lastRenderedPageBreak/>
        <w:drawing>
          <wp:anchor distT="0" distB="0" distL="114300" distR="114300" simplePos="0" relativeHeight="251491328" behindDoc="0" locked="0" layoutInCell="1" allowOverlap="1" wp14:anchorId="75449D27" wp14:editId="27ADF695">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55"/>
      <w:bookmarkEnd w:id="256"/>
      <w:bookmarkEnd w:id="257"/>
    </w:p>
    <w:p w14:paraId="625E060C" w14:textId="7DBF90AD" w:rsidR="00BB2577" w:rsidRPr="00BB2577" w:rsidRDefault="001128D3" w:rsidP="001128D3">
      <w:pPr>
        <w:pStyle w:val="AppendixHeading1"/>
      </w:pPr>
      <w:bookmarkStart w:id="258" w:name="_Toc489804402"/>
      <w:bookmarkStart w:id="259" w:name="_Toc489804497"/>
      <w:bookmarkStart w:id="260" w:name="_Toc489804502"/>
      <w:r>
        <w:rPr>
          <w:noProof/>
        </w:rPr>
        <w:lastRenderedPageBreak/>
        <w:drawing>
          <wp:anchor distT="0" distB="0" distL="114300" distR="114300" simplePos="0" relativeHeight="251612160" behindDoc="0" locked="0" layoutInCell="1" allowOverlap="1" wp14:anchorId="6D762CA5" wp14:editId="57D9861F">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58"/>
      <w:bookmarkEnd w:id="259"/>
      <w:bookmarkEnd w:id="260"/>
    </w:p>
    <w:p w14:paraId="1D050A1C" w14:textId="3A12C7DA" w:rsidR="000600E8" w:rsidRDefault="000600E8" w:rsidP="000600E8">
      <w:pPr>
        <w:pStyle w:val="AppendixHeading1"/>
      </w:pPr>
      <w:bookmarkStart w:id="261" w:name="_Toc489804403"/>
      <w:bookmarkStart w:id="262" w:name="_Toc489804498"/>
      <w:bookmarkStart w:id="263" w:name="_Toc489804503"/>
      <w:r>
        <w:lastRenderedPageBreak/>
        <w:t>Appendix 4 – Typical installation Wiring of Inverter</w:t>
      </w:r>
      <w:bookmarkEnd w:id="261"/>
      <w:bookmarkEnd w:id="262"/>
      <w:bookmarkEnd w:id="263"/>
    </w:p>
    <w:p w14:paraId="23FE0D96" w14:textId="71ACF31F" w:rsidR="00310F91" w:rsidRDefault="00310F91" w:rsidP="009070F4"/>
    <w:p w14:paraId="0FE5029A" w14:textId="12F7E92C" w:rsidR="000600E8" w:rsidRDefault="000600E8" w:rsidP="009070F4">
      <w:r>
        <w:lastRenderedPageBreak/>
        <w:drawing>
          <wp:anchor distT="0" distB="0" distL="114300" distR="114300" simplePos="0" relativeHeight="252149760" behindDoc="0" locked="0" layoutInCell="1" allowOverlap="1" wp14:anchorId="1B0D6396" wp14:editId="4EFB44D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1294073A" w:rsidR="000600E8" w:rsidRDefault="000600E8" w:rsidP="000600E8">
      <w:pPr>
        <w:pStyle w:val="AppendixHeading1"/>
      </w:pPr>
      <w:bookmarkStart w:id="264" w:name="_Toc489804404"/>
      <w:bookmarkStart w:id="265" w:name="_Toc489804499"/>
      <w:bookmarkStart w:id="266" w:name="_Toc489804504"/>
      <w:r>
        <w:lastRenderedPageBreak/>
        <w:t xml:space="preserve">Appendix 5 – Project Code </w:t>
      </w:r>
      <w:r w:rsidR="00033D0F">
        <w:t>&amp; Title</w:t>
      </w:r>
      <w:bookmarkEnd w:id="264"/>
      <w:bookmarkEnd w:id="265"/>
      <w:bookmarkEnd w:id="266"/>
    </w:p>
    <w:p w14:paraId="636554A0" w14:textId="078FD1F9" w:rsidR="000600E8" w:rsidRPr="000600E8" w:rsidRDefault="000600E8" w:rsidP="009070F4">
      <w:r>
        <w:drawing>
          <wp:anchor distT="0" distB="0" distL="114300" distR="114300" simplePos="0" relativeHeight="252126208" behindDoc="0" locked="0" layoutInCell="1" allowOverlap="1" wp14:anchorId="0AEE414A" wp14:editId="188D4720">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Default="00D90F63" w:rsidP="00D90F63">
      <w:pPr>
        <w:pStyle w:val="AppendixHeading1"/>
      </w:pPr>
      <w:r>
        <w:lastRenderedPageBreak/>
        <w:t xml:space="preserve">Appendix 6 – </w:t>
      </w:r>
      <w:r w:rsidR="00781050">
        <w:t>NASA Peak Sun Hour Data</w:t>
      </w:r>
    </w:p>
    <w:p w14:paraId="56B7F2A0" w14:textId="2311B7E0" w:rsidR="00CC0CFE" w:rsidRPr="00CC0CFE" w:rsidRDefault="00763922" w:rsidP="009070F4">
      <w:r w:rsidRPr="00CC0CFE">
        <w:rPr>
          <w:lang w:eastAsia="zh-CN"/>
        </w:rPr>
        <w:drawing>
          <wp:anchor distT="0" distB="0" distL="114300" distR="114300" simplePos="0" relativeHeight="252615680" behindDoc="0" locked="0" layoutInCell="1" allowOverlap="1" wp14:anchorId="65641384" wp14:editId="7F60AA06">
            <wp:simplePos x="0" y="0"/>
            <wp:positionH relativeFrom="column">
              <wp:posOffset>59055</wp:posOffset>
            </wp:positionH>
            <wp:positionV relativeFrom="paragraph">
              <wp:posOffset>2479887</wp:posOffset>
            </wp:positionV>
            <wp:extent cx="5668221" cy="447033"/>
            <wp:effectExtent l="0" t="0" r="0" b="0"/>
            <wp:wrapNone/>
            <wp:docPr id="7327" name="Picture 7327">
              <a:extLst xmlns:a="http://schemas.openxmlformats.org/drawingml/2006/main">
                <a:ext uri="{FF2B5EF4-FFF2-40B4-BE49-F238E27FC236}">
                  <a16:creationId xmlns:a16="http://schemas.microsoft.com/office/drawing/2014/main" id="{31979B7B-7C92-4DAC-A4F4-6613D39D2A3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1979B7B-7C92-4DAC-A4F4-6613D39D2A39}"/>
                        </a:ext>
                      </a:extLst>
                    </pic:cNvPr>
                    <pic:cNvPicPr>
                      <a:picLocks noChangeAspect="1"/>
                    </pic:cNvPicPr>
                  </pic:nvPicPr>
                  <pic:blipFill>
                    <a:blip r:embed="rId198"/>
                    <a:stretch>
                      <a:fillRect/>
                    </a:stretch>
                  </pic:blipFill>
                  <pic:spPr>
                    <a:xfrm>
                      <a:off x="0" y="0"/>
                      <a:ext cx="5668221" cy="447033"/>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XSpec="center" w:tblpY="2054"/>
        <w:tblW w:w="10886" w:type="dxa"/>
        <w:tblLook w:val="04A0" w:firstRow="1" w:lastRow="0" w:firstColumn="1" w:lastColumn="0" w:noHBand="0" w:noVBand="1"/>
      </w:tblPr>
      <w:tblGrid>
        <w:gridCol w:w="1295"/>
        <w:gridCol w:w="721"/>
        <w:gridCol w:w="721"/>
        <w:gridCol w:w="721"/>
        <w:gridCol w:w="720"/>
        <w:gridCol w:w="720"/>
        <w:gridCol w:w="720"/>
        <w:gridCol w:w="720"/>
        <w:gridCol w:w="720"/>
        <w:gridCol w:w="720"/>
        <w:gridCol w:w="720"/>
        <w:gridCol w:w="720"/>
        <w:gridCol w:w="720"/>
        <w:gridCol w:w="1029"/>
      </w:tblGrid>
      <w:tr w:rsidR="00763922" w:rsidRPr="00CC0CFE" w14:paraId="5E33792B" w14:textId="77777777" w:rsidTr="00CC0CFE">
        <w:trPr>
          <w:trHeight w:val="266"/>
        </w:trPr>
        <w:tc>
          <w:tcPr>
            <w:tcW w:w="1295" w:type="dxa"/>
            <w:tcBorders>
              <w:top w:val="single" w:sz="4" w:space="0" w:color="000000"/>
              <w:left w:val="single" w:sz="4" w:space="0" w:color="000000"/>
              <w:bottom w:val="nil"/>
              <w:right w:val="single" w:sz="4" w:space="0" w:color="000000"/>
            </w:tcBorders>
            <w:shd w:val="clear" w:color="auto" w:fill="auto"/>
            <w:vAlign w:val="center"/>
            <w:hideMark/>
          </w:tcPr>
          <w:p w14:paraId="4B4DAE1B" w14:textId="086A8D94" w:rsidR="00763922" w:rsidRPr="00CC0CFE" w:rsidRDefault="00763922" w:rsidP="009070F4">
            <w:pPr>
              <w:rPr>
                <w:noProof w:val="0"/>
                <w:lang w:eastAsia="zh-CN"/>
              </w:rPr>
            </w:pPr>
            <w:r>
              <w:t>Lat -19.259</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E1D2503" w14:textId="1ECF5857" w:rsidR="00763922" w:rsidRPr="00CC0CFE" w:rsidRDefault="00763922" w:rsidP="009070F4">
            <w:pPr>
              <w:rPr>
                <w:noProof w:val="0"/>
                <w:lang w:eastAsia="zh-CN"/>
              </w:rPr>
            </w:pPr>
            <w:r>
              <w:t>Jan</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F21D0D0" w14:textId="370A00F3" w:rsidR="00763922" w:rsidRPr="00CC0CFE" w:rsidRDefault="00763922" w:rsidP="009070F4">
            <w:pPr>
              <w:rPr>
                <w:noProof w:val="0"/>
                <w:lang w:eastAsia="zh-CN"/>
              </w:rPr>
            </w:pPr>
            <w:r>
              <w:t>Feb</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F54849F" w14:textId="64FA43CB" w:rsidR="00763922" w:rsidRPr="00CC0CFE" w:rsidRDefault="00763922" w:rsidP="009070F4">
            <w:pPr>
              <w:rPr>
                <w:noProof w:val="0"/>
                <w:lang w:eastAsia="zh-CN"/>
              </w:rPr>
            </w:pPr>
            <w:r>
              <w:t>Ma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8707F0F" w14:textId="7108E166" w:rsidR="00763922" w:rsidRPr="00CC0CFE" w:rsidRDefault="00763922" w:rsidP="009070F4">
            <w:pPr>
              <w:rPr>
                <w:noProof w:val="0"/>
                <w:lang w:eastAsia="zh-CN"/>
              </w:rPr>
            </w:pPr>
            <w:r>
              <w:t>Ap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C73E3C" w14:textId="54C75E08" w:rsidR="00763922" w:rsidRPr="00CC0CFE" w:rsidRDefault="00763922" w:rsidP="009070F4">
            <w:pPr>
              <w:rPr>
                <w:noProof w:val="0"/>
                <w:lang w:eastAsia="zh-CN"/>
              </w:rPr>
            </w:pPr>
            <w:r>
              <w:t>May</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AB7131" w14:textId="6A89FD92" w:rsidR="00763922" w:rsidRPr="00CC0CFE" w:rsidRDefault="00763922" w:rsidP="009070F4">
            <w:pPr>
              <w:rPr>
                <w:noProof w:val="0"/>
                <w:lang w:eastAsia="zh-CN"/>
              </w:rPr>
            </w:pPr>
            <w:r>
              <w:t>Jun</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8224621" w14:textId="6A689F4D" w:rsidR="00763922" w:rsidRPr="00CC0CFE" w:rsidRDefault="00763922" w:rsidP="009070F4">
            <w:pPr>
              <w:rPr>
                <w:noProof w:val="0"/>
                <w:lang w:eastAsia="zh-CN"/>
              </w:rPr>
            </w:pPr>
            <w:r>
              <w:t>Jul</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5E95E52" w14:textId="7F106AE6" w:rsidR="00763922" w:rsidRPr="00CC0CFE" w:rsidRDefault="00763922" w:rsidP="009070F4">
            <w:pPr>
              <w:rPr>
                <w:noProof w:val="0"/>
                <w:lang w:eastAsia="zh-CN"/>
              </w:rPr>
            </w:pPr>
            <w:r>
              <w:t>Aug</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4D42CB4" w14:textId="7FFAD06D" w:rsidR="00763922" w:rsidRPr="00CC0CFE" w:rsidRDefault="00763922" w:rsidP="009070F4">
            <w:pPr>
              <w:rPr>
                <w:noProof w:val="0"/>
                <w:lang w:eastAsia="zh-CN"/>
              </w:rPr>
            </w:pPr>
            <w:r>
              <w:t>Sep</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AC3E915" w14:textId="26286438" w:rsidR="00763922" w:rsidRPr="00CC0CFE" w:rsidRDefault="00763922" w:rsidP="009070F4">
            <w:pPr>
              <w:rPr>
                <w:noProof w:val="0"/>
                <w:lang w:eastAsia="zh-CN"/>
              </w:rPr>
            </w:pPr>
            <w:r>
              <w:t>Oct</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D18F7E" w14:textId="7B2E1664" w:rsidR="00763922" w:rsidRPr="00CC0CFE" w:rsidRDefault="00763922" w:rsidP="009070F4">
            <w:pPr>
              <w:rPr>
                <w:noProof w:val="0"/>
                <w:lang w:eastAsia="zh-CN"/>
              </w:rPr>
            </w:pPr>
            <w:r>
              <w:t>Nov</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7A8579" w14:textId="430FC5EE" w:rsidR="00763922" w:rsidRPr="00CC0CFE" w:rsidRDefault="00763922" w:rsidP="009070F4">
            <w:pPr>
              <w:rPr>
                <w:noProof w:val="0"/>
                <w:lang w:eastAsia="zh-CN"/>
              </w:rPr>
            </w:pPr>
            <w:r>
              <w:t>Dec</w:t>
            </w:r>
          </w:p>
        </w:tc>
        <w:tc>
          <w:tcPr>
            <w:tcW w:w="948" w:type="dxa"/>
            <w:tcBorders>
              <w:top w:val="single" w:sz="4" w:space="0" w:color="000000"/>
              <w:left w:val="nil"/>
              <w:bottom w:val="nil"/>
              <w:right w:val="single" w:sz="4" w:space="0" w:color="000000"/>
            </w:tcBorders>
            <w:shd w:val="clear" w:color="auto" w:fill="auto"/>
            <w:vAlign w:val="center"/>
            <w:hideMark/>
          </w:tcPr>
          <w:p w14:paraId="795F75B4" w14:textId="7511E8ED" w:rsidR="00763922" w:rsidRPr="00CC0CFE" w:rsidRDefault="00763922" w:rsidP="009070F4">
            <w:pPr>
              <w:rPr>
                <w:noProof w:val="0"/>
                <w:lang w:eastAsia="zh-CN"/>
              </w:rPr>
            </w:pPr>
            <w:r>
              <w:t>Annual</w:t>
            </w:r>
          </w:p>
        </w:tc>
      </w:tr>
      <w:tr w:rsidR="00763922" w:rsidRPr="00CC0CFE" w14:paraId="61052F6C" w14:textId="77777777" w:rsidTr="00763922">
        <w:trPr>
          <w:trHeight w:val="266"/>
        </w:trPr>
        <w:tc>
          <w:tcPr>
            <w:tcW w:w="1295" w:type="dxa"/>
            <w:tcBorders>
              <w:top w:val="nil"/>
              <w:left w:val="single" w:sz="4" w:space="0" w:color="000000"/>
              <w:bottom w:val="single" w:sz="4" w:space="0" w:color="auto"/>
              <w:right w:val="single" w:sz="4" w:space="0" w:color="000000"/>
            </w:tcBorders>
            <w:shd w:val="clear" w:color="auto" w:fill="auto"/>
            <w:vAlign w:val="center"/>
            <w:hideMark/>
          </w:tcPr>
          <w:p w14:paraId="77BC4D58" w14:textId="6BC40AFD" w:rsidR="00763922" w:rsidRPr="00CC0CFE" w:rsidRDefault="00763922" w:rsidP="009070F4">
            <w:pPr>
              <w:rPr>
                <w:noProof w:val="0"/>
                <w:lang w:eastAsia="zh-CN"/>
              </w:rPr>
            </w:pPr>
            <w:r>
              <w:t>Lon 146.817</w:t>
            </w: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0DF02A4C" w14:textId="77777777" w:rsidR="00763922" w:rsidRPr="00CC0CFE" w:rsidRDefault="00763922" w:rsidP="009070F4">
            <w:pPr>
              <w:rPr>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51936CDE" w14:textId="77777777" w:rsidR="00763922" w:rsidRPr="00CC0CFE" w:rsidRDefault="00763922" w:rsidP="009070F4">
            <w:pPr>
              <w:rPr>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1FC45086"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4951F048"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77BDE8F"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615FD14"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49A95AC"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96CC42C"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7CAE99E8"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515355E3"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0512C201" w14:textId="77777777" w:rsidR="00763922" w:rsidRPr="00CC0CFE" w:rsidRDefault="00763922" w:rsidP="009070F4">
            <w:pPr>
              <w:rPr>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3BA9605A" w14:textId="77777777" w:rsidR="00763922" w:rsidRPr="00CC0CFE" w:rsidRDefault="00763922" w:rsidP="009070F4">
            <w:pPr>
              <w:rPr>
                <w:lang w:eastAsia="zh-CN"/>
              </w:rPr>
            </w:pPr>
          </w:p>
        </w:tc>
        <w:tc>
          <w:tcPr>
            <w:tcW w:w="948" w:type="dxa"/>
            <w:tcBorders>
              <w:top w:val="nil"/>
              <w:left w:val="nil"/>
              <w:bottom w:val="single" w:sz="4" w:space="0" w:color="000000"/>
              <w:right w:val="single" w:sz="4" w:space="0" w:color="000000"/>
            </w:tcBorders>
            <w:shd w:val="clear" w:color="auto" w:fill="auto"/>
            <w:vAlign w:val="center"/>
            <w:hideMark/>
          </w:tcPr>
          <w:p w14:paraId="6BE23B2D" w14:textId="57F9391C" w:rsidR="00763922" w:rsidRPr="00CC0CFE" w:rsidRDefault="00763922" w:rsidP="009070F4">
            <w:pPr>
              <w:rPr>
                <w:noProof w:val="0"/>
                <w:lang w:eastAsia="zh-CN"/>
              </w:rPr>
            </w:pPr>
            <w:r>
              <w:t>Average</w:t>
            </w:r>
          </w:p>
        </w:tc>
      </w:tr>
      <w:tr w:rsidR="00763922" w:rsidRPr="00CC0CFE" w14:paraId="3C4377F0"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F928AA" w14:textId="105F068D" w:rsidR="00763922" w:rsidRPr="00CC0CFE" w:rsidRDefault="00763922" w:rsidP="009070F4">
            <w:pPr>
              <w:rPr>
                <w:noProof w:val="0"/>
                <w:lang w:eastAsia="zh-CN"/>
              </w:rPr>
            </w:pPr>
            <w:r>
              <w:t>SSE HRZ</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799C0D9" w14:textId="77BCC127" w:rsidR="00763922" w:rsidRPr="00CC0CFE" w:rsidRDefault="00763922" w:rsidP="009070F4">
            <w:pPr>
              <w:rPr>
                <w:noProof w:val="0"/>
                <w:lang w:eastAsia="zh-CN"/>
              </w:rPr>
            </w:pPr>
            <w:r>
              <w:t>6.38</w:t>
            </w:r>
          </w:p>
        </w:tc>
        <w:tc>
          <w:tcPr>
            <w:tcW w:w="721" w:type="dxa"/>
            <w:tcBorders>
              <w:top w:val="nil"/>
              <w:left w:val="nil"/>
              <w:bottom w:val="single" w:sz="4" w:space="0" w:color="000000"/>
              <w:right w:val="single" w:sz="4" w:space="0" w:color="000000"/>
            </w:tcBorders>
            <w:shd w:val="clear" w:color="auto" w:fill="auto"/>
            <w:noWrap/>
            <w:vAlign w:val="center"/>
            <w:hideMark/>
          </w:tcPr>
          <w:p w14:paraId="40881C6C" w14:textId="19DF2D65" w:rsidR="00763922" w:rsidRPr="00CC0CFE" w:rsidRDefault="00763922" w:rsidP="009070F4">
            <w:pPr>
              <w:rPr>
                <w:noProof w:val="0"/>
                <w:lang w:eastAsia="zh-CN"/>
              </w:rPr>
            </w:pPr>
            <w:r>
              <w:t>5.67</w:t>
            </w:r>
          </w:p>
        </w:tc>
        <w:tc>
          <w:tcPr>
            <w:tcW w:w="721" w:type="dxa"/>
            <w:tcBorders>
              <w:top w:val="nil"/>
              <w:left w:val="nil"/>
              <w:bottom w:val="single" w:sz="4" w:space="0" w:color="000000"/>
              <w:right w:val="single" w:sz="4" w:space="0" w:color="000000"/>
            </w:tcBorders>
            <w:shd w:val="clear" w:color="auto" w:fill="auto"/>
            <w:noWrap/>
            <w:vAlign w:val="center"/>
            <w:hideMark/>
          </w:tcPr>
          <w:p w14:paraId="40B74209" w14:textId="41A8C547" w:rsidR="00763922" w:rsidRPr="00CC0CFE" w:rsidRDefault="00763922" w:rsidP="009070F4">
            <w:pPr>
              <w:rPr>
                <w:noProof w:val="0"/>
                <w:lang w:eastAsia="zh-CN"/>
              </w:rPr>
            </w:pPr>
            <w:r>
              <w:t>5.64</w:t>
            </w:r>
          </w:p>
        </w:tc>
        <w:tc>
          <w:tcPr>
            <w:tcW w:w="720" w:type="dxa"/>
            <w:tcBorders>
              <w:top w:val="nil"/>
              <w:left w:val="nil"/>
              <w:bottom w:val="single" w:sz="4" w:space="0" w:color="000000"/>
              <w:right w:val="single" w:sz="4" w:space="0" w:color="000000"/>
            </w:tcBorders>
            <w:shd w:val="clear" w:color="auto" w:fill="auto"/>
            <w:noWrap/>
            <w:vAlign w:val="center"/>
            <w:hideMark/>
          </w:tcPr>
          <w:p w14:paraId="516D3533" w14:textId="12C47C4B" w:rsidR="00763922" w:rsidRPr="00CC0CFE" w:rsidRDefault="00763922" w:rsidP="009070F4">
            <w:pPr>
              <w:rPr>
                <w:noProof w:val="0"/>
                <w:lang w:eastAsia="zh-CN"/>
              </w:rPr>
            </w:pPr>
            <w:r>
              <w:t>4.84</w:t>
            </w:r>
          </w:p>
        </w:tc>
        <w:tc>
          <w:tcPr>
            <w:tcW w:w="720" w:type="dxa"/>
            <w:tcBorders>
              <w:top w:val="nil"/>
              <w:left w:val="nil"/>
              <w:bottom w:val="single" w:sz="4" w:space="0" w:color="000000"/>
              <w:right w:val="single" w:sz="4" w:space="0" w:color="000000"/>
            </w:tcBorders>
            <w:shd w:val="clear" w:color="auto" w:fill="auto"/>
            <w:noWrap/>
            <w:vAlign w:val="center"/>
            <w:hideMark/>
          </w:tcPr>
          <w:p w14:paraId="659ECEE0" w14:textId="4F63585B" w:rsidR="00763922" w:rsidRPr="00CC0CFE" w:rsidRDefault="00763922" w:rsidP="009070F4">
            <w:pPr>
              <w:rPr>
                <w:noProof w:val="0"/>
                <w:lang w:eastAsia="zh-CN"/>
              </w:rPr>
            </w:pPr>
            <w:r>
              <w:t>4.3</w:t>
            </w:r>
          </w:p>
        </w:tc>
        <w:tc>
          <w:tcPr>
            <w:tcW w:w="720" w:type="dxa"/>
            <w:tcBorders>
              <w:top w:val="nil"/>
              <w:left w:val="nil"/>
              <w:bottom w:val="single" w:sz="4" w:space="0" w:color="000000"/>
              <w:right w:val="single" w:sz="4" w:space="0" w:color="000000"/>
            </w:tcBorders>
            <w:shd w:val="clear" w:color="auto" w:fill="auto"/>
            <w:noWrap/>
            <w:vAlign w:val="center"/>
            <w:hideMark/>
          </w:tcPr>
          <w:p w14:paraId="1873500D" w14:textId="39C94F39" w:rsidR="00763922" w:rsidRPr="00CC0CFE" w:rsidRDefault="00763922" w:rsidP="009070F4">
            <w:pPr>
              <w:rPr>
                <w:noProof w:val="0"/>
                <w:lang w:eastAsia="zh-CN"/>
              </w:rPr>
            </w:pPr>
            <w:r>
              <w:t>4.13</w:t>
            </w:r>
          </w:p>
        </w:tc>
        <w:tc>
          <w:tcPr>
            <w:tcW w:w="720" w:type="dxa"/>
            <w:tcBorders>
              <w:top w:val="nil"/>
              <w:left w:val="nil"/>
              <w:bottom w:val="single" w:sz="4" w:space="0" w:color="000000"/>
              <w:right w:val="single" w:sz="4" w:space="0" w:color="000000"/>
            </w:tcBorders>
            <w:shd w:val="clear" w:color="auto" w:fill="auto"/>
            <w:noWrap/>
            <w:vAlign w:val="center"/>
            <w:hideMark/>
          </w:tcPr>
          <w:p w14:paraId="1AD2D30C" w14:textId="0E82E323" w:rsidR="00763922" w:rsidRPr="00CC0CFE" w:rsidRDefault="00763922" w:rsidP="009070F4">
            <w:pPr>
              <w:rPr>
                <w:noProof w:val="0"/>
                <w:lang w:eastAsia="zh-CN"/>
              </w:rPr>
            </w:pPr>
            <w:r>
              <w:t>4.42</w:t>
            </w:r>
          </w:p>
        </w:tc>
        <w:tc>
          <w:tcPr>
            <w:tcW w:w="720" w:type="dxa"/>
            <w:tcBorders>
              <w:top w:val="nil"/>
              <w:left w:val="nil"/>
              <w:bottom w:val="single" w:sz="4" w:space="0" w:color="000000"/>
              <w:right w:val="single" w:sz="4" w:space="0" w:color="000000"/>
            </w:tcBorders>
            <w:shd w:val="clear" w:color="auto" w:fill="auto"/>
            <w:noWrap/>
            <w:vAlign w:val="center"/>
            <w:hideMark/>
          </w:tcPr>
          <w:p w14:paraId="24F74269" w14:textId="7FCEB83A" w:rsidR="00763922" w:rsidRPr="00CC0CFE" w:rsidRDefault="00763922" w:rsidP="009070F4">
            <w:pPr>
              <w:rPr>
                <w:noProof w:val="0"/>
                <w:lang w:eastAsia="zh-CN"/>
              </w:rPr>
            </w:pPr>
            <w:r>
              <w:t>5.17</w:t>
            </w:r>
          </w:p>
        </w:tc>
        <w:tc>
          <w:tcPr>
            <w:tcW w:w="720" w:type="dxa"/>
            <w:tcBorders>
              <w:top w:val="nil"/>
              <w:left w:val="nil"/>
              <w:bottom w:val="single" w:sz="4" w:space="0" w:color="000000"/>
              <w:right w:val="single" w:sz="4" w:space="0" w:color="000000"/>
            </w:tcBorders>
            <w:shd w:val="clear" w:color="auto" w:fill="auto"/>
            <w:noWrap/>
            <w:vAlign w:val="center"/>
            <w:hideMark/>
          </w:tcPr>
          <w:p w14:paraId="3CBB81D3" w14:textId="66967482" w:rsidR="00763922" w:rsidRPr="00CC0CFE" w:rsidRDefault="00763922" w:rsidP="009070F4">
            <w:pPr>
              <w:rPr>
                <w:noProof w:val="0"/>
                <w:lang w:eastAsia="zh-CN"/>
              </w:rPr>
            </w:pPr>
            <w:r>
              <w:t>6.25</w:t>
            </w:r>
          </w:p>
        </w:tc>
        <w:tc>
          <w:tcPr>
            <w:tcW w:w="720" w:type="dxa"/>
            <w:tcBorders>
              <w:top w:val="nil"/>
              <w:left w:val="nil"/>
              <w:bottom w:val="single" w:sz="4" w:space="0" w:color="000000"/>
              <w:right w:val="single" w:sz="4" w:space="0" w:color="000000"/>
            </w:tcBorders>
            <w:shd w:val="clear" w:color="auto" w:fill="auto"/>
            <w:noWrap/>
            <w:vAlign w:val="center"/>
            <w:hideMark/>
          </w:tcPr>
          <w:p w14:paraId="007040AA" w14:textId="6E56B12A" w:rsidR="00763922" w:rsidRPr="00CC0CFE" w:rsidRDefault="00763922" w:rsidP="009070F4">
            <w:pPr>
              <w:rPr>
                <w:noProof w:val="0"/>
                <w:lang w:eastAsia="zh-CN"/>
              </w:rPr>
            </w:pPr>
            <w:r>
              <w:t>6.71</w:t>
            </w:r>
          </w:p>
        </w:tc>
        <w:tc>
          <w:tcPr>
            <w:tcW w:w="720" w:type="dxa"/>
            <w:tcBorders>
              <w:top w:val="nil"/>
              <w:left w:val="nil"/>
              <w:bottom w:val="single" w:sz="4" w:space="0" w:color="000000"/>
              <w:right w:val="single" w:sz="4" w:space="0" w:color="000000"/>
            </w:tcBorders>
            <w:shd w:val="clear" w:color="auto" w:fill="auto"/>
            <w:noWrap/>
            <w:vAlign w:val="center"/>
            <w:hideMark/>
          </w:tcPr>
          <w:p w14:paraId="6D6D7865" w14:textId="7DA7F3B7" w:rsidR="00763922" w:rsidRPr="00CC0CFE" w:rsidRDefault="00763922" w:rsidP="009070F4">
            <w:pPr>
              <w:rPr>
                <w:noProof w:val="0"/>
                <w:lang w:eastAsia="zh-CN"/>
              </w:rPr>
            </w:pPr>
            <w:r>
              <w:t>6.78</w:t>
            </w:r>
          </w:p>
        </w:tc>
        <w:tc>
          <w:tcPr>
            <w:tcW w:w="720" w:type="dxa"/>
            <w:tcBorders>
              <w:top w:val="nil"/>
              <w:left w:val="nil"/>
              <w:bottom w:val="single" w:sz="4" w:space="0" w:color="000000"/>
              <w:right w:val="single" w:sz="4" w:space="0" w:color="000000"/>
            </w:tcBorders>
            <w:shd w:val="clear" w:color="auto" w:fill="auto"/>
            <w:noWrap/>
            <w:vAlign w:val="center"/>
            <w:hideMark/>
          </w:tcPr>
          <w:p w14:paraId="1BB0B534" w14:textId="6C00BF75" w:rsidR="00763922" w:rsidRPr="00CC0CFE" w:rsidRDefault="00763922" w:rsidP="009070F4">
            <w:pPr>
              <w:rPr>
                <w:noProof w:val="0"/>
                <w:lang w:eastAsia="zh-CN"/>
              </w:rPr>
            </w:pPr>
            <w:r>
              <w:t>6.74</w:t>
            </w:r>
          </w:p>
        </w:tc>
        <w:tc>
          <w:tcPr>
            <w:tcW w:w="948" w:type="dxa"/>
            <w:tcBorders>
              <w:top w:val="nil"/>
              <w:left w:val="nil"/>
              <w:bottom w:val="single" w:sz="4" w:space="0" w:color="000000"/>
              <w:right w:val="single" w:sz="4" w:space="0" w:color="000000"/>
            </w:tcBorders>
            <w:shd w:val="clear" w:color="auto" w:fill="auto"/>
            <w:noWrap/>
            <w:vAlign w:val="center"/>
            <w:hideMark/>
          </w:tcPr>
          <w:p w14:paraId="65244A4E" w14:textId="5370A578" w:rsidR="00763922" w:rsidRPr="00CC0CFE" w:rsidRDefault="00763922" w:rsidP="009070F4">
            <w:pPr>
              <w:rPr>
                <w:noProof w:val="0"/>
                <w:lang w:eastAsia="zh-CN"/>
              </w:rPr>
            </w:pPr>
            <w:r>
              <w:t>5.58</w:t>
            </w:r>
          </w:p>
        </w:tc>
      </w:tr>
      <w:tr w:rsidR="00763922" w:rsidRPr="00CC0CFE" w14:paraId="2F061B54"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D17B8" w14:textId="52DACEDB" w:rsidR="00763922" w:rsidRPr="00CC0CFE" w:rsidRDefault="00763922" w:rsidP="009070F4">
            <w:pPr>
              <w:rPr>
                <w:noProof w:val="0"/>
                <w:lang w:eastAsia="zh-CN"/>
              </w:rPr>
            </w:pPr>
            <w:r>
              <w:t>K</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2563A60B" w14:textId="0C7B31C8" w:rsidR="00763922" w:rsidRPr="00CC0CFE" w:rsidRDefault="00763922" w:rsidP="009070F4">
            <w:pPr>
              <w:rPr>
                <w:noProof w:val="0"/>
                <w:lang w:eastAsia="zh-CN"/>
              </w:rPr>
            </w:pPr>
            <w:r>
              <w:t>0.55</w:t>
            </w:r>
          </w:p>
        </w:tc>
        <w:tc>
          <w:tcPr>
            <w:tcW w:w="721" w:type="dxa"/>
            <w:tcBorders>
              <w:top w:val="nil"/>
              <w:left w:val="nil"/>
              <w:bottom w:val="single" w:sz="4" w:space="0" w:color="000000"/>
              <w:right w:val="single" w:sz="4" w:space="0" w:color="000000"/>
            </w:tcBorders>
            <w:shd w:val="clear" w:color="auto" w:fill="auto"/>
            <w:noWrap/>
            <w:vAlign w:val="center"/>
            <w:hideMark/>
          </w:tcPr>
          <w:p w14:paraId="7AE5B04F" w14:textId="1E45DBEC" w:rsidR="00763922" w:rsidRPr="00CC0CFE" w:rsidRDefault="00763922" w:rsidP="009070F4">
            <w:pPr>
              <w:rPr>
                <w:noProof w:val="0"/>
                <w:lang w:eastAsia="zh-CN"/>
              </w:rPr>
            </w:pPr>
            <w:r>
              <w:t>0.51</w:t>
            </w:r>
          </w:p>
        </w:tc>
        <w:tc>
          <w:tcPr>
            <w:tcW w:w="721" w:type="dxa"/>
            <w:tcBorders>
              <w:top w:val="nil"/>
              <w:left w:val="nil"/>
              <w:bottom w:val="single" w:sz="4" w:space="0" w:color="000000"/>
              <w:right w:val="single" w:sz="4" w:space="0" w:color="000000"/>
            </w:tcBorders>
            <w:shd w:val="clear" w:color="auto" w:fill="auto"/>
            <w:noWrap/>
            <w:vAlign w:val="center"/>
            <w:hideMark/>
          </w:tcPr>
          <w:p w14:paraId="58A9CF5E" w14:textId="5CFA6DDF" w:rsidR="00763922" w:rsidRPr="00CC0CFE" w:rsidRDefault="00763922" w:rsidP="009070F4">
            <w:pPr>
              <w:rPr>
                <w:noProof w:val="0"/>
                <w:lang w:eastAsia="zh-CN"/>
              </w:rPr>
            </w:pPr>
            <w:r>
              <w:t>0.55</w:t>
            </w:r>
          </w:p>
        </w:tc>
        <w:tc>
          <w:tcPr>
            <w:tcW w:w="720" w:type="dxa"/>
            <w:tcBorders>
              <w:top w:val="nil"/>
              <w:left w:val="nil"/>
              <w:bottom w:val="single" w:sz="4" w:space="0" w:color="000000"/>
              <w:right w:val="single" w:sz="4" w:space="0" w:color="000000"/>
            </w:tcBorders>
            <w:shd w:val="clear" w:color="auto" w:fill="auto"/>
            <w:noWrap/>
            <w:vAlign w:val="center"/>
            <w:hideMark/>
          </w:tcPr>
          <w:p w14:paraId="05852EFB" w14:textId="106EB763" w:rsidR="00763922" w:rsidRPr="00CC0CFE" w:rsidRDefault="00763922" w:rsidP="009070F4">
            <w:pPr>
              <w:rPr>
                <w:noProof w:val="0"/>
                <w:lang w:eastAsia="zh-CN"/>
              </w:rPr>
            </w:pPr>
            <w:r>
              <w:t>0.55</w:t>
            </w:r>
          </w:p>
        </w:tc>
        <w:tc>
          <w:tcPr>
            <w:tcW w:w="720" w:type="dxa"/>
            <w:tcBorders>
              <w:top w:val="nil"/>
              <w:left w:val="nil"/>
              <w:bottom w:val="single" w:sz="4" w:space="0" w:color="000000"/>
              <w:right w:val="single" w:sz="4" w:space="0" w:color="000000"/>
            </w:tcBorders>
            <w:shd w:val="clear" w:color="auto" w:fill="auto"/>
            <w:noWrap/>
            <w:vAlign w:val="center"/>
            <w:hideMark/>
          </w:tcPr>
          <w:p w14:paraId="616800E3" w14:textId="373DF792" w:rsidR="00763922" w:rsidRPr="00CC0CFE" w:rsidRDefault="00763922" w:rsidP="009070F4">
            <w:pPr>
              <w:rPr>
                <w:noProof w:val="0"/>
                <w:lang w:eastAsia="zh-CN"/>
              </w:rPr>
            </w:pPr>
            <w:r>
              <w:t>0.57</w:t>
            </w:r>
          </w:p>
        </w:tc>
        <w:tc>
          <w:tcPr>
            <w:tcW w:w="720" w:type="dxa"/>
            <w:tcBorders>
              <w:top w:val="nil"/>
              <w:left w:val="nil"/>
              <w:bottom w:val="single" w:sz="4" w:space="0" w:color="000000"/>
              <w:right w:val="single" w:sz="4" w:space="0" w:color="000000"/>
            </w:tcBorders>
            <w:shd w:val="clear" w:color="auto" w:fill="auto"/>
            <w:noWrap/>
            <w:vAlign w:val="center"/>
            <w:hideMark/>
          </w:tcPr>
          <w:p w14:paraId="6DF6FD06" w14:textId="02AFCC5A" w:rsidR="00763922" w:rsidRPr="00CC0CFE" w:rsidRDefault="00763922" w:rsidP="009070F4">
            <w:pPr>
              <w:rPr>
                <w:noProof w:val="0"/>
                <w:lang w:eastAsia="zh-CN"/>
              </w:rPr>
            </w:pPr>
            <w:r>
              <w:t>0.6</w:t>
            </w:r>
          </w:p>
        </w:tc>
        <w:tc>
          <w:tcPr>
            <w:tcW w:w="720" w:type="dxa"/>
            <w:tcBorders>
              <w:top w:val="nil"/>
              <w:left w:val="nil"/>
              <w:bottom w:val="single" w:sz="4" w:space="0" w:color="000000"/>
              <w:right w:val="single" w:sz="4" w:space="0" w:color="000000"/>
            </w:tcBorders>
            <w:shd w:val="clear" w:color="auto" w:fill="auto"/>
            <w:noWrap/>
            <w:vAlign w:val="center"/>
            <w:hideMark/>
          </w:tcPr>
          <w:p w14:paraId="3755B2FC" w14:textId="72BE4A1C" w:rsidR="00763922" w:rsidRPr="00CC0CFE" w:rsidRDefault="00763922" w:rsidP="009070F4">
            <w:pPr>
              <w:rPr>
                <w:noProof w:val="0"/>
                <w:lang w:eastAsia="zh-CN"/>
              </w:rPr>
            </w:pPr>
            <w:r>
              <w:t>0.62</w:t>
            </w:r>
          </w:p>
        </w:tc>
        <w:tc>
          <w:tcPr>
            <w:tcW w:w="720" w:type="dxa"/>
            <w:tcBorders>
              <w:top w:val="nil"/>
              <w:left w:val="nil"/>
              <w:bottom w:val="single" w:sz="4" w:space="0" w:color="000000"/>
              <w:right w:val="single" w:sz="4" w:space="0" w:color="000000"/>
            </w:tcBorders>
            <w:shd w:val="clear" w:color="auto" w:fill="auto"/>
            <w:noWrap/>
            <w:vAlign w:val="center"/>
            <w:hideMark/>
          </w:tcPr>
          <w:p w14:paraId="6DC04549" w14:textId="46214C05" w:rsidR="00763922" w:rsidRPr="00CC0CFE" w:rsidRDefault="00763922" w:rsidP="009070F4">
            <w:pPr>
              <w:rPr>
                <w:noProof w:val="0"/>
                <w:lang w:eastAsia="zh-CN"/>
              </w:rPr>
            </w:pPr>
            <w:r>
              <w:t>0.63</w:t>
            </w:r>
          </w:p>
        </w:tc>
        <w:tc>
          <w:tcPr>
            <w:tcW w:w="720" w:type="dxa"/>
            <w:tcBorders>
              <w:top w:val="nil"/>
              <w:left w:val="nil"/>
              <w:bottom w:val="single" w:sz="4" w:space="0" w:color="000000"/>
              <w:right w:val="single" w:sz="4" w:space="0" w:color="000000"/>
            </w:tcBorders>
            <w:shd w:val="clear" w:color="auto" w:fill="auto"/>
            <w:noWrap/>
            <w:vAlign w:val="center"/>
            <w:hideMark/>
          </w:tcPr>
          <w:p w14:paraId="042EF643" w14:textId="4EAE0CF3" w:rsidR="00763922" w:rsidRPr="00CC0CFE" w:rsidRDefault="00763922" w:rsidP="009070F4">
            <w:pPr>
              <w:rPr>
                <w:noProof w:val="0"/>
                <w:lang w:eastAsia="zh-CN"/>
              </w:rPr>
            </w:pPr>
            <w:r>
              <w:t>0.66</w:t>
            </w:r>
          </w:p>
        </w:tc>
        <w:tc>
          <w:tcPr>
            <w:tcW w:w="720" w:type="dxa"/>
            <w:tcBorders>
              <w:top w:val="nil"/>
              <w:left w:val="nil"/>
              <w:bottom w:val="single" w:sz="4" w:space="0" w:color="000000"/>
              <w:right w:val="single" w:sz="4" w:space="0" w:color="000000"/>
            </w:tcBorders>
            <w:shd w:val="clear" w:color="auto" w:fill="auto"/>
            <w:noWrap/>
            <w:vAlign w:val="center"/>
            <w:hideMark/>
          </w:tcPr>
          <w:p w14:paraId="18AA1BD1" w14:textId="07F0F549" w:rsidR="00763922" w:rsidRPr="00CC0CFE" w:rsidRDefault="00763922" w:rsidP="009070F4">
            <w:pPr>
              <w:rPr>
                <w:noProof w:val="0"/>
                <w:lang w:eastAsia="zh-CN"/>
              </w:rPr>
            </w:pPr>
            <w:r>
              <w:t>0.63</w:t>
            </w:r>
          </w:p>
        </w:tc>
        <w:tc>
          <w:tcPr>
            <w:tcW w:w="720" w:type="dxa"/>
            <w:tcBorders>
              <w:top w:val="nil"/>
              <w:left w:val="nil"/>
              <w:bottom w:val="single" w:sz="4" w:space="0" w:color="000000"/>
              <w:right w:val="single" w:sz="4" w:space="0" w:color="000000"/>
            </w:tcBorders>
            <w:shd w:val="clear" w:color="auto" w:fill="auto"/>
            <w:noWrap/>
            <w:vAlign w:val="center"/>
            <w:hideMark/>
          </w:tcPr>
          <w:p w14:paraId="50F9F299" w14:textId="62E6E6F8" w:rsidR="00763922" w:rsidRPr="00CC0CFE" w:rsidRDefault="00763922" w:rsidP="009070F4">
            <w:pPr>
              <w:rPr>
                <w:noProof w:val="0"/>
                <w:lang w:eastAsia="zh-CN"/>
              </w:rPr>
            </w:pPr>
            <w:r>
              <w:t>0.59</w:t>
            </w:r>
          </w:p>
        </w:tc>
        <w:tc>
          <w:tcPr>
            <w:tcW w:w="720" w:type="dxa"/>
            <w:tcBorders>
              <w:top w:val="nil"/>
              <w:left w:val="nil"/>
              <w:bottom w:val="single" w:sz="4" w:space="0" w:color="000000"/>
              <w:right w:val="single" w:sz="4" w:space="0" w:color="000000"/>
            </w:tcBorders>
            <w:shd w:val="clear" w:color="auto" w:fill="auto"/>
            <w:noWrap/>
            <w:vAlign w:val="center"/>
            <w:hideMark/>
          </w:tcPr>
          <w:p w14:paraId="1FDCB0F9" w14:textId="236A5E0A" w:rsidR="00763922" w:rsidRPr="00CC0CFE" w:rsidRDefault="00763922" w:rsidP="009070F4">
            <w:pPr>
              <w:rPr>
                <w:noProof w:val="0"/>
                <w:lang w:eastAsia="zh-CN"/>
              </w:rPr>
            </w:pPr>
            <w:r>
              <w:t>0.57</w:t>
            </w:r>
          </w:p>
        </w:tc>
        <w:tc>
          <w:tcPr>
            <w:tcW w:w="948" w:type="dxa"/>
            <w:tcBorders>
              <w:top w:val="nil"/>
              <w:left w:val="nil"/>
              <w:bottom w:val="single" w:sz="4" w:space="0" w:color="000000"/>
              <w:right w:val="single" w:sz="4" w:space="0" w:color="000000"/>
            </w:tcBorders>
            <w:shd w:val="clear" w:color="auto" w:fill="auto"/>
            <w:noWrap/>
            <w:vAlign w:val="center"/>
            <w:hideMark/>
          </w:tcPr>
          <w:p w14:paraId="707E0EAE" w14:textId="058118A5" w:rsidR="00763922" w:rsidRPr="00CC0CFE" w:rsidRDefault="00763922" w:rsidP="009070F4">
            <w:pPr>
              <w:rPr>
                <w:noProof w:val="0"/>
                <w:lang w:eastAsia="zh-CN"/>
              </w:rPr>
            </w:pPr>
            <w:r>
              <w:t>0.59</w:t>
            </w:r>
          </w:p>
        </w:tc>
      </w:tr>
      <w:tr w:rsidR="00763922" w:rsidRPr="00CC0CFE" w14:paraId="1CBA5F35"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3EB11" w14:textId="449B2EA2" w:rsidR="00763922" w:rsidRPr="00CC0CFE" w:rsidRDefault="00763922" w:rsidP="009070F4">
            <w:pPr>
              <w:rPr>
                <w:noProof w:val="0"/>
                <w:lang w:eastAsia="zh-CN"/>
              </w:rPr>
            </w:pPr>
            <w:r>
              <w:t>Diffuse</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80DD918" w14:textId="3BEECD70" w:rsidR="00763922" w:rsidRPr="00CC0CFE" w:rsidRDefault="00763922" w:rsidP="009070F4">
            <w:pPr>
              <w:rPr>
                <w:noProof w:val="0"/>
                <w:lang w:eastAsia="zh-CN"/>
              </w:rPr>
            </w:pPr>
            <w:r>
              <w:t>2.44</w:t>
            </w:r>
          </w:p>
        </w:tc>
        <w:tc>
          <w:tcPr>
            <w:tcW w:w="721" w:type="dxa"/>
            <w:tcBorders>
              <w:top w:val="nil"/>
              <w:left w:val="nil"/>
              <w:bottom w:val="single" w:sz="4" w:space="0" w:color="000000"/>
              <w:right w:val="single" w:sz="4" w:space="0" w:color="000000"/>
            </w:tcBorders>
            <w:shd w:val="clear" w:color="auto" w:fill="auto"/>
            <w:noWrap/>
            <w:vAlign w:val="center"/>
            <w:hideMark/>
          </w:tcPr>
          <w:p w14:paraId="264E598B" w14:textId="29336271" w:rsidR="00763922" w:rsidRPr="00CC0CFE" w:rsidRDefault="00763922" w:rsidP="009070F4">
            <w:pPr>
              <w:rPr>
                <w:noProof w:val="0"/>
                <w:lang w:eastAsia="zh-CN"/>
              </w:rPr>
            </w:pPr>
            <w:r>
              <w:t>2.38</w:t>
            </w:r>
          </w:p>
        </w:tc>
        <w:tc>
          <w:tcPr>
            <w:tcW w:w="721" w:type="dxa"/>
            <w:tcBorders>
              <w:top w:val="nil"/>
              <w:left w:val="nil"/>
              <w:bottom w:val="single" w:sz="4" w:space="0" w:color="000000"/>
              <w:right w:val="single" w:sz="4" w:space="0" w:color="000000"/>
            </w:tcBorders>
            <w:shd w:val="clear" w:color="auto" w:fill="auto"/>
            <w:noWrap/>
            <w:vAlign w:val="center"/>
            <w:hideMark/>
          </w:tcPr>
          <w:p w14:paraId="26CDEB96" w14:textId="44EFF2B1" w:rsidR="00763922" w:rsidRPr="00CC0CFE" w:rsidRDefault="00763922" w:rsidP="009070F4">
            <w:pPr>
              <w:rPr>
                <w:noProof w:val="0"/>
                <w:lang w:eastAsia="zh-CN"/>
              </w:rPr>
            </w:pPr>
            <w:r>
              <w:t>1.98</w:t>
            </w:r>
          </w:p>
        </w:tc>
        <w:tc>
          <w:tcPr>
            <w:tcW w:w="720" w:type="dxa"/>
            <w:tcBorders>
              <w:top w:val="nil"/>
              <w:left w:val="nil"/>
              <w:bottom w:val="single" w:sz="4" w:space="0" w:color="000000"/>
              <w:right w:val="single" w:sz="4" w:space="0" w:color="000000"/>
            </w:tcBorders>
            <w:shd w:val="clear" w:color="auto" w:fill="auto"/>
            <w:noWrap/>
            <w:vAlign w:val="center"/>
            <w:hideMark/>
          </w:tcPr>
          <w:p w14:paraId="44D394E9" w14:textId="2704FDDA" w:rsidR="00763922" w:rsidRPr="00CC0CFE" w:rsidRDefault="00763922" w:rsidP="009070F4">
            <w:pPr>
              <w:rPr>
                <w:noProof w:val="0"/>
                <w:lang w:eastAsia="zh-CN"/>
              </w:rPr>
            </w:pPr>
            <w:r>
              <w:t>1.64</w:t>
            </w:r>
          </w:p>
        </w:tc>
        <w:tc>
          <w:tcPr>
            <w:tcW w:w="720" w:type="dxa"/>
            <w:tcBorders>
              <w:top w:val="nil"/>
              <w:left w:val="nil"/>
              <w:bottom w:val="single" w:sz="4" w:space="0" w:color="000000"/>
              <w:right w:val="single" w:sz="4" w:space="0" w:color="000000"/>
            </w:tcBorders>
            <w:shd w:val="clear" w:color="auto" w:fill="auto"/>
            <w:noWrap/>
            <w:vAlign w:val="center"/>
            <w:hideMark/>
          </w:tcPr>
          <w:p w14:paraId="04048A10" w14:textId="4EFDF87A" w:rsidR="00763922" w:rsidRPr="00CC0CFE" w:rsidRDefault="00763922" w:rsidP="009070F4">
            <w:pPr>
              <w:rPr>
                <w:noProof w:val="0"/>
                <w:lang w:eastAsia="zh-CN"/>
              </w:rPr>
            </w:pPr>
            <w:r>
              <w:t>1.3</w:t>
            </w:r>
          </w:p>
        </w:tc>
        <w:tc>
          <w:tcPr>
            <w:tcW w:w="720" w:type="dxa"/>
            <w:tcBorders>
              <w:top w:val="nil"/>
              <w:left w:val="nil"/>
              <w:bottom w:val="single" w:sz="4" w:space="0" w:color="000000"/>
              <w:right w:val="single" w:sz="4" w:space="0" w:color="000000"/>
            </w:tcBorders>
            <w:shd w:val="clear" w:color="auto" w:fill="auto"/>
            <w:noWrap/>
            <w:vAlign w:val="center"/>
            <w:hideMark/>
          </w:tcPr>
          <w:p w14:paraId="3D312C01" w14:textId="250764E0" w:rsidR="00763922" w:rsidRPr="00CC0CFE" w:rsidRDefault="00763922" w:rsidP="009070F4">
            <w:pPr>
              <w:rPr>
                <w:noProof w:val="0"/>
                <w:lang w:eastAsia="zh-CN"/>
              </w:rPr>
            </w:pPr>
            <w:r>
              <w:t>1.1</w:t>
            </w:r>
          </w:p>
        </w:tc>
        <w:tc>
          <w:tcPr>
            <w:tcW w:w="720" w:type="dxa"/>
            <w:tcBorders>
              <w:top w:val="nil"/>
              <w:left w:val="nil"/>
              <w:bottom w:val="single" w:sz="4" w:space="0" w:color="000000"/>
              <w:right w:val="single" w:sz="4" w:space="0" w:color="000000"/>
            </w:tcBorders>
            <w:shd w:val="clear" w:color="auto" w:fill="auto"/>
            <w:noWrap/>
            <w:vAlign w:val="center"/>
            <w:hideMark/>
          </w:tcPr>
          <w:p w14:paraId="2271F1F0" w14:textId="7EA9ECBF" w:rsidR="00763922" w:rsidRPr="00CC0CFE" w:rsidRDefault="00763922" w:rsidP="009070F4">
            <w:pPr>
              <w:rPr>
                <w:noProof w:val="0"/>
                <w:lang w:eastAsia="zh-CN"/>
              </w:rPr>
            </w:pPr>
            <w:r>
              <w:t>1.11</w:t>
            </w:r>
          </w:p>
        </w:tc>
        <w:tc>
          <w:tcPr>
            <w:tcW w:w="720" w:type="dxa"/>
            <w:tcBorders>
              <w:top w:val="nil"/>
              <w:left w:val="nil"/>
              <w:bottom w:val="single" w:sz="4" w:space="0" w:color="000000"/>
              <w:right w:val="single" w:sz="4" w:space="0" w:color="000000"/>
            </w:tcBorders>
            <w:shd w:val="clear" w:color="auto" w:fill="auto"/>
            <w:noWrap/>
            <w:vAlign w:val="center"/>
            <w:hideMark/>
          </w:tcPr>
          <w:p w14:paraId="085B5A49" w14:textId="227F7639" w:rsidR="00763922" w:rsidRPr="00CC0CFE" w:rsidRDefault="00763922" w:rsidP="009070F4">
            <w:pPr>
              <w:rPr>
                <w:noProof w:val="0"/>
                <w:lang w:eastAsia="zh-CN"/>
              </w:rPr>
            </w:pPr>
            <w:r>
              <w:t>1.28</w:t>
            </w:r>
          </w:p>
        </w:tc>
        <w:tc>
          <w:tcPr>
            <w:tcW w:w="720" w:type="dxa"/>
            <w:tcBorders>
              <w:top w:val="nil"/>
              <w:left w:val="nil"/>
              <w:bottom w:val="single" w:sz="4" w:space="0" w:color="000000"/>
              <w:right w:val="single" w:sz="4" w:space="0" w:color="000000"/>
            </w:tcBorders>
            <w:shd w:val="clear" w:color="auto" w:fill="auto"/>
            <w:noWrap/>
            <w:vAlign w:val="center"/>
            <w:hideMark/>
          </w:tcPr>
          <w:p w14:paraId="33A34AAF" w14:textId="574FF948" w:rsidR="00763922" w:rsidRPr="00CC0CFE" w:rsidRDefault="00763922" w:rsidP="009070F4">
            <w:pPr>
              <w:rPr>
                <w:noProof w:val="0"/>
                <w:lang w:eastAsia="zh-CN"/>
              </w:rPr>
            </w:pPr>
            <w:r>
              <w:t>1.48</w:t>
            </w:r>
          </w:p>
        </w:tc>
        <w:tc>
          <w:tcPr>
            <w:tcW w:w="720" w:type="dxa"/>
            <w:tcBorders>
              <w:top w:val="nil"/>
              <w:left w:val="nil"/>
              <w:bottom w:val="single" w:sz="4" w:space="0" w:color="000000"/>
              <w:right w:val="single" w:sz="4" w:space="0" w:color="000000"/>
            </w:tcBorders>
            <w:shd w:val="clear" w:color="auto" w:fill="auto"/>
            <w:noWrap/>
            <w:vAlign w:val="center"/>
            <w:hideMark/>
          </w:tcPr>
          <w:p w14:paraId="1A74DCD7" w14:textId="57D97AEF" w:rsidR="00763922" w:rsidRPr="00CC0CFE" w:rsidRDefault="00763922" w:rsidP="009070F4">
            <w:pPr>
              <w:rPr>
                <w:noProof w:val="0"/>
                <w:lang w:eastAsia="zh-CN"/>
              </w:rPr>
            </w:pPr>
            <w:r>
              <w:t>1.9</w:t>
            </w:r>
          </w:p>
        </w:tc>
        <w:tc>
          <w:tcPr>
            <w:tcW w:w="720" w:type="dxa"/>
            <w:tcBorders>
              <w:top w:val="nil"/>
              <w:left w:val="nil"/>
              <w:bottom w:val="single" w:sz="4" w:space="0" w:color="000000"/>
              <w:right w:val="single" w:sz="4" w:space="0" w:color="000000"/>
            </w:tcBorders>
            <w:shd w:val="clear" w:color="auto" w:fill="auto"/>
            <w:noWrap/>
            <w:vAlign w:val="center"/>
            <w:hideMark/>
          </w:tcPr>
          <w:p w14:paraId="1048DF9A" w14:textId="438F7B2E" w:rsidR="00763922" w:rsidRPr="00CC0CFE" w:rsidRDefault="00763922" w:rsidP="009070F4">
            <w:pPr>
              <w:rPr>
                <w:noProof w:val="0"/>
                <w:lang w:eastAsia="zh-CN"/>
              </w:rPr>
            </w:pPr>
            <w:r>
              <w:t>2.26</w:t>
            </w:r>
          </w:p>
        </w:tc>
        <w:tc>
          <w:tcPr>
            <w:tcW w:w="720" w:type="dxa"/>
            <w:tcBorders>
              <w:top w:val="nil"/>
              <w:left w:val="nil"/>
              <w:bottom w:val="single" w:sz="4" w:space="0" w:color="000000"/>
              <w:right w:val="single" w:sz="4" w:space="0" w:color="000000"/>
            </w:tcBorders>
            <w:shd w:val="clear" w:color="auto" w:fill="auto"/>
            <w:noWrap/>
            <w:vAlign w:val="center"/>
            <w:hideMark/>
          </w:tcPr>
          <w:p w14:paraId="56B6D2F6" w14:textId="1E90E50B" w:rsidR="00763922" w:rsidRPr="00CC0CFE" w:rsidRDefault="00763922" w:rsidP="009070F4">
            <w:pPr>
              <w:rPr>
                <w:noProof w:val="0"/>
                <w:lang w:eastAsia="zh-CN"/>
              </w:rPr>
            </w:pPr>
            <w:r>
              <w:t>2.36</w:t>
            </w:r>
          </w:p>
        </w:tc>
        <w:tc>
          <w:tcPr>
            <w:tcW w:w="948" w:type="dxa"/>
            <w:tcBorders>
              <w:top w:val="nil"/>
              <w:left w:val="nil"/>
              <w:bottom w:val="single" w:sz="4" w:space="0" w:color="000000"/>
              <w:right w:val="single" w:sz="4" w:space="0" w:color="000000"/>
            </w:tcBorders>
            <w:shd w:val="clear" w:color="auto" w:fill="auto"/>
            <w:noWrap/>
            <w:vAlign w:val="center"/>
            <w:hideMark/>
          </w:tcPr>
          <w:p w14:paraId="3EC8142A" w14:textId="661501F8" w:rsidR="00763922" w:rsidRPr="00CC0CFE" w:rsidRDefault="00763922" w:rsidP="009070F4">
            <w:pPr>
              <w:rPr>
                <w:noProof w:val="0"/>
                <w:lang w:eastAsia="zh-CN"/>
              </w:rPr>
            </w:pPr>
            <w:r>
              <w:t>1.76</w:t>
            </w:r>
          </w:p>
        </w:tc>
      </w:tr>
      <w:tr w:rsidR="00763922" w:rsidRPr="00CC0CFE" w14:paraId="234B3637"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346D3" w14:textId="53D416C8" w:rsidR="00763922" w:rsidRPr="00CC0CFE" w:rsidRDefault="00763922" w:rsidP="009070F4">
            <w:pPr>
              <w:rPr>
                <w:noProof w:val="0"/>
                <w:lang w:eastAsia="zh-CN"/>
              </w:rPr>
            </w:pPr>
            <w:r>
              <w:t>Direct</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0E20ECF0" w14:textId="2885BCCE" w:rsidR="00763922" w:rsidRPr="00CC0CFE" w:rsidRDefault="00763922" w:rsidP="009070F4">
            <w:pPr>
              <w:rPr>
                <w:noProof w:val="0"/>
                <w:lang w:eastAsia="zh-CN"/>
              </w:rPr>
            </w:pPr>
            <w:r>
              <w:t>5.64</w:t>
            </w:r>
          </w:p>
        </w:tc>
        <w:tc>
          <w:tcPr>
            <w:tcW w:w="721" w:type="dxa"/>
            <w:tcBorders>
              <w:top w:val="nil"/>
              <w:left w:val="nil"/>
              <w:bottom w:val="single" w:sz="4" w:space="0" w:color="000000"/>
              <w:right w:val="single" w:sz="4" w:space="0" w:color="000000"/>
            </w:tcBorders>
            <w:shd w:val="clear" w:color="auto" w:fill="auto"/>
            <w:noWrap/>
            <w:vAlign w:val="center"/>
            <w:hideMark/>
          </w:tcPr>
          <w:p w14:paraId="202E7653" w14:textId="45E08CA5" w:rsidR="00763922" w:rsidRPr="00CC0CFE" w:rsidRDefault="00763922" w:rsidP="009070F4">
            <w:pPr>
              <w:rPr>
                <w:noProof w:val="0"/>
                <w:lang w:eastAsia="zh-CN"/>
              </w:rPr>
            </w:pPr>
            <w:r>
              <w:t>4.71</w:t>
            </w:r>
          </w:p>
        </w:tc>
        <w:tc>
          <w:tcPr>
            <w:tcW w:w="721" w:type="dxa"/>
            <w:tcBorders>
              <w:top w:val="nil"/>
              <w:left w:val="nil"/>
              <w:bottom w:val="single" w:sz="4" w:space="0" w:color="000000"/>
              <w:right w:val="single" w:sz="4" w:space="0" w:color="000000"/>
            </w:tcBorders>
            <w:shd w:val="clear" w:color="auto" w:fill="auto"/>
            <w:noWrap/>
            <w:vAlign w:val="center"/>
            <w:hideMark/>
          </w:tcPr>
          <w:p w14:paraId="317E1E67" w14:textId="22813206" w:rsidR="00763922" w:rsidRPr="00CC0CFE" w:rsidRDefault="00763922" w:rsidP="009070F4">
            <w:pPr>
              <w:rPr>
                <w:noProof w:val="0"/>
                <w:lang w:eastAsia="zh-CN"/>
              </w:rPr>
            </w:pPr>
            <w:r>
              <w:t>5.4</w:t>
            </w:r>
          </w:p>
        </w:tc>
        <w:tc>
          <w:tcPr>
            <w:tcW w:w="720" w:type="dxa"/>
            <w:tcBorders>
              <w:top w:val="nil"/>
              <w:left w:val="nil"/>
              <w:bottom w:val="single" w:sz="4" w:space="0" w:color="000000"/>
              <w:right w:val="single" w:sz="4" w:space="0" w:color="000000"/>
            </w:tcBorders>
            <w:shd w:val="clear" w:color="auto" w:fill="auto"/>
            <w:noWrap/>
            <w:vAlign w:val="center"/>
            <w:hideMark/>
          </w:tcPr>
          <w:p w14:paraId="4E611D80" w14:textId="3C298A10" w:rsidR="00763922" w:rsidRPr="00CC0CFE" w:rsidRDefault="00763922" w:rsidP="009070F4">
            <w:pPr>
              <w:rPr>
                <w:noProof w:val="0"/>
                <w:lang w:eastAsia="zh-CN"/>
              </w:rPr>
            </w:pPr>
            <w:r>
              <w:t>5.11</w:t>
            </w:r>
          </w:p>
        </w:tc>
        <w:tc>
          <w:tcPr>
            <w:tcW w:w="720" w:type="dxa"/>
            <w:tcBorders>
              <w:top w:val="nil"/>
              <w:left w:val="nil"/>
              <w:bottom w:val="single" w:sz="4" w:space="0" w:color="000000"/>
              <w:right w:val="single" w:sz="4" w:space="0" w:color="000000"/>
            </w:tcBorders>
            <w:shd w:val="clear" w:color="auto" w:fill="auto"/>
            <w:noWrap/>
            <w:vAlign w:val="center"/>
            <w:hideMark/>
          </w:tcPr>
          <w:p w14:paraId="7EB5874C" w14:textId="12608022" w:rsidR="00763922" w:rsidRPr="00CC0CFE" w:rsidRDefault="00763922" w:rsidP="009070F4">
            <w:pPr>
              <w:rPr>
                <w:noProof w:val="0"/>
                <w:lang w:eastAsia="zh-CN"/>
              </w:rPr>
            </w:pPr>
            <w: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514599C" w14:textId="432BFD1E" w:rsidR="00763922" w:rsidRPr="00CC0CFE" w:rsidRDefault="00763922" w:rsidP="009070F4">
            <w:pPr>
              <w:rPr>
                <w:noProof w:val="0"/>
                <w:lang w:eastAsia="zh-CN"/>
              </w:rPr>
            </w:pPr>
            <w:r>
              <w:t>5.74</w:t>
            </w:r>
          </w:p>
        </w:tc>
        <w:tc>
          <w:tcPr>
            <w:tcW w:w="720" w:type="dxa"/>
            <w:tcBorders>
              <w:top w:val="nil"/>
              <w:left w:val="nil"/>
              <w:bottom w:val="single" w:sz="4" w:space="0" w:color="000000"/>
              <w:right w:val="single" w:sz="4" w:space="0" w:color="000000"/>
            </w:tcBorders>
            <w:shd w:val="clear" w:color="auto" w:fill="auto"/>
            <w:noWrap/>
            <w:vAlign w:val="center"/>
            <w:hideMark/>
          </w:tcPr>
          <w:p w14:paraId="48BE77D5" w14:textId="7B6BDD43" w:rsidR="00763922" w:rsidRPr="00CC0CFE" w:rsidRDefault="00763922" w:rsidP="009070F4">
            <w:pPr>
              <w:rPr>
                <w:noProof w:val="0"/>
                <w:lang w:eastAsia="zh-CN"/>
              </w:rPr>
            </w:pPr>
            <w:r>
              <w:t>6.08</w:t>
            </w:r>
          </w:p>
        </w:tc>
        <w:tc>
          <w:tcPr>
            <w:tcW w:w="720" w:type="dxa"/>
            <w:tcBorders>
              <w:top w:val="nil"/>
              <w:left w:val="nil"/>
              <w:bottom w:val="single" w:sz="4" w:space="0" w:color="000000"/>
              <w:right w:val="single" w:sz="4" w:space="0" w:color="000000"/>
            </w:tcBorders>
            <w:shd w:val="clear" w:color="auto" w:fill="auto"/>
            <w:noWrap/>
            <w:vAlign w:val="center"/>
            <w:hideMark/>
          </w:tcPr>
          <w:p w14:paraId="4E080F21" w14:textId="4BEF8092" w:rsidR="00763922" w:rsidRPr="00CC0CFE" w:rsidRDefault="00763922" w:rsidP="009070F4">
            <w:pPr>
              <w:rPr>
                <w:noProof w:val="0"/>
                <w:lang w:eastAsia="zh-CN"/>
              </w:rPr>
            </w:pPr>
            <w:r>
              <w:t>6.48</w:t>
            </w:r>
          </w:p>
        </w:tc>
        <w:tc>
          <w:tcPr>
            <w:tcW w:w="720" w:type="dxa"/>
            <w:tcBorders>
              <w:top w:val="nil"/>
              <w:left w:val="nil"/>
              <w:bottom w:val="single" w:sz="4" w:space="0" w:color="000000"/>
              <w:right w:val="single" w:sz="4" w:space="0" w:color="000000"/>
            </w:tcBorders>
            <w:shd w:val="clear" w:color="auto" w:fill="auto"/>
            <w:noWrap/>
            <w:vAlign w:val="center"/>
            <w:hideMark/>
          </w:tcPr>
          <w:p w14:paraId="26393C48" w14:textId="0CE872F3" w:rsidR="00763922" w:rsidRPr="00CC0CFE" w:rsidRDefault="00763922" w:rsidP="009070F4">
            <w:pPr>
              <w:rPr>
                <w:noProof w:val="0"/>
                <w:lang w:eastAsia="zh-CN"/>
              </w:rPr>
            </w:pPr>
            <w:r>
              <w:t>7.23</w:t>
            </w:r>
          </w:p>
        </w:tc>
        <w:tc>
          <w:tcPr>
            <w:tcW w:w="720" w:type="dxa"/>
            <w:tcBorders>
              <w:top w:val="nil"/>
              <w:left w:val="nil"/>
              <w:bottom w:val="single" w:sz="4" w:space="0" w:color="000000"/>
              <w:right w:val="single" w:sz="4" w:space="0" w:color="000000"/>
            </w:tcBorders>
            <w:shd w:val="clear" w:color="auto" w:fill="auto"/>
            <w:noWrap/>
            <w:vAlign w:val="center"/>
            <w:hideMark/>
          </w:tcPr>
          <w:p w14:paraId="7CCA6115" w14:textId="16142518" w:rsidR="00763922" w:rsidRPr="00CC0CFE" w:rsidRDefault="00763922" w:rsidP="009070F4">
            <w:pPr>
              <w:rPr>
                <w:noProof w:val="0"/>
                <w:lang w:eastAsia="zh-CN"/>
              </w:rPr>
            </w:pPr>
            <w:r>
              <w:t>6.93</w:t>
            </w:r>
          </w:p>
        </w:tc>
        <w:tc>
          <w:tcPr>
            <w:tcW w:w="720" w:type="dxa"/>
            <w:tcBorders>
              <w:top w:val="nil"/>
              <w:left w:val="nil"/>
              <w:bottom w:val="single" w:sz="4" w:space="0" w:color="000000"/>
              <w:right w:val="single" w:sz="4" w:space="0" w:color="000000"/>
            </w:tcBorders>
            <w:shd w:val="clear" w:color="auto" w:fill="auto"/>
            <w:noWrap/>
            <w:vAlign w:val="center"/>
            <w:hideMark/>
          </w:tcPr>
          <w:p w14:paraId="7AFB550B" w14:textId="2D5E2256" w:rsidR="00763922" w:rsidRPr="00CC0CFE" w:rsidRDefault="00763922" w:rsidP="009070F4">
            <w:pPr>
              <w:rPr>
                <w:noProof w:val="0"/>
                <w:lang w:eastAsia="zh-CN"/>
              </w:rPr>
            </w:pPr>
            <w:r>
              <w:t>6.46</w:t>
            </w:r>
          </w:p>
        </w:tc>
        <w:tc>
          <w:tcPr>
            <w:tcW w:w="720" w:type="dxa"/>
            <w:tcBorders>
              <w:top w:val="nil"/>
              <w:left w:val="nil"/>
              <w:bottom w:val="single" w:sz="4" w:space="0" w:color="000000"/>
              <w:right w:val="single" w:sz="4" w:space="0" w:color="000000"/>
            </w:tcBorders>
            <w:shd w:val="clear" w:color="auto" w:fill="auto"/>
            <w:noWrap/>
            <w:vAlign w:val="center"/>
            <w:hideMark/>
          </w:tcPr>
          <w:p w14:paraId="16FA6EED" w14:textId="3D6F80DC" w:rsidR="00763922" w:rsidRPr="00CC0CFE" w:rsidRDefault="00763922" w:rsidP="009070F4">
            <w:pPr>
              <w:rPr>
                <w:noProof w:val="0"/>
                <w:lang w:eastAsia="zh-CN"/>
              </w:rPr>
            </w:pPr>
            <w:r>
              <w:t>6.29</w:t>
            </w:r>
          </w:p>
        </w:tc>
        <w:tc>
          <w:tcPr>
            <w:tcW w:w="948" w:type="dxa"/>
            <w:tcBorders>
              <w:top w:val="nil"/>
              <w:left w:val="nil"/>
              <w:bottom w:val="single" w:sz="4" w:space="0" w:color="000000"/>
              <w:right w:val="single" w:sz="4" w:space="0" w:color="000000"/>
            </w:tcBorders>
            <w:shd w:val="clear" w:color="auto" w:fill="auto"/>
            <w:noWrap/>
            <w:vAlign w:val="center"/>
            <w:hideMark/>
          </w:tcPr>
          <w:p w14:paraId="207E2B2E" w14:textId="53EC4E03" w:rsidR="00763922" w:rsidRPr="00CC0CFE" w:rsidRDefault="00763922" w:rsidP="009070F4">
            <w:pPr>
              <w:rPr>
                <w:noProof w:val="0"/>
                <w:lang w:eastAsia="zh-CN"/>
              </w:rPr>
            </w:pPr>
            <w:r>
              <w:t>5.96</w:t>
            </w:r>
          </w:p>
        </w:tc>
      </w:tr>
      <w:tr w:rsidR="00763922" w:rsidRPr="00CC0CFE" w14:paraId="2A615F9D" w14:textId="77777777" w:rsidTr="00763922">
        <w:trPr>
          <w:trHeight w:val="266"/>
        </w:trPr>
        <w:tc>
          <w:tcPr>
            <w:tcW w:w="1295"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176B9FCB" w14:textId="7854A920" w:rsidR="00763922" w:rsidRPr="00CC0CFE" w:rsidRDefault="00763922" w:rsidP="009070F4">
            <w:pPr>
              <w:rPr>
                <w:noProof w:val="0"/>
                <w:lang w:eastAsia="zh-CN"/>
              </w:rPr>
            </w:pPr>
            <w:r>
              <w:t>Tilt 0</w:t>
            </w:r>
          </w:p>
        </w:tc>
        <w:tc>
          <w:tcPr>
            <w:tcW w:w="721" w:type="dxa"/>
            <w:tcBorders>
              <w:top w:val="nil"/>
              <w:left w:val="nil"/>
              <w:bottom w:val="single" w:sz="4" w:space="0" w:color="000000"/>
              <w:right w:val="single" w:sz="4" w:space="0" w:color="000000"/>
            </w:tcBorders>
            <w:shd w:val="clear" w:color="auto" w:fill="auto"/>
            <w:noWrap/>
            <w:vAlign w:val="center"/>
            <w:hideMark/>
          </w:tcPr>
          <w:p w14:paraId="16DDF0FC" w14:textId="24BE60E3" w:rsidR="00763922" w:rsidRPr="00CC0CFE" w:rsidRDefault="00763922" w:rsidP="009070F4">
            <w:pPr>
              <w:rPr>
                <w:noProof w:val="0"/>
                <w:lang w:eastAsia="zh-CN"/>
              </w:rPr>
            </w:pPr>
            <w:r>
              <w:t>6.35</w:t>
            </w:r>
          </w:p>
        </w:tc>
        <w:tc>
          <w:tcPr>
            <w:tcW w:w="721" w:type="dxa"/>
            <w:tcBorders>
              <w:top w:val="nil"/>
              <w:left w:val="nil"/>
              <w:bottom w:val="single" w:sz="4" w:space="0" w:color="000000"/>
              <w:right w:val="single" w:sz="4" w:space="0" w:color="000000"/>
            </w:tcBorders>
            <w:shd w:val="clear" w:color="auto" w:fill="auto"/>
            <w:noWrap/>
            <w:vAlign w:val="center"/>
            <w:hideMark/>
          </w:tcPr>
          <w:p w14:paraId="5B72BCE6" w14:textId="75ABF0AB" w:rsidR="00763922" w:rsidRPr="00CC0CFE" w:rsidRDefault="00763922" w:rsidP="009070F4">
            <w:pPr>
              <w:rPr>
                <w:noProof w:val="0"/>
                <w:lang w:eastAsia="zh-CN"/>
              </w:rPr>
            </w:pPr>
            <w:r>
              <w:t>5.56</w:t>
            </w:r>
          </w:p>
        </w:tc>
        <w:tc>
          <w:tcPr>
            <w:tcW w:w="721" w:type="dxa"/>
            <w:tcBorders>
              <w:top w:val="nil"/>
              <w:left w:val="nil"/>
              <w:bottom w:val="single" w:sz="4" w:space="0" w:color="000000"/>
              <w:right w:val="single" w:sz="4" w:space="0" w:color="000000"/>
            </w:tcBorders>
            <w:shd w:val="clear" w:color="auto" w:fill="auto"/>
            <w:noWrap/>
            <w:vAlign w:val="center"/>
            <w:hideMark/>
          </w:tcPr>
          <w:p w14:paraId="5BC5BD16" w14:textId="1921E5B1" w:rsidR="00763922" w:rsidRPr="00CC0CFE" w:rsidRDefault="00763922" w:rsidP="009070F4">
            <w:pPr>
              <w:rPr>
                <w:noProof w:val="0"/>
                <w:lang w:eastAsia="zh-CN"/>
              </w:rPr>
            </w:pPr>
            <w:r>
              <w:t>5.56</w:t>
            </w:r>
          </w:p>
        </w:tc>
        <w:tc>
          <w:tcPr>
            <w:tcW w:w="720" w:type="dxa"/>
            <w:tcBorders>
              <w:top w:val="nil"/>
              <w:left w:val="nil"/>
              <w:bottom w:val="single" w:sz="4" w:space="0" w:color="000000"/>
              <w:right w:val="single" w:sz="4" w:space="0" w:color="000000"/>
            </w:tcBorders>
            <w:shd w:val="clear" w:color="auto" w:fill="auto"/>
            <w:noWrap/>
            <w:vAlign w:val="center"/>
            <w:hideMark/>
          </w:tcPr>
          <w:p w14:paraId="4BF3E6A8" w14:textId="6865BC43" w:rsidR="00763922" w:rsidRPr="00CC0CFE" w:rsidRDefault="00763922" w:rsidP="009070F4">
            <w:pPr>
              <w:rPr>
                <w:noProof w:val="0"/>
                <w:lang w:eastAsia="zh-CN"/>
              </w:rPr>
            </w:pPr>
            <w:r>
              <w:t>4.79</w:t>
            </w:r>
          </w:p>
        </w:tc>
        <w:tc>
          <w:tcPr>
            <w:tcW w:w="720" w:type="dxa"/>
            <w:tcBorders>
              <w:top w:val="nil"/>
              <w:left w:val="nil"/>
              <w:bottom w:val="single" w:sz="4" w:space="0" w:color="000000"/>
              <w:right w:val="single" w:sz="4" w:space="0" w:color="000000"/>
            </w:tcBorders>
            <w:shd w:val="clear" w:color="auto" w:fill="auto"/>
            <w:noWrap/>
            <w:vAlign w:val="center"/>
            <w:hideMark/>
          </w:tcPr>
          <w:p w14:paraId="66E4A9EC" w14:textId="354448B2" w:rsidR="00763922" w:rsidRPr="00CC0CFE" w:rsidRDefault="00763922" w:rsidP="009070F4">
            <w:pPr>
              <w:rPr>
                <w:noProof w:val="0"/>
                <w:lang w:eastAsia="zh-CN"/>
              </w:rPr>
            </w:pPr>
            <w:r>
              <w:t>4.27</w:t>
            </w:r>
          </w:p>
        </w:tc>
        <w:tc>
          <w:tcPr>
            <w:tcW w:w="720" w:type="dxa"/>
            <w:tcBorders>
              <w:top w:val="nil"/>
              <w:left w:val="nil"/>
              <w:bottom w:val="single" w:sz="4" w:space="0" w:color="000000"/>
              <w:right w:val="single" w:sz="4" w:space="0" w:color="000000"/>
            </w:tcBorders>
            <w:shd w:val="clear" w:color="auto" w:fill="auto"/>
            <w:noWrap/>
            <w:vAlign w:val="center"/>
            <w:hideMark/>
          </w:tcPr>
          <w:p w14:paraId="6D57BC57" w14:textId="48B18D38" w:rsidR="00763922" w:rsidRPr="00CC0CFE" w:rsidRDefault="00763922" w:rsidP="009070F4">
            <w:pPr>
              <w:rPr>
                <w:noProof w:val="0"/>
                <w:lang w:eastAsia="zh-CN"/>
              </w:rPr>
            </w:pPr>
            <w:r>
              <w:t>4</w:t>
            </w:r>
          </w:p>
        </w:tc>
        <w:tc>
          <w:tcPr>
            <w:tcW w:w="720" w:type="dxa"/>
            <w:tcBorders>
              <w:top w:val="nil"/>
              <w:left w:val="nil"/>
              <w:bottom w:val="single" w:sz="4" w:space="0" w:color="000000"/>
              <w:right w:val="single" w:sz="4" w:space="0" w:color="000000"/>
            </w:tcBorders>
            <w:shd w:val="clear" w:color="auto" w:fill="auto"/>
            <w:noWrap/>
            <w:vAlign w:val="center"/>
            <w:hideMark/>
          </w:tcPr>
          <w:p w14:paraId="59E14E3D" w14:textId="739D01F6" w:rsidR="00763922" w:rsidRPr="00CC0CFE" w:rsidRDefault="00763922" w:rsidP="009070F4">
            <w:pPr>
              <w:rPr>
                <w:noProof w:val="0"/>
                <w:lang w:eastAsia="zh-CN"/>
              </w:rPr>
            </w:pPr>
            <w:r>
              <w:t>4.39</w:t>
            </w:r>
          </w:p>
        </w:tc>
        <w:tc>
          <w:tcPr>
            <w:tcW w:w="720" w:type="dxa"/>
            <w:tcBorders>
              <w:top w:val="nil"/>
              <w:left w:val="nil"/>
              <w:bottom w:val="single" w:sz="4" w:space="0" w:color="000000"/>
              <w:right w:val="single" w:sz="4" w:space="0" w:color="000000"/>
            </w:tcBorders>
            <w:shd w:val="clear" w:color="auto" w:fill="auto"/>
            <w:noWrap/>
            <w:vAlign w:val="center"/>
            <w:hideMark/>
          </w:tcPr>
          <w:p w14:paraId="33836515" w14:textId="4F0B87A6" w:rsidR="00763922" w:rsidRPr="00CC0CFE" w:rsidRDefault="00763922" w:rsidP="009070F4">
            <w:pPr>
              <w:rPr>
                <w:noProof w:val="0"/>
                <w:lang w:eastAsia="zh-CN"/>
              </w:rPr>
            </w:pPr>
            <w:r>
              <w:t>5.13</w:t>
            </w:r>
          </w:p>
        </w:tc>
        <w:tc>
          <w:tcPr>
            <w:tcW w:w="720" w:type="dxa"/>
            <w:tcBorders>
              <w:top w:val="nil"/>
              <w:left w:val="nil"/>
              <w:bottom w:val="single" w:sz="4" w:space="0" w:color="000000"/>
              <w:right w:val="single" w:sz="4" w:space="0" w:color="000000"/>
            </w:tcBorders>
            <w:shd w:val="clear" w:color="auto" w:fill="auto"/>
            <w:noWrap/>
            <w:vAlign w:val="center"/>
            <w:hideMark/>
          </w:tcPr>
          <w:p w14:paraId="52C9B82F" w14:textId="5E87FDB0" w:rsidR="00763922" w:rsidRPr="00CC0CFE" w:rsidRDefault="00763922" w:rsidP="009070F4">
            <w:pPr>
              <w:rPr>
                <w:noProof w:val="0"/>
                <w:lang w:eastAsia="zh-CN"/>
              </w:rPr>
            </w:pPr>
            <w:r>
              <w:t>6.18</w:t>
            </w:r>
          </w:p>
        </w:tc>
        <w:tc>
          <w:tcPr>
            <w:tcW w:w="720" w:type="dxa"/>
            <w:tcBorders>
              <w:top w:val="nil"/>
              <w:left w:val="nil"/>
              <w:bottom w:val="single" w:sz="4" w:space="0" w:color="000000"/>
              <w:right w:val="single" w:sz="4" w:space="0" w:color="000000"/>
            </w:tcBorders>
            <w:shd w:val="clear" w:color="auto" w:fill="auto"/>
            <w:noWrap/>
            <w:vAlign w:val="center"/>
            <w:hideMark/>
          </w:tcPr>
          <w:p w14:paraId="1FABCFF3" w14:textId="2E6BC713" w:rsidR="00763922" w:rsidRPr="00CC0CFE" w:rsidRDefault="00763922" w:rsidP="009070F4">
            <w:pPr>
              <w:rPr>
                <w:noProof w:val="0"/>
                <w:lang w:eastAsia="zh-CN"/>
              </w:rPr>
            </w:pPr>
            <w:r>
              <w:t>6.59</w:t>
            </w:r>
          </w:p>
        </w:tc>
        <w:tc>
          <w:tcPr>
            <w:tcW w:w="720" w:type="dxa"/>
            <w:tcBorders>
              <w:top w:val="nil"/>
              <w:left w:val="nil"/>
              <w:bottom w:val="single" w:sz="4" w:space="0" w:color="000000"/>
              <w:right w:val="single" w:sz="4" w:space="0" w:color="000000"/>
            </w:tcBorders>
            <w:shd w:val="clear" w:color="auto" w:fill="auto"/>
            <w:noWrap/>
            <w:vAlign w:val="center"/>
            <w:hideMark/>
          </w:tcPr>
          <w:p w14:paraId="1D554DD5" w14:textId="41ADD560" w:rsidR="00763922" w:rsidRPr="00CC0CFE" w:rsidRDefault="00763922" w:rsidP="009070F4">
            <w:pPr>
              <w:rPr>
                <w:noProof w:val="0"/>
                <w:lang w:eastAsia="zh-CN"/>
              </w:rPr>
            </w:pPr>
            <w:r>
              <w:t>6.62</w:t>
            </w:r>
          </w:p>
        </w:tc>
        <w:tc>
          <w:tcPr>
            <w:tcW w:w="720" w:type="dxa"/>
            <w:tcBorders>
              <w:top w:val="nil"/>
              <w:left w:val="nil"/>
              <w:bottom w:val="single" w:sz="4" w:space="0" w:color="000000"/>
              <w:right w:val="single" w:sz="4" w:space="0" w:color="000000"/>
            </w:tcBorders>
            <w:shd w:val="clear" w:color="auto" w:fill="auto"/>
            <w:noWrap/>
            <w:vAlign w:val="center"/>
            <w:hideMark/>
          </w:tcPr>
          <w:p w14:paraId="6C97B2D4" w14:textId="53EB6D8B" w:rsidR="00763922" w:rsidRPr="00CC0CFE" w:rsidRDefault="00763922" w:rsidP="009070F4">
            <w:pPr>
              <w:rPr>
                <w:noProof w:val="0"/>
                <w:lang w:eastAsia="zh-CN"/>
              </w:rPr>
            </w:pPr>
            <w:r>
              <w:t>6.71</w:t>
            </w:r>
          </w:p>
        </w:tc>
        <w:tc>
          <w:tcPr>
            <w:tcW w:w="948" w:type="dxa"/>
            <w:tcBorders>
              <w:top w:val="nil"/>
              <w:left w:val="nil"/>
              <w:bottom w:val="single" w:sz="4" w:space="0" w:color="000000"/>
              <w:right w:val="single" w:sz="4" w:space="0" w:color="000000"/>
            </w:tcBorders>
            <w:shd w:val="clear" w:color="auto" w:fill="auto"/>
            <w:noWrap/>
            <w:vAlign w:val="center"/>
            <w:hideMark/>
          </w:tcPr>
          <w:p w14:paraId="12B44FAD" w14:textId="009D5054" w:rsidR="00763922" w:rsidRPr="00CC0CFE" w:rsidRDefault="00763922" w:rsidP="009070F4">
            <w:pPr>
              <w:rPr>
                <w:noProof w:val="0"/>
                <w:lang w:eastAsia="zh-CN"/>
              </w:rPr>
            </w:pPr>
            <w:r>
              <w:t>5.51</w:t>
            </w:r>
          </w:p>
        </w:tc>
      </w:tr>
      <w:tr w:rsidR="00763922" w:rsidRPr="00CC0CFE" w14:paraId="32AD4C4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749DD39D" w14:textId="00AD1AE7" w:rsidR="00763922" w:rsidRPr="00CC0CFE" w:rsidRDefault="00763922" w:rsidP="009070F4">
            <w:pPr>
              <w:rPr>
                <w:noProof w:val="0"/>
                <w:lang w:eastAsia="zh-CN"/>
              </w:rPr>
            </w:pPr>
            <w:r>
              <w:t>Tilt 4</w:t>
            </w:r>
          </w:p>
        </w:tc>
        <w:tc>
          <w:tcPr>
            <w:tcW w:w="721" w:type="dxa"/>
            <w:tcBorders>
              <w:top w:val="nil"/>
              <w:left w:val="nil"/>
              <w:bottom w:val="single" w:sz="4" w:space="0" w:color="000000"/>
              <w:right w:val="single" w:sz="4" w:space="0" w:color="000000"/>
            </w:tcBorders>
            <w:shd w:val="clear" w:color="auto" w:fill="auto"/>
            <w:noWrap/>
            <w:vAlign w:val="center"/>
            <w:hideMark/>
          </w:tcPr>
          <w:p w14:paraId="65CC161C" w14:textId="3C4C9158" w:rsidR="00763922" w:rsidRPr="00CC0CFE" w:rsidRDefault="00763922" w:rsidP="009070F4">
            <w:pPr>
              <w:rPr>
                <w:noProof w:val="0"/>
                <w:lang w:eastAsia="zh-CN"/>
              </w:rPr>
            </w:pPr>
            <w:r>
              <w:t>6.39</w:t>
            </w:r>
          </w:p>
        </w:tc>
        <w:tc>
          <w:tcPr>
            <w:tcW w:w="721" w:type="dxa"/>
            <w:tcBorders>
              <w:top w:val="nil"/>
              <w:left w:val="nil"/>
              <w:bottom w:val="single" w:sz="4" w:space="0" w:color="000000"/>
              <w:right w:val="single" w:sz="4" w:space="0" w:color="000000"/>
            </w:tcBorders>
            <w:shd w:val="clear" w:color="auto" w:fill="auto"/>
            <w:noWrap/>
            <w:vAlign w:val="center"/>
            <w:hideMark/>
          </w:tcPr>
          <w:p w14:paraId="6179158C" w14:textId="5C0B786F" w:rsidR="00763922" w:rsidRPr="00CC0CFE" w:rsidRDefault="00763922" w:rsidP="009070F4">
            <w:pPr>
              <w:rPr>
                <w:noProof w:val="0"/>
                <w:lang w:eastAsia="zh-CN"/>
              </w:rPr>
            </w:pPr>
            <w:r>
              <w:t>5.55</w:t>
            </w:r>
          </w:p>
        </w:tc>
        <w:tc>
          <w:tcPr>
            <w:tcW w:w="721" w:type="dxa"/>
            <w:tcBorders>
              <w:top w:val="nil"/>
              <w:left w:val="nil"/>
              <w:bottom w:val="single" w:sz="4" w:space="0" w:color="000000"/>
              <w:right w:val="single" w:sz="4" w:space="0" w:color="000000"/>
            </w:tcBorders>
            <w:shd w:val="clear" w:color="auto" w:fill="auto"/>
            <w:noWrap/>
            <w:vAlign w:val="center"/>
            <w:hideMark/>
          </w:tcPr>
          <w:p w14:paraId="7D3C92D8" w14:textId="1CD55DE3" w:rsidR="00763922" w:rsidRPr="00CC0CFE" w:rsidRDefault="00763922" w:rsidP="009070F4">
            <w:pPr>
              <w:rPr>
                <w:noProof w:val="0"/>
                <w:lang w:eastAsia="zh-CN"/>
              </w:rPr>
            </w:pPr>
            <w:r>
              <w:t>5.62</w:t>
            </w:r>
          </w:p>
        </w:tc>
        <w:tc>
          <w:tcPr>
            <w:tcW w:w="720" w:type="dxa"/>
            <w:tcBorders>
              <w:top w:val="nil"/>
              <w:left w:val="nil"/>
              <w:bottom w:val="single" w:sz="4" w:space="0" w:color="000000"/>
              <w:right w:val="single" w:sz="4" w:space="0" w:color="000000"/>
            </w:tcBorders>
            <w:shd w:val="clear" w:color="auto" w:fill="auto"/>
            <w:noWrap/>
            <w:vAlign w:val="center"/>
            <w:hideMark/>
          </w:tcPr>
          <w:p w14:paraId="17DA5365" w14:textId="75CD575E" w:rsidR="00763922" w:rsidRPr="00CC0CFE" w:rsidRDefault="00763922" w:rsidP="009070F4">
            <w:pPr>
              <w:rPr>
                <w:noProof w:val="0"/>
                <w:lang w:eastAsia="zh-CN"/>
              </w:rPr>
            </w:pPr>
            <w:r>
              <w:t>4.92</w:t>
            </w:r>
          </w:p>
        </w:tc>
        <w:tc>
          <w:tcPr>
            <w:tcW w:w="720" w:type="dxa"/>
            <w:tcBorders>
              <w:top w:val="nil"/>
              <w:left w:val="nil"/>
              <w:bottom w:val="single" w:sz="4" w:space="0" w:color="000000"/>
              <w:right w:val="single" w:sz="4" w:space="0" w:color="000000"/>
            </w:tcBorders>
            <w:shd w:val="clear" w:color="auto" w:fill="auto"/>
            <w:noWrap/>
            <w:vAlign w:val="center"/>
            <w:hideMark/>
          </w:tcPr>
          <w:p w14:paraId="2DBE04F6" w14:textId="78424BAE" w:rsidR="00763922" w:rsidRPr="00CC0CFE" w:rsidRDefault="00763922" w:rsidP="009070F4">
            <w:pPr>
              <w:rPr>
                <w:noProof w:val="0"/>
                <w:lang w:eastAsia="zh-CN"/>
              </w:rPr>
            </w:pPr>
            <w:r>
              <w:t>4.46</w:t>
            </w:r>
          </w:p>
        </w:tc>
        <w:tc>
          <w:tcPr>
            <w:tcW w:w="720" w:type="dxa"/>
            <w:tcBorders>
              <w:top w:val="nil"/>
              <w:left w:val="nil"/>
              <w:bottom w:val="single" w:sz="4" w:space="0" w:color="000000"/>
              <w:right w:val="single" w:sz="4" w:space="0" w:color="000000"/>
            </w:tcBorders>
            <w:shd w:val="clear" w:color="auto" w:fill="auto"/>
            <w:noWrap/>
            <w:vAlign w:val="center"/>
            <w:hideMark/>
          </w:tcPr>
          <w:p w14:paraId="6DD11ED7" w14:textId="1647ACF2" w:rsidR="00763922" w:rsidRPr="00CC0CFE" w:rsidRDefault="00763922" w:rsidP="009070F4">
            <w:pPr>
              <w:rPr>
                <w:noProof w:val="0"/>
                <w:lang w:eastAsia="zh-CN"/>
              </w:rPr>
            </w:pPr>
            <w:r>
              <w:t>4.21</w:t>
            </w:r>
          </w:p>
        </w:tc>
        <w:tc>
          <w:tcPr>
            <w:tcW w:w="720" w:type="dxa"/>
            <w:tcBorders>
              <w:top w:val="nil"/>
              <w:left w:val="nil"/>
              <w:bottom w:val="single" w:sz="4" w:space="0" w:color="000000"/>
              <w:right w:val="single" w:sz="4" w:space="0" w:color="000000"/>
            </w:tcBorders>
            <w:shd w:val="clear" w:color="auto" w:fill="auto"/>
            <w:noWrap/>
            <w:vAlign w:val="center"/>
            <w:hideMark/>
          </w:tcPr>
          <w:p w14:paraId="0A991745" w14:textId="7FA31489" w:rsidR="00763922" w:rsidRPr="00CC0CFE" w:rsidRDefault="00763922" w:rsidP="009070F4">
            <w:pPr>
              <w:rPr>
                <w:noProof w:val="0"/>
                <w:lang w:eastAsia="zh-CN"/>
              </w:rPr>
            </w:pPr>
            <w:r>
              <w:t>4.62</w:t>
            </w:r>
          </w:p>
        </w:tc>
        <w:tc>
          <w:tcPr>
            <w:tcW w:w="720" w:type="dxa"/>
            <w:tcBorders>
              <w:top w:val="nil"/>
              <w:left w:val="nil"/>
              <w:bottom w:val="single" w:sz="4" w:space="0" w:color="000000"/>
              <w:right w:val="single" w:sz="4" w:space="0" w:color="000000"/>
            </w:tcBorders>
            <w:shd w:val="clear" w:color="auto" w:fill="auto"/>
            <w:noWrap/>
            <w:vAlign w:val="center"/>
            <w:hideMark/>
          </w:tcPr>
          <w:p w14:paraId="2E1E5A9B" w14:textId="795E3F72" w:rsidR="00763922" w:rsidRPr="00CC0CFE" w:rsidRDefault="00763922" w:rsidP="009070F4">
            <w:pPr>
              <w:rPr>
                <w:noProof w:val="0"/>
                <w:lang w:eastAsia="zh-CN"/>
              </w:rPr>
            </w:pPr>
            <w:r>
              <w:t>5.32</w:t>
            </w:r>
          </w:p>
        </w:tc>
        <w:tc>
          <w:tcPr>
            <w:tcW w:w="720" w:type="dxa"/>
            <w:tcBorders>
              <w:top w:val="nil"/>
              <w:left w:val="nil"/>
              <w:bottom w:val="single" w:sz="4" w:space="0" w:color="000000"/>
              <w:right w:val="single" w:sz="4" w:space="0" w:color="000000"/>
            </w:tcBorders>
            <w:shd w:val="clear" w:color="auto" w:fill="auto"/>
            <w:noWrap/>
            <w:vAlign w:val="center"/>
            <w:hideMark/>
          </w:tcPr>
          <w:p w14:paraId="5D86AA0C" w14:textId="4A59D240" w:rsidR="00763922" w:rsidRPr="00CC0CFE" w:rsidRDefault="00763922" w:rsidP="009070F4">
            <w:pPr>
              <w:rPr>
                <w:noProof w:val="0"/>
                <w:lang w:eastAsia="zh-CN"/>
              </w:rPr>
            </w:pPr>
            <w:r>
              <w:t>6.3</w:t>
            </w:r>
          </w:p>
        </w:tc>
        <w:tc>
          <w:tcPr>
            <w:tcW w:w="720" w:type="dxa"/>
            <w:tcBorders>
              <w:top w:val="nil"/>
              <w:left w:val="nil"/>
              <w:bottom w:val="single" w:sz="4" w:space="0" w:color="000000"/>
              <w:right w:val="single" w:sz="4" w:space="0" w:color="000000"/>
            </w:tcBorders>
            <w:shd w:val="clear" w:color="auto" w:fill="auto"/>
            <w:noWrap/>
            <w:vAlign w:val="center"/>
            <w:hideMark/>
          </w:tcPr>
          <w:p w14:paraId="123681FA" w14:textId="246AE017" w:rsidR="00763922" w:rsidRPr="00CC0CFE" w:rsidRDefault="00763922" w:rsidP="009070F4">
            <w:pPr>
              <w:rPr>
                <w:noProof w:val="0"/>
                <w:lang w:eastAsia="zh-CN"/>
              </w:rPr>
            </w:pPr>
            <w:r>
              <w:t>6.61</w:t>
            </w:r>
          </w:p>
        </w:tc>
        <w:tc>
          <w:tcPr>
            <w:tcW w:w="720" w:type="dxa"/>
            <w:tcBorders>
              <w:top w:val="nil"/>
              <w:left w:val="nil"/>
              <w:bottom w:val="single" w:sz="4" w:space="0" w:color="000000"/>
              <w:right w:val="single" w:sz="4" w:space="0" w:color="000000"/>
            </w:tcBorders>
            <w:shd w:val="clear" w:color="auto" w:fill="auto"/>
            <w:noWrap/>
            <w:vAlign w:val="center"/>
            <w:hideMark/>
          </w:tcPr>
          <w:p w14:paraId="502511B6" w14:textId="79A61670" w:rsidR="00763922" w:rsidRPr="00CC0CFE" w:rsidRDefault="00763922" w:rsidP="009070F4">
            <w:pPr>
              <w:rPr>
                <w:noProof w:val="0"/>
                <w:lang w:eastAsia="zh-CN"/>
              </w:rPr>
            </w:pPr>
            <w:r>
              <w:t>6.57</w:t>
            </w:r>
          </w:p>
        </w:tc>
        <w:tc>
          <w:tcPr>
            <w:tcW w:w="720" w:type="dxa"/>
            <w:tcBorders>
              <w:top w:val="nil"/>
              <w:left w:val="nil"/>
              <w:bottom w:val="single" w:sz="4" w:space="0" w:color="000000"/>
              <w:right w:val="single" w:sz="4" w:space="0" w:color="000000"/>
            </w:tcBorders>
            <w:shd w:val="clear" w:color="auto" w:fill="auto"/>
            <w:noWrap/>
            <w:vAlign w:val="center"/>
            <w:hideMark/>
          </w:tcPr>
          <w:p w14:paraId="39254E4E" w14:textId="6B2AF806" w:rsidR="00763922" w:rsidRPr="00CC0CFE" w:rsidRDefault="00763922" w:rsidP="009070F4">
            <w:pPr>
              <w:rPr>
                <w:noProof w:val="0"/>
                <w:lang w:eastAsia="zh-CN"/>
              </w:rPr>
            </w:pPr>
            <w: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739E259" w14:textId="615AF2CD" w:rsidR="00763922" w:rsidRPr="00CC0CFE" w:rsidRDefault="00763922" w:rsidP="009070F4">
            <w:pPr>
              <w:rPr>
                <w:noProof w:val="0"/>
                <w:lang w:eastAsia="zh-CN"/>
              </w:rPr>
            </w:pPr>
            <w:r>
              <w:t>5.61</w:t>
            </w:r>
          </w:p>
        </w:tc>
      </w:tr>
      <w:tr w:rsidR="00763922" w:rsidRPr="00CC0CFE" w14:paraId="7B6ABAE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3D53C809" w14:textId="162EE947" w:rsidR="00763922" w:rsidRPr="00CC0CFE" w:rsidRDefault="00763922" w:rsidP="009070F4">
            <w:pPr>
              <w:rPr>
                <w:noProof w:val="0"/>
                <w:lang w:eastAsia="zh-CN"/>
              </w:rPr>
            </w:pPr>
            <w:r>
              <w:t>Tilt 19</w:t>
            </w:r>
          </w:p>
        </w:tc>
        <w:tc>
          <w:tcPr>
            <w:tcW w:w="721" w:type="dxa"/>
            <w:tcBorders>
              <w:top w:val="nil"/>
              <w:left w:val="nil"/>
              <w:bottom w:val="single" w:sz="4" w:space="0" w:color="000000"/>
              <w:right w:val="single" w:sz="4" w:space="0" w:color="000000"/>
            </w:tcBorders>
            <w:shd w:val="clear" w:color="auto" w:fill="auto"/>
            <w:noWrap/>
            <w:vAlign w:val="center"/>
            <w:hideMark/>
          </w:tcPr>
          <w:p w14:paraId="522DDA5C" w14:textId="50245468" w:rsidR="00763922" w:rsidRPr="00CC0CFE" w:rsidRDefault="00763922" w:rsidP="009070F4">
            <w:pPr>
              <w:rPr>
                <w:noProof w:val="0"/>
                <w:lang w:eastAsia="zh-CN"/>
              </w:rPr>
            </w:pPr>
            <w:r>
              <w:t>6.33</w:t>
            </w:r>
          </w:p>
        </w:tc>
        <w:tc>
          <w:tcPr>
            <w:tcW w:w="721" w:type="dxa"/>
            <w:tcBorders>
              <w:top w:val="nil"/>
              <w:left w:val="nil"/>
              <w:bottom w:val="single" w:sz="4" w:space="0" w:color="000000"/>
              <w:right w:val="single" w:sz="4" w:space="0" w:color="000000"/>
            </w:tcBorders>
            <w:shd w:val="clear" w:color="auto" w:fill="auto"/>
            <w:noWrap/>
            <w:vAlign w:val="center"/>
            <w:hideMark/>
          </w:tcPr>
          <w:p w14:paraId="441ED423" w14:textId="184063A4" w:rsidR="00763922" w:rsidRPr="00CC0CFE" w:rsidRDefault="00763922" w:rsidP="009070F4">
            <w:pPr>
              <w:rPr>
                <w:noProof w:val="0"/>
                <w:lang w:eastAsia="zh-CN"/>
              </w:rPr>
            </w:pPr>
            <w:r>
              <w:t>5.38</w:t>
            </w:r>
          </w:p>
        </w:tc>
        <w:tc>
          <w:tcPr>
            <w:tcW w:w="721" w:type="dxa"/>
            <w:tcBorders>
              <w:top w:val="nil"/>
              <w:left w:val="nil"/>
              <w:bottom w:val="single" w:sz="4" w:space="0" w:color="000000"/>
              <w:right w:val="single" w:sz="4" w:space="0" w:color="000000"/>
            </w:tcBorders>
            <w:shd w:val="clear" w:color="auto" w:fill="auto"/>
            <w:noWrap/>
            <w:vAlign w:val="center"/>
            <w:hideMark/>
          </w:tcPr>
          <w:p w14:paraId="6DBD1EF3" w14:textId="74B6837E" w:rsidR="00763922" w:rsidRPr="00CC0CFE" w:rsidRDefault="00763922" w:rsidP="009070F4">
            <w:pPr>
              <w:rPr>
                <w:noProof w:val="0"/>
                <w:lang w:eastAsia="zh-CN"/>
              </w:rPr>
            </w:pPr>
            <w:r>
              <w:t>5.68</w:t>
            </w:r>
          </w:p>
        </w:tc>
        <w:tc>
          <w:tcPr>
            <w:tcW w:w="720" w:type="dxa"/>
            <w:tcBorders>
              <w:top w:val="nil"/>
              <w:left w:val="nil"/>
              <w:bottom w:val="single" w:sz="4" w:space="0" w:color="000000"/>
              <w:right w:val="single" w:sz="4" w:space="0" w:color="000000"/>
            </w:tcBorders>
            <w:shd w:val="clear" w:color="auto" w:fill="auto"/>
            <w:noWrap/>
            <w:vAlign w:val="center"/>
            <w:hideMark/>
          </w:tcPr>
          <w:p w14:paraId="0B59411F" w14:textId="4CB008EB" w:rsidR="00763922" w:rsidRPr="00CC0CFE" w:rsidRDefault="00763922" w:rsidP="009070F4">
            <w:pPr>
              <w:rPr>
                <w:noProof w:val="0"/>
                <w:lang w:eastAsia="zh-CN"/>
              </w:rPr>
            </w:pPr>
            <w:r>
              <w:t>5.24</w:t>
            </w:r>
          </w:p>
        </w:tc>
        <w:tc>
          <w:tcPr>
            <w:tcW w:w="720" w:type="dxa"/>
            <w:tcBorders>
              <w:top w:val="nil"/>
              <w:left w:val="nil"/>
              <w:bottom w:val="single" w:sz="4" w:space="0" w:color="000000"/>
              <w:right w:val="single" w:sz="4" w:space="0" w:color="000000"/>
            </w:tcBorders>
            <w:shd w:val="clear" w:color="auto" w:fill="auto"/>
            <w:noWrap/>
            <w:vAlign w:val="center"/>
            <w:hideMark/>
          </w:tcPr>
          <w:p w14:paraId="7A240B04" w14:textId="4060931C" w:rsidR="00763922" w:rsidRPr="00CC0CFE" w:rsidRDefault="00763922" w:rsidP="009070F4">
            <w:pPr>
              <w:rPr>
                <w:noProof w:val="0"/>
                <w:lang w:eastAsia="zh-CN"/>
              </w:rPr>
            </w:pPr>
            <w:r>
              <w:t>5.02</w:t>
            </w:r>
          </w:p>
        </w:tc>
        <w:tc>
          <w:tcPr>
            <w:tcW w:w="720" w:type="dxa"/>
            <w:tcBorders>
              <w:top w:val="nil"/>
              <w:left w:val="nil"/>
              <w:bottom w:val="single" w:sz="4" w:space="0" w:color="000000"/>
              <w:right w:val="single" w:sz="4" w:space="0" w:color="000000"/>
            </w:tcBorders>
            <w:shd w:val="clear" w:color="auto" w:fill="auto"/>
            <w:noWrap/>
            <w:vAlign w:val="center"/>
            <w:hideMark/>
          </w:tcPr>
          <w:p w14:paraId="53C7809A" w14:textId="7F01D902" w:rsidR="00763922" w:rsidRPr="00CC0CFE" w:rsidRDefault="00763922" w:rsidP="009070F4">
            <w:pPr>
              <w:rPr>
                <w:noProof w:val="0"/>
                <w:lang w:eastAsia="zh-CN"/>
              </w:rPr>
            </w:pPr>
            <w:r>
              <w:t>4.86</w:t>
            </w:r>
          </w:p>
        </w:tc>
        <w:tc>
          <w:tcPr>
            <w:tcW w:w="720" w:type="dxa"/>
            <w:tcBorders>
              <w:top w:val="nil"/>
              <w:left w:val="nil"/>
              <w:bottom w:val="single" w:sz="4" w:space="0" w:color="000000"/>
              <w:right w:val="single" w:sz="4" w:space="0" w:color="000000"/>
            </w:tcBorders>
            <w:shd w:val="clear" w:color="auto" w:fill="auto"/>
            <w:noWrap/>
            <w:vAlign w:val="center"/>
            <w:hideMark/>
          </w:tcPr>
          <w:p w14:paraId="279D805E" w14:textId="61944035" w:rsidR="00763922" w:rsidRPr="00CC0CFE" w:rsidRDefault="00763922" w:rsidP="009070F4">
            <w:pPr>
              <w:rPr>
                <w:noProof w:val="0"/>
                <w:lang w:eastAsia="zh-CN"/>
              </w:rPr>
            </w:pPr>
            <w:r>
              <w:t>5.34</w:t>
            </w:r>
          </w:p>
        </w:tc>
        <w:tc>
          <w:tcPr>
            <w:tcW w:w="720" w:type="dxa"/>
            <w:tcBorders>
              <w:top w:val="nil"/>
              <w:left w:val="nil"/>
              <w:bottom w:val="single" w:sz="4" w:space="0" w:color="000000"/>
              <w:right w:val="single" w:sz="4" w:space="0" w:color="000000"/>
            </w:tcBorders>
            <w:shd w:val="clear" w:color="auto" w:fill="auto"/>
            <w:noWrap/>
            <w:vAlign w:val="center"/>
            <w:hideMark/>
          </w:tcPr>
          <w:p w14:paraId="6052699E" w14:textId="5C575BFF" w:rsidR="00763922" w:rsidRPr="00CC0CFE" w:rsidRDefault="00763922" w:rsidP="009070F4">
            <w:pPr>
              <w:rPr>
                <w:noProof w:val="0"/>
                <w:lang w:eastAsia="zh-CN"/>
              </w:rPr>
            </w:pPr>
            <w:r>
              <w:t>5.86</w:t>
            </w:r>
          </w:p>
        </w:tc>
        <w:tc>
          <w:tcPr>
            <w:tcW w:w="720" w:type="dxa"/>
            <w:tcBorders>
              <w:top w:val="nil"/>
              <w:left w:val="nil"/>
              <w:bottom w:val="single" w:sz="4" w:space="0" w:color="000000"/>
              <w:right w:val="single" w:sz="4" w:space="0" w:color="000000"/>
            </w:tcBorders>
            <w:shd w:val="clear" w:color="auto" w:fill="auto"/>
            <w:noWrap/>
            <w:vAlign w:val="center"/>
            <w:hideMark/>
          </w:tcPr>
          <w:p w14:paraId="54AAB993" w14:textId="76722A3D" w:rsidR="00763922" w:rsidRPr="00CC0CFE" w:rsidRDefault="00763922" w:rsidP="009070F4">
            <w:pPr>
              <w:rPr>
                <w:noProof w:val="0"/>
                <w:lang w:eastAsia="zh-CN"/>
              </w:rPr>
            </w:pPr>
            <w:r>
              <w:t>6.54</w:t>
            </w:r>
          </w:p>
        </w:tc>
        <w:tc>
          <w:tcPr>
            <w:tcW w:w="720" w:type="dxa"/>
            <w:tcBorders>
              <w:top w:val="nil"/>
              <w:left w:val="nil"/>
              <w:bottom w:val="single" w:sz="4" w:space="0" w:color="000000"/>
              <w:right w:val="single" w:sz="4" w:space="0" w:color="000000"/>
            </w:tcBorders>
            <w:shd w:val="clear" w:color="auto" w:fill="auto"/>
            <w:noWrap/>
            <w:vAlign w:val="center"/>
            <w:hideMark/>
          </w:tcPr>
          <w:p w14:paraId="349E1AD0" w14:textId="56C19688" w:rsidR="00763922" w:rsidRPr="00CC0CFE" w:rsidRDefault="00763922" w:rsidP="009070F4">
            <w:pPr>
              <w:rPr>
                <w:noProof w:val="0"/>
                <w:lang w:eastAsia="zh-CN"/>
              </w:rPr>
            </w:pPr>
            <w:r>
              <w:t>6.49</w:t>
            </w:r>
          </w:p>
        </w:tc>
        <w:tc>
          <w:tcPr>
            <w:tcW w:w="720" w:type="dxa"/>
            <w:tcBorders>
              <w:top w:val="nil"/>
              <w:left w:val="nil"/>
              <w:bottom w:val="single" w:sz="4" w:space="0" w:color="000000"/>
              <w:right w:val="single" w:sz="4" w:space="0" w:color="000000"/>
            </w:tcBorders>
            <w:shd w:val="clear" w:color="auto" w:fill="auto"/>
            <w:noWrap/>
            <w:vAlign w:val="center"/>
            <w:hideMark/>
          </w:tcPr>
          <w:p w14:paraId="3077724F" w14:textId="5C986A2A" w:rsidR="00763922" w:rsidRPr="00CC0CFE" w:rsidRDefault="00763922" w:rsidP="009070F4">
            <w:pPr>
              <w:rPr>
                <w:noProof w:val="0"/>
                <w:lang w:eastAsia="zh-CN"/>
              </w:rPr>
            </w:pPr>
            <w:r>
              <w:t>6.2</w:t>
            </w:r>
          </w:p>
        </w:tc>
        <w:tc>
          <w:tcPr>
            <w:tcW w:w="720" w:type="dxa"/>
            <w:tcBorders>
              <w:top w:val="nil"/>
              <w:left w:val="nil"/>
              <w:bottom w:val="single" w:sz="4" w:space="0" w:color="000000"/>
              <w:right w:val="single" w:sz="4" w:space="0" w:color="000000"/>
            </w:tcBorders>
            <w:shd w:val="clear" w:color="auto" w:fill="auto"/>
            <w:noWrap/>
            <w:vAlign w:val="center"/>
            <w:hideMark/>
          </w:tcPr>
          <w:p w14:paraId="716904E2" w14:textId="1A110901" w:rsidR="00763922" w:rsidRPr="00CC0CFE" w:rsidRDefault="00763922" w:rsidP="009070F4">
            <w:pPr>
              <w:rPr>
                <w:noProof w:val="0"/>
                <w:lang w:eastAsia="zh-CN"/>
              </w:rPr>
            </w:pPr>
            <w: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4ED372E" w14:textId="1B71747E" w:rsidR="00763922" w:rsidRPr="00CC0CFE" w:rsidRDefault="00763922" w:rsidP="009070F4">
            <w:pPr>
              <w:rPr>
                <w:noProof w:val="0"/>
                <w:lang w:eastAsia="zh-CN"/>
              </w:rPr>
            </w:pPr>
            <w:r>
              <w:t>5.81</w:t>
            </w:r>
          </w:p>
        </w:tc>
      </w:tr>
      <w:tr w:rsidR="00763922" w:rsidRPr="00CC0CFE" w14:paraId="4CB54F9B"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4890E591" w14:textId="023FE896" w:rsidR="00763922" w:rsidRPr="00CC0CFE" w:rsidRDefault="00763922" w:rsidP="009070F4">
            <w:pPr>
              <w:rPr>
                <w:noProof w:val="0"/>
                <w:lang w:eastAsia="zh-CN"/>
              </w:rPr>
            </w:pPr>
            <w:r>
              <w:t>Tilt 34</w:t>
            </w:r>
          </w:p>
        </w:tc>
        <w:tc>
          <w:tcPr>
            <w:tcW w:w="721" w:type="dxa"/>
            <w:tcBorders>
              <w:top w:val="nil"/>
              <w:left w:val="nil"/>
              <w:bottom w:val="single" w:sz="4" w:space="0" w:color="000000"/>
              <w:right w:val="single" w:sz="4" w:space="0" w:color="000000"/>
            </w:tcBorders>
            <w:shd w:val="clear" w:color="auto" w:fill="auto"/>
            <w:noWrap/>
            <w:vAlign w:val="center"/>
            <w:hideMark/>
          </w:tcPr>
          <w:p w14:paraId="79C3C79C" w14:textId="3BA08B4F" w:rsidR="00763922" w:rsidRPr="00CC0CFE" w:rsidRDefault="00763922" w:rsidP="009070F4">
            <w:pPr>
              <w:rPr>
                <w:noProof w:val="0"/>
                <w:lang w:eastAsia="zh-CN"/>
              </w:rPr>
            </w:pPr>
            <w:r>
              <w:t>5.97</w:t>
            </w:r>
          </w:p>
        </w:tc>
        <w:tc>
          <w:tcPr>
            <w:tcW w:w="721" w:type="dxa"/>
            <w:tcBorders>
              <w:top w:val="nil"/>
              <w:left w:val="nil"/>
              <w:bottom w:val="single" w:sz="4" w:space="0" w:color="000000"/>
              <w:right w:val="single" w:sz="4" w:space="0" w:color="000000"/>
            </w:tcBorders>
            <w:shd w:val="clear" w:color="auto" w:fill="auto"/>
            <w:noWrap/>
            <w:vAlign w:val="center"/>
            <w:hideMark/>
          </w:tcPr>
          <w:p w14:paraId="66CDA700" w14:textId="2A640D1E" w:rsidR="00763922" w:rsidRPr="00CC0CFE" w:rsidRDefault="00763922" w:rsidP="009070F4">
            <w:pPr>
              <w:rPr>
                <w:noProof w:val="0"/>
                <w:lang w:eastAsia="zh-CN"/>
              </w:rPr>
            </w:pPr>
            <w:r>
              <w:t>4.96</w:t>
            </w:r>
          </w:p>
        </w:tc>
        <w:tc>
          <w:tcPr>
            <w:tcW w:w="721" w:type="dxa"/>
            <w:tcBorders>
              <w:top w:val="nil"/>
              <w:left w:val="nil"/>
              <w:bottom w:val="single" w:sz="4" w:space="0" w:color="000000"/>
              <w:right w:val="single" w:sz="4" w:space="0" w:color="000000"/>
            </w:tcBorders>
            <w:shd w:val="clear" w:color="auto" w:fill="auto"/>
            <w:noWrap/>
            <w:vAlign w:val="center"/>
            <w:hideMark/>
          </w:tcPr>
          <w:p w14:paraId="7A8CAA9A" w14:textId="586EC237" w:rsidR="00763922" w:rsidRPr="00CC0CFE" w:rsidRDefault="00763922" w:rsidP="009070F4">
            <w:pPr>
              <w:rPr>
                <w:noProof w:val="0"/>
                <w:lang w:eastAsia="zh-CN"/>
              </w:rPr>
            </w:pPr>
            <w:r>
              <w:t>5.45</w:t>
            </w:r>
          </w:p>
        </w:tc>
        <w:tc>
          <w:tcPr>
            <w:tcW w:w="720" w:type="dxa"/>
            <w:tcBorders>
              <w:top w:val="nil"/>
              <w:left w:val="nil"/>
              <w:bottom w:val="single" w:sz="4" w:space="0" w:color="000000"/>
              <w:right w:val="single" w:sz="4" w:space="0" w:color="000000"/>
            </w:tcBorders>
            <w:shd w:val="clear" w:color="auto" w:fill="auto"/>
            <w:noWrap/>
            <w:vAlign w:val="center"/>
            <w:hideMark/>
          </w:tcPr>
          <w:p w14:paraId="0179BC9A" w14:textId="08D9CFA6" w:rsidR="00763922" w:rsidRPr="00CC0CFE" w:rsidRDefault="00763922" w:rsidP="009070F4">
            <w:pPr>
              <w:rPr>
                <w:noProof w:val="0"/>
                <w:lang w:eastAsia="zh-CN"/>
              </w:rPr>
            </w:pPr>
            <w:r>
              <w:t>5.29</w:t>
            </w:r>
          </w:p>
        </w:tc>
        <w:tc>
          <w:tcPr>
            <w:tcW w:w="720" w:type="dxa"/>
            <w:tcBorders>
              <w:top w:val="nil"/>
              <w:left w:val="nil"/>
              <w:bottom w:val="single" w:sz="4" w:space="0" w:color="000000"/>
              <w:right w:val="single" w:sz="4" w:space="0" w:color="000000"/>
            </w:tcBorders>
            <w:shd w:val="clear" w:color="auto" w:fill="auto"/>
            <w:noWrap/>
            <w:vAlign w:val="center"/>
            <w:hideMark/>
          </w:tcPr>
          <w:p w14:paraId="36450DBA" w14:textId="3F626258" w:rsidR="00763922" w:rsidRPr="00CC0CFE" w:rsidRDefault="00763922" w:rsidP="009070F4">
            <w:pPr>
              <w:rPr>
                <w:noProof w:val="0"/>
                <w:lang w:eastAsia="zh-CN"/>
              </w:rPr>
            </w:pPr>
            <w: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22C71BD" w14:textId="53FD9FFA" w:rsidR="00763922" w:rsidRPr="00CC0CFE" w:rsidRDefault="00763922" w:rsidP="009070F4">
            <w:pPr>
              <w:rPr>
                <w:noProof w:val="0"/>
                <w:lang w:eastAsia="zh-CN"/>
              </w:rPr>
            </w:pPr>
            <w:r>
              <w:t>5.24</w:t>
            </w:r>
          </w:p>
        </w:tc>
        <w:tc>
          <w:tcPr>
            <w:tcW w:w="720" w:type="dxa"/>
            <w:tcBorders>
              <w:top w:val="nil"/>
              <w:left w:val="nil"/>
              <w:bottom w:val="single" w:sz="4" w:space="0" w:color="000000"/>
              <w:right w:val="single" w:sz="4" w:space="0" w:color="000000"/>
            </w:tcBorders>
            <w:shd w:val="clear" w:color="auto" w:fill="auto"/>
            <w:noWrap/>
            <w:vAlign w:val="center"/>
            <w:hideMark/>
          </w:tcPr>
          <w:p w14:paraId="4E142472" w14:textId="45FA4A41" w:rsidR="00763922" w:rsidRPr="00CC0CFE" w:rsidRDefault="00763922" w:rsidP="009070F4">
            <w:pPr>
              <w:rPr>
                <w:noProof w:val="0"/>
                <w:lang w:eastAsia="zh-CN"/>
              </w:rPr>
            </w:pPr>
            <w:r>
              <w:t>5.77</w:t>
            </w:r>
          </w:p>
        </w:tc>
        <w:tc>
          <w:tcPr>
            <w:tcW w:w="720" w:type="dxa"/>
            <w:tcBorders>
              <w:top w:val="nil"/>
              <w:left w:val="nil"/>
              <w:bottom w:val="single" w:sz="4" w:space="0" w:color="000000"/>
              <w:right w:val="single" w:sz="4" w:space="0" w:color="000000"/>
            </w:tcBorders>
            <w:shd w:val="clear" w:color="auto" w:fill="auto"/>
            <w:noWrap/>
            <w:vAlign w:val="center"/>
            <w:hideMark/>
          </w:tcPr>
          <w:p w14:paraId="75C6F982" w14:textId="3FAC08BD" w:rsidR="00763922" w:rsidRPr="00CC0CFE" w:rsidRDefault="00763922" w:rsidP="009070F4">
            <w:pPr>
              <w:rPr>
                <w:noProof w:val="0"/>
                <w:lang w:eastAsia="zh-CN"/>
              </w:rPr>
            </w:pPr>
            <w:r>
              <w:t>6.08</w:t>
            </w:r>
          </w:p>
        </w:tc>
        <w:tc>
          <w:tcPr>
            <w:tcW w:w="720" w:type="dxa"/>
            <w:tcBorders>
              <w:top w:val="nil"/>
              <w:left w:val="nil"/>
              <w:bottom w:val="single" w:sz="4" w:space="0" w:color="000000"/>
              <w:right w:val="single" w:sz="4" w:space="0" w:color="000000"/>
            </w:tcBorders>
            <w:shd w:val="clear" w:color="auto" w:fill="auto"/>
            <w:noWrap/>
            <w:vAlign w:val="center"/>
            <w:hideMark/>
          </w:tcPr>
          <w:p w14:paraId="6D5EF718" w14:textId="0F96ED28" w:rsidR="00763922" w:rsidRPr="00CC0CFE" w:rsidRDefault="00763922" w:rsidP="009070F4">
            <w:pPr>
              <w:rPr>
                <w:noProof w:val="0"/>
                <w:lang w:eastAsia="zh-CN"/>
              </w:rPr>
            </w:pPr>
            <w:r>
              <w:t>6.43</w:t>
            </w:r>
          </w:p>
        </w:tc>
        <w:tc>
          <w:tcPr>
            <w:tcW w:w="720" w:type="dxa"/>
            <w:tcBorders>
              <w:top w:val="nil"/>
              <w:left w:val="nil"/>
              <w:bottom w:val="single" w:sz="4" w:space="0" w:color="000000"/>
              <w:right w:val="single" w:sz="4" w:space="0" w:color="000000"/>
            </w:tcBorders>
            <w:shd w:val="clear" w:color="auto" w:fill="auto"/>
            <w:noWrap/>
            <w:vAlign w:val="center"/>
            <w:hideMark/>
          </w:tcPr>
          <w:p w14:paraId="6F3A521F" w14:textId="33F96632" w:rsidR="00763922" w:rsidRPr="00CC0CFE" w:rsidRDefault="00763922" w:rsidP="009070F4">
            <w:pPr>
              <w:rPr>
                <w:noProof w:val="0"/>
                <w:lang w:eastAsia="zh-CN"/>
              </w:rPr>
            </w:pPr>
            <w:r>
              <w:t>6.02</w:t>
            </w:r>
          </w:p>
        </w:tc>
        <w:tc>
          <w:tcPr>
            <w:tcW w:w="720" w:type="dxa"/>
            <w:tcBorders>
              <w:top w:val="nil"/>
              <w:left w:val="nil"/>
              <w:bottom w:val="single" w:sz="4" w:space="0" w:color="000000"/>
              <w:right w:val="single" w:sz="4" w:space="0" w:color="000000"/>
            </w:tcBorders>
            <w:shd w:val="clear" w:color="auto" w:fill="auto"/>
            <w:noWrap/>
            <w:vAlign w:val="center"/>
            <w:hideMark/>
          </w:tcPr>
          <w:p w14:paraId="2B6D5996" w14:textId="7B8F74D9" w:rsidR="00763922" w:rsidRPr="00CC0CFE" w:rsidRDefault="00763922" w:rsidP="009070F4">
            <w:pPr>
              <w:rPr>
                <w:noProof w:val="0"/>
                <w:lang w:eastAsia="zh-CN"/>
              </w:rPr>
            </w:pPr>
            <w:r>
              <w:t>5.53</w:t>
            </w:r>
          </w:p>
        </w:tc>
        <w:tc>
          <w:tcPr>
            <w:tcW w:w="720" w:type="dxa"/>
            <w:tcBorders>
              <w:top w:val="nil"/>
              <w:left w:val="nil"/>
              <w:bottom w:val="single" w:sz="4" w:space="0" w:color="000000"/>
              <w:right w:val="single" w:sz="4" w:space="0" w:color="000000"/>
            </w:tcBorders>
            <w:shd w:val="clear" w:color="auto" w:fill="auto"/>
            <w:noWrap/>
            <w:vAlign w:val="center"/>
            <w:hideMark/>
          </w:tcPr>
          <w:p w14:paraId="1D129FBE" w14:textId="33E3AF39" w:rsidR="00763922" w:rsidRPr="00CC0CFE" w:rsidRDefault="00763922" w:rsidP="009070F4">
            <w:pPr>
              <w:rPr>
                <w:noProof w:val="0"/>
                <w:lang w:eastAsia="zh-CN"/>
              </w:rPr>
            </w:pPr>
            <w:r>
              <w:t>6.42</w:t>
            </w:r>
          </w:p>
        </w:tc>
        <w:tc>
          <w:tcPr>
            <w:tcW w:w="948" w:type="dxa"/>
            <w:tcBorders>
              <w:top w:val="nil"/>
              <w:left w:val="nil"/>
              <w:bottom w:val="single" w:sz="4" w:space="0" w:color="000000"/>
              <w:right w:val="single" w:sz="4" w:space="0" w:color="000000"/>
            </w:tcBorders>
            <w:shd w:val="clear" w:color="auto" w:fill="auto"/>
            <w:noWrap/>
            <w:vAlign w:val="center"/>
            <w:hideMark/>
          </w:tcPr>
          <w:p w14:paraId="6E87041A" w14:textId="0391803D" w:rsidR="00763922" w:rsidRPr="00CC0CFE" w:rsidRDefault="00763922" w:rsidP="009070F4">
            <w:pPr>
              <w:rPr>
                <w:noProof w:val="0"/>
                <w:lang w:eastAsia="zh-CN"/>
              </w:rPr>
            </w:pPr>
            <w:r>
              <w:t>5.71</w:t>
            </w:r>
          </w:p>
        </w:tc>
      </w:tr>
      <w:tr w:rsidR="00763922" w:rsidRPr="00CC0CFE" w14:paraId="25173A70"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62BBD861" w14:textId="65E49A9B" w:rsidR="00763922" w:rsidRPr="00CC0CFE" w:rsidRDefault="00763922" w:rsidP="009070F4">
            <w:pPr>
              <w:rPr>
                <w:noProof w:val="0"/>
                <w:lang w:eastAsia="zh-CN"/>
              </w:rPr>
            </w:pPr>
            <w:r>
              <w:t>Tilt 90</w:t>
            </w:r>
          </w:p>
        </w:tc>
        <w:tc>
          <w:tcPr>
            <w:tcW w:w="721" w:type="dxa"/>
            <w:tcBorders>
              <w:top w:val="nil"/>
              <w:left w:val="nil"/>
              <w:bottom w:val="single" w:sz="4" w:space="0" w:color="000000"/>
              <w:right w:val="single" w:sz="4" w:space="0" w:color="000000"/>
            </w:tcBorders>
            <w:shd w:val="clear" w:color="auto" w:fill="auto"/>
            <w:noWrap/>
            <w:vAlign w:val="center"/>
            <w:hideMark/>
          </w:tcPr>
          <w:p w14:paraId="5B68F0BB" w14:textId="7F4BE65A" w:rsidR="00763922" w:rsidRPr="00CC0CFE" w:rsidRDefault="00763922" w:rsidP="009070F4">
            <w:pPr>
              <w:rPr>
                <w:noProof w:val="0"/>
                <w:lang w:eastAsia="zh-CN"/>
              </w:rPr>
            </w:pPr>
            <w:r>
              <w:t>2.55</w:t>
            </w:r>
          </w:p>
        </w:tc>
        <w:tc>
          <w:tcPr>
            <w:tcW w:w="721" w:type="dxa"/>
            <w:tcBorders>
              <w:top w:val="nil"/>
              <w:left w:val="nil"/>
              <w:bottom w:val="single" w:sz="4" w:space="0" w:color="000000"/>
              <w:right w:val="single" w:sz="4" w:space="0" w:color="000000"/>
            </w:tcBorders>
            <w:shd w:val="clear" w:color="auto" w:fill="auto"/>
            <w:noWrap/>
            <w:vAlign w:val="center"/>
            <w:hideMark/>
          </w:tcPr>
          <w:p w14:paraId="63E81A8F" w14:textId="762BFBDA" w:rsidR="00763922" w:rsidRPr="00CC0CFE" w:rsidRDefault="00763922" w:rsidP="009070F4">
            <w:pPr>
              <w:rPr>
                <w:noProof w:val="0"/>
                <w:lang w:eastAsia="zh-CN"/>
              </w:rPr>
            </w:pPr>
            <w:r>
              <w:t>1.94</w:t>
            </w:r>
          </w:p>
        </w:tc>
        <w:tc>
          <w:tcPr>
            <w:tcW w:w="721" w:type="dxa"/>
            <w:tcBorders>
              <w:top w:val="nil"/>
              <w:left w:val="nil"/>
              <w:bottom w:val="single" w:sz="4" w:space="0" w:color="000000"/>
              <w:right w:val="single" w:sz="4" w:space="0" w:color="000000"/>
            </w:tcBorders>
            <w:shd w:val="clear" w:color="auto" w:fill="auto"/>
            <w:noWrap/>
            <w:vAlign w:val="center"/>
            <w:hideMark/>
          </w:tcPr>
          <w:p w14:paraId="5A4FDDFA" w14:textId="4776722E" w:rsidR="00763922" w:rsidRPr="00CC0CFE" w:rsidRDefault="00763922" w:rsidP="009070F4">
            <w:pPr>
              <w:rPr>
                <w:noProof w:val="0"/>
                <w:lang w:eastAsia="zh-CN"/>
              </w:rPr>
            </w:pPr>
            <w:r>
              <w:t>2.57</w:t>
            </w:r>
          </w:p>
        </w:tc>
        <w:tc>
          <w:tcPr>
            <w:tcW w:w="720" w:type="dxa"/>
            <w:tcBorders>
              <w:top w:val="nil"/>
              <w:left w:val="nil"/>
              <w:bottom w:val="single" w:sz="4" w:space="0" w:color="000000"/>
              <w:right w:val="single" w:sz="4" w:space="0" w:color="000000"/>
            </w:tcBorders>
            <w:shd w:val="clear" w:color="auto" w:fill="auto"/>
            <w:noWrap/>
            <w:vAlign w:val="center"/>
            <w:hideMark/>
          </w:tcPr>
          <w:p w14:paraId="4503AD97" w14:textId="7A442B0F" w:rsidR="00763922" w:rsidRPr="00CC0CFE" w:rsidRDefault="00763922" w:rsidP="009070F4">
            <w:pPr>
              <w:rPr>
                <w:noProof w:val="0"/>
                <w:lang w:eastAsia="zh-CN"/>
              </w:rPr>
            </w:pPr>
            <w:r>
              <w:t>3.26</w:t>
            </w:r>
          </w:p>
        </w:tc>
        <w:tc>
          <w:tcPr>
            <w:tcW w:w="720" w:type="dxa"/>
            <w:tcBorders>
              <w:top w:val="nil"/>
              <w:left w:val="nil"/>
              <w:bottom w:val="single" w:sz="4" w:space="0" w:color="000000"/>
              <w:right w:val="single" w:sz="4" w:space="0" w:color="000000"/>
            </w:tcBorders>
            <w:shd w:val="clear" w:color="auto" w:fill="auto"/>
            <w:noWrap/>
            <w:vAlign w:val="center"/>
            <w:hideMark/>
          </w:tcPr>
          <w:p w14:paraId="392757AB" w14:textId="17F30503" w:rsidR="00763922" w:rsidRPr="00CC0CFE" w:rsidRDefault="00763922" w:rsidP="009070F4">
            <w:pPr>
              <w:rPr>
                <w:noProof w:val="0"/>
                <w:lang w:eastAsia="zh-CN"/>
              </w:rPr>
            </w:pPr>
            <w:r>
              <w:t>3.92</w:t>
            </w:r>
          </w:p>
        </w:tc>
        <w:tc>
          <w:tcPr>
            <w:tcW w:w="720" w:type="dxa"/>
            <w:tcBorders>
              <w:top w:val="nil"/>
              <w:left w:val="nil"/>
              <w:bottom w:val="single" w:sz="4" w:space="0" w:color="000000"/>
              <w:right w:val="single" w:sz="4" w:space="0" w:color="000000"/>
            </w:tcBorders>
            <w:shd w:val="clear" w:color="auto" w:fill="auto"/>
            <w:noWrap/>
            <w:vAlign w:val="center"/>
            <w:hideMark/>
          </w:tcPr>
          <w:p w14:paraId="355AFE7C" w14:textId="56AB603C" w:rsidR="00763922" w:rsidRPr="00CC0CFE" w:rsidRDefault="00763922" w:rsidP="009070F4">
            <w:pPr>
              <w:rPr>
                <w:noProof w:val="0"/>
                <w:lang w:eastAsia="zh-CN"/>
              </w:rPr>
            </w:pPr>
            <w: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EE199D5" w14:textId="62E29495" w:rsidR="00763922" w:rsidRPr="00CC0CFE" w:rsidRDefault="00763922" w:rsidP="009070F4">
            <w:pPr>
              <w:rPr>
                <w:noProof w:val="0"/>
                <w:lang w:eastAsia="zh-CN"/>
              </w:rPr>
            </w:pPr>
            <w:r>
              <w:t>4.5</w:t>
            </w:r>
          </w:p>
        </w:tc>
        <w:tc>
          <w:tcPr>
            <w:tcW w:w="720" w:type="dxa"/>
            <w:tcBorders>
              <w:top w:val="nil"/>
              <w:left w:val="nil"/>
              <w:bottom w:val="single" w:sz="4" w:space="0" w:color="000000"/>
              <w:right w:val="single" w:sz="4" w:space="0" w:color="000000"/>
            </w:tcBorders>
            <w:shd w:val="clear" w:color="auto" w:fill="auto"/>
            <w:noWrap/>
            <w:vAlign w:val="center"/>
            <w:hideMark/>
          </w:tcPr>
          <w:p w14:paraId="2FD788D3" w14:textId="0A2D021A" w:rsidR="00763922" w:rsidRPr="00CC0CFE" w:rsidRDefault="00763922" w:rsidP="009070F4">
            <w:pPr>
              <w:rPr>
                <w:noProof w:val="0"/>
                <w:lang w:eastAsia="zh-CN"/>
              </w:rPr>
            </w:pPr>
            <w: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AA8D7A6" w14:textId="1BD76213" w:rsidR="00763922" w:rsidRPr="00CC0CFE" w:rsidRDefault="00763922" w:rsidP="009070F4">
            <w:pPr>
              <w:rPr>
                <w:noProof w:val="0"/>
                <w:lang w:eastAsia="zh-CN"/>
              </w:rPr>
            </w:pPr>
            <w:r>
              <w:t>3.28</w:t>
            </w:r>
          </w:p>
        </w:tc>
        <w:tc>
          <w:tcPr>
            <w:tcW w:w="720" w:type="dxa"/>
            <w:tcBorders>
              <w:top w:val="nil"/>
              <w:left w:val="nil"/>
              <w:bottom w:val="single" w:sz="4" w:space="0" w:color="000000"/>
              <w:right w:val="single" w:sz="4" w:space="0" w:color="000000"/>
            </w:tcBorders>
            <w:shd w:val="clear" w:color="auto" w:fill="auto"/>
            <w:noWrap/>
            <w:vAlign w:val="center"/>
            <w:hideMark/>
          </w:tcPr>
          <w:p w14:paraId="3A65E2B5" w14:textId="3D131C7F" w:rsidR="00763922" w:rsidRPr="00CC0CFE" w:rsidRDefault="00763922" w:rsidP="009070F4">
            <w:pPr>
              <w:rPr>
                <w:noProof w:val="0"/>
                <w:lang w:eastAsia="zh-CN"/>
              </w:rPr>
            </w:pPr>
            <w:r>
              <w:t>2.17</w:t>
            </w:r>
          </w:p>
        </w:tc>
        <w:tc>
          <w:tcPr>
            <w:tcW w:w="720" w:type="dxa"/>
            <w:tcBorders>
              <w:top w:val="nil"/>
              <w:left w:val="nil"/>
              <w:bottom w:val="single" w:sz="4" w:space="0" w:color="000000"/>
              <w:right w:val="single" w:sz="4" w:space="0" w:color="000000"/>
            </w:tcBorders>
            <w:shd w:val="clear" w:color="auto" w:fill="auto"/>
            <w:noWrap/>
            <w:vAlign w:val="center"/>
            <w:hideMark/>
          </w:tcPr>
          <w:p w14:paraId="71B706B4" w14:textId="22FCD6F6" w:rsidR="00763922" w:rsidRPr="00CC0CFE" w:rsidRDefault="00763922" w:rsidP="009070F4">
            <w:pPr>
              <w:rPr>
                <w:noProof w:val="0"/>
                <w:lang w:eastAsia="zh-CN"/>
              </w:rPr>
            </w:pPr>
            <w:r>
              <w:t>1.76</w:t>
            </w:r>
          </w:p>
        </w:tc>
        <w:tc>
          <w:tcPr>
            <w:tcW w:w="720" w:type="dxa"/>
            <w:tcBorders>
              <w:top w:val="nil"/>
              <w:left w:val="nil"/>
              <w:bottom w:val="single" w:sz="4" w:space="0" w:color="000000"/>
              <w:right w:val="single" w:sz="4" w:space="0" w:color="000000"/>
            </w:tcBorders>
            <w:shd w:val="clear" w:color="auto" w:fill="auto"/>
            <w:noWrap/>
            <w:vAlign w:val="center"/>
            <w:hideMark/>
          </w:tcPr>
          <w:p w14:paraId="15891623" w14:textId="28C7CFD3" w:rsidR="00763922" w:rsidRPr="00CC0CFE" w:rsidRDefault="00763922" w:rsidP="009070F4">
            <w:pPr>
              <w:rPr>
                <w:noProof w:val="0"/>
                <w:lang w:eastAsia="zh-CN"/>
              </w:rPr>
            </w:pPr>
            <w:r>
              <w:t>2.82</w:t>
            </w:r>
          </w:p>
        </w:tc>
        <w:tc>
          <w:tcPr>
            <w:tcW w:w="948" w:type="dxa"/>
            <w:tcBorders>
              <w:top w:val="nil"/>
              <w:left w:val="nil"/>
              <w:bottom w:val="single" w:sz="4" w:space="0" w:color="000000"/>
              <w:right w:val="single" w:sz="4" w:space="0" w:color="000000"/>
            </w:tcBorders>
            <w:shd w:val="clear" w:color="auto" w:fill="auto"/>
            <w:noWrap/>
            <w:vAlign w:val="center"/>
            <w:hideMark/>
          </w:tcPr>
          <w:p w14:paraId="4723022C" w14:textId="0D0E1AFC" w:rsidR="00763922" w:rsidRPr="00CC0CFE" w:rsidRDefault="00763922" w:rsidP="009070F4">
            <w:pPr>
              <w:rPr>
                <w:noProof w:val="0"/>
                <w:lang w:eastAsia="zh-CN"/>
              </w:rPr>
            </w:pPr>
            <w:r>
              <w:t>3.09</w:t>
            </w:r>
          </w:p>
        </w:tc>
      </w:tr>
      <w:tr w:rsidR="00763922" w:rsidRPr="00CC0CFE" w14:paraId="5C06C629"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729961C" w14:textId="09C457AF" w:rsidR="00763922" w:rsidRPr="00CC0CFE" w:rsidRDefault="00763922" w:rsidP="009070F4">
            <w:pPr>
              <w:rPr>
                <w:noProof w:val="0"/>
                <w:lang w:eastAsia="zh-CN"/>
              </w:rPr>
            </w:pPr>
            <w:r>
              <w:t>OPT</w:t>
            </w:r>
          </w:p>
        </w:tc>
        <w:tc>
          <w:tcPr>
            <w:tcW w:w="721" w:type="dxa"/>
            <w:tcBorders>
              <w:top w:val="nil"/>
              <w:left w:val="nil"/>
              <w:bottom w:val="single" w:sz="4" w:space="0" w:color="000000"/>
              <w:right w:val="single" w:sz="4" w:space="0" w:color="000000"/>
            </w:tcBorders>
            <w:shd w:val="clear" w:color="auto" w:fill="auto"/>
            <w:noWrap/>
            <w:vAlign w:val="center"/>
            <w:hideMark/>
          </w:tcPr>
          <w:p w14:paraId="61706538" w14:textId="4603C092" w:rsidR="00763922" w:rsidRPr="00CC0CFE" w:rsidRDefault="00763922" w:rsidP="009070F4">
            <w:pPr>
              <w:rPr>
                <w:noProof w:val="0"/>
                <w:lang w:eastAsia="zh-CN"/>
              </w:rPr>
            </w:pPr>
            <w:r>
              <w:t>6.4</w:t>
            </w:r>
          </w:p>
        </w:tc>
        <w:tc>
          <w:tcPr>
            <w:tcW w:w="721" w:type="dxa"/>
            <w:tcBorders>
              <w:top w:val="nil"/>
              <w:left w:val="nil"/>
              <w:bottom w:val="single" w:sz="4" w:space="0" w:color="000000"/>
              <w:right w:val="single" w:sz="4" w:space="0" w:color="000000"/>
            </w:tcBorders>
            <w:shd w:val="clear" w:color="auto" w:fill="auto"/>
            <w:noWrap/>
            <w:vAlign w:val="center"/>
            <w:hideMark/>
          </w:tcPr>
          <w:p w14:paraId="2FE80643" w14:textId="1AA42C3A" w:rsidR="00763922" w:rsidRPr="00CC0CFE" w:rsidRDefault="00763922" w:rsidP="009070F4">
            <w:pPr>
              <w:rPr>
                <w:noProof w:val="0"/>
                <w:lang w:eastAsia="zh-CN"/>
              </w:rPr>
            </w:pPr>
            <w:r>
              <w:t>5.56</w:t>
            </w:r>
          </w:p>
        </w:tc>
        <w:tc>
          <w:tcPr>
            <w:tcW w:w="721" w:type="dxa"/>
            <w:tcBorders>
              <w:top w:val="nil"/>
              <w:left w:val="nil"/>
              <w:bottom w:val="single" w:sz="4" w:space="0" w:color="000000"/>
              <w:right w:val="single" w:sz="4" w:space="0" w:color="000000"/>
            </w:tcBorders>
            <w:shd w:val="clear" w:color="auto" w:fill="auto"/>
            <w:noWrap/>
            <w:vAlign w:val="center"/>
            <w:hideMark/>
          </w:tcPr>
          <w:p w14:paraId="734507E9" w14:textId="11DCAFA3" w:rsidR="00763922" w:rsidRPr="00CC0CFE" w:rsidRDefault="00763922" w:rsidP="009070F4">
            <w:pPr>
              <w:rPr>
                <w:noProof w:val="0"/>
                <w:lang w:eastAsia="zh-CN"/>
              </w:rPr>
            </w:pPr>
            <w:r>
              <w:t>5.69</w:t>
            </w:r>
          </w:p>
        </w:tc>
        <w:tc>
          <w:tcPr>
            <w:tcW w:w="720" w:type="dxa"/>
            <w:tcBorders>
              <w:top w:val="nil"/>
              <w:left w:val="nil"/>
              <w:bottom w:val="single" w:sz="4" w:space="0" w:color="000000"/>
              <w:right w:val="single" w:sz="4" w:space="0" w:color="000000"/>
            </w:tcBorders>
            <w:shd w:val="clear" w:color="auto" w:fill="auto"/>
            <w:noWrap/>
            <w:vAlign w:val="center"/>
            <w:hideMark/>
          </w:tcPr>
          <w:p w14:paraId="3A4D721A" w14:textId="021DF979" w:rsidR="00763922" w:rsidRPr="00CC0CFE" w:rsidRDefault="00763922" w:rsidP="009070F4">
            <w:pPr>
              <w:rPr>
                <w:noProof w:val="0"/>
                <w:lang w:eastAsia="zh-CN"/>
              </w:rPr>
            </w:pPr>
            <w:r>
              <w:t>5.3</w:t>
            </w:r>
          </w:p>
        </w:tc>
        <w:tc>
          <w:tcPr>
            <w:tcW w:w="720" w:type="dxa"/>
            <w:tcBorders>
              <w:top w:val="nil"/>
              <w:left w:val="nil"/>
              <w:bottom w:val="single" w:sz="4" w:space="0" w:color="000000"/>
              <w:right w:val="single" w:sz="4" w:space="0" w:color="000000"/>
            </w:tcBorders>
            <w:shd w:val="clear" w:color="auto" w:fill="auto"/>
            <w:noWrap/>
            <w:vAlign w:val="center"/>
            <w:hideMark/>
          </w:tcPr>
          <w:p w14:paraId="481F1E0C" w14:textId="195AE0DD" w:rsidR="00763922" w:rsidRPr="00CC0CFE" w:rsidRDefault="00763922" w:rsidP="009070F4">
            <w:pPr>
              <w:rPr>
                <w:noProof w:val="0"/>
                <w:lang w:eastAsia="zh-CN"/>
              </w:rPr>
            </w:pPr>
            <w:r>
              <w:t>5.35</w:t>
            </w:r>
          </w:p>
        </w:tc>
        <w:tc>
          <w:tcPr>
            <w:tcW w:w="720" w:type="dxa"/>
            <w:tcBorders>
              <w:top w:val="nil"/>
              <w:left w:val="nil"/>
              <w:bottom w:val="single" w:sz="4" w:space="0" w:color="000000"/>
              <w:right w:val="single" w:sz="4" w:space="0" w:color="000000"/>
            </w:tcBorders>
            <w:shd w:val="clear" w:color="auto" w:fill="auto"/>
            <w:noWrap/>
            <w:vAlign w:val="center"/>
            <w:hideMark/>
          </w:tcPr>
          <w:p w14:paraId="6CD07A96" w14:textId="6B128F08" w:rsidR="00763922" w:rsidRPr="00CC0CFE" w:rsidRDefault="00763922" w:rsidP="009070F4">
            <w:pPr>
              <w:rPr>
                <w:noProof w:val="0"/>
                <w:lang w:eastAsia="zh-CN"/>
              </w:rPr>
            </w:pPr>
            <w:r>
              <w:t>5.33</w:t>
            </w:r>
          </w:p>
        </w:tc>
        <w:tc>
          <w:tcPr>
            <w:tcW w:w="720" w:type="dxa"/>
            <w:tcBorders>
              <w:top w:val="nil"/>
              <w:left w:val="nil"/>
              <w:bottom w:val="single" w:sz="4" w:space="0" w:color="000000"/>
              <w:right w:val="single" w:sz="4" w:space="0" w:color="000000"/>
            </w:tcBorders>
            <w:shd w:val="clear" w:color="auto" w:fill="auto"/>
            <w:noWrap/>
            <w:vAlign w:val="center"/>
            <w:hideMark/>
          </w:tcPr>
          <w:p w14:paraId="14FBD098" w14:textId="7D4A9C05" w:rsidR="00763922" w:rsidRPr="00CC0CFE" w:rsidRDefault="00763922" w:rsidP="009070F4">
            <w:pPr>
              <w:rPr>
                <w:noProof w:val="0"/>
                <w:lang w:eastAsia="zh-CN"/>
              </w:rPr>
            </w:pPr>
            <w:r>
              <w:t>5.87</w:t>
            </w:r>
          </w:p>
        </w:tc>
        <w:tc>
          <w:tcPr>
            <w:tcW w:w="720" w:type="dxa"/>
            <w:tcBorders>
              <w:top w:val="nil"/>
              <w:left w:val="nil"/>
              <w:bottom w:val="single" w:sz="4" w:space="0" w:color="000000"/>
              <w:right w:val="single" w:sz="4" w:space="0" w:color="000000"/>
            </w:tcBorders>
            <w:shd w:val="clear" w:color="auto" w:fill="auto"/>
            <w:noWrap/>
            <w:vAlign w:val="center"/>
            <w:hideMark/>
          </w:tcPr>
          <w:p w14:paraId="1B7E13B0" w14:textId="53D0DC2E" w:rsidR="00763922" w:rsidRPr="00CC0CFE" w:rsidRDefault="00763922" w:rsidP="009070F4">
            <w:pPr>
              <w:rPr>
                <w:noProof w:val="0"/>
                <w:lang w:eastAsia="zh-CN"/>
              </w:rPr>
            </w:pPr>
            <w:r>
              <w:t>6.09</w:t>
            </w:r>
          </w:p>
        </w:tc>
        <w:tc>
          <w:tcPr>
            <w:tcW w:w="720" w:type="dxa"/>
            <w:tcBorders>
              <w:top w:val="nil"/>
              <w:left w:val="nil"/>
              <w:bottom w:val="single" w:sz="4" w:space="0" w:color="000000"/>
              <w:right w:val="single" w:sz="4" w:space="0" w:color="000000"/>
            </w:tcBorders>
            <w:shd w:val="clear" w:color="auto" w:fill="auto"/>
            <w:noWrap/>
            <w:vAlign w:val="center"/>
            <w:hideMark/>
          </w:tcPr>
          <w:p w14:paraId="4EC610D1" w14:textId="040D5EDB" w:rsidR="00763922" w:rsidRPr="00CC0CFE" w:rsidRDefault="00763922" w:rsidP="009070F4">
            <w:pPr>
              <w:rPr>
                <w:noProof w:val="0"/>
                <w:lang w:eastAsia="zh-CN"/>
              </w:rPr>
            </w:pPr>
            <w:r>
              <w:t>6.55</w:t>
            </w:r>
          </w:p>
        </w:tc>
        <w:tc>
          <w:tcPr>
            <w:tcW w:w="720" w:type="dxa"/>
            <w:tcBorders>
              <w:top w:val="nil"/>
              <w:left w:val="nil"/>
              <w:bottom w:val="single" w:sz="4" w:space="0" w:color="000000"/>
              <w:right w:val="single" w:sz="4" w:space="0" w:color="000000"/>
            </w:tcBorders>
            <w:shd w:val="clear" w:color="auto" w:fill="auto"/>
            <w:noWrap/>
            <w:vAlign w:val="center"/>
            <w:hideMark/>
          </w:tcPr>
          <w:p w14:paraId="1F7FFF83" w14:textId="6CB898BD" w:rsidR="00763922" w:rsidRPr="00CC0CFE" w:rsidRDefault="00763922" w:rsidP="009070F4">
            <w:pPr>
              <w:rPr>
                <w:noProof w:val="0"/>
                <w:lang w:eastAsia="zh-CN"/>
              </w:rPr>
            </w:pPr>
            <w:r>
              <w:t>6.62</w:t>
            </w:r>
          </w:p>
        </w:tc>
        <w:tc>
          <w:tcPr>
            <w:tcW w:w="720" w:type="dxa"/>
            <w:tcBorders>
              <w:top w:val="nil"/>
              <w:left w:val="nil"/>
              <w:bottom w:val="single" w:sz="4" w:space="0" w:color="000000"/>
              <w:right w:val="single" w:sz="4" w:space="0" w:color="000000"/>
            </w:tcBorders>
            <w:shd w:val="clear" w:color="auto" w:fill="auto"/>
            <w:noWrap/>
            <w:vAlign w:val="center"/>
            <w:hideMark/>
          </w:tcPr>
          <w:p w14:paraId="0C7A196A" w14:textId="26CC45E5" w:rsidR="00763922" w:rsidRPr="00CC0CFE" w:rsidRDefault="00763922" w:rsidP="009070F4">
            <w:pPr>
              <w:rPr>
                <w:noProof w:val="0"/>
                <w:lang w:eastAsia="zh-CN"/>
              </w:rPr>
            </w:pPr>
            <w:r>
              <w:t>6.62</w:t>
            </w:r>
          </w:p>
        </w:tc>
        <w:tc>
          <w:tcPr>
            <w:tcW w:w="720" w:type="dxa"/>
            <w:tcBorders>
              <w:top w:val="nil"/>
              <w:left w:val="nil"/>
              <w:bottom w:val="single" w:sz="4" w:space="0" w:color="000000"/>
              <w:right w:val="single" w:sz="4" w:space="0" w:color="000000"/>
            </w:tcBorders>
            <w:shd w:val="clear" w:color="auto" w:fill="auto"/>
            <w:noWrap/>
            <w:vAlign w:val="center"/>
            <w:hideMark/>
          </w:tcPr>
          <w:p w14:paraId="432D9C4C" w14:textId="3AAC8A2D" w:rsidR="00763922" w:rsidRPr="00CC0CFE" w:rsidRDefault="00763922" w:rsidP="009070F4">
            <w:pPr>
              <w:rPr>
                <w:noProof w:val="0"/>
                <w:lang w:eastAsia="zh-CN"/>
              </w:rPr>
            </w:pPr>
            <w:r>
              <w:t>6.8</w:t>
            </w:r>
          </w:p>
        </w:tc>
        <w:tc>
          <w:tcPr>
            <w:tcW w:w="948" w:type="dxa"/>
            <w:tcBorders>
              <w:top w:val="nil"/>
              <w:left w:val="nil"/>
              <w:bottom w:val="single" w:sz="4" w:space="0" w:color="000000"/>
              <w:right w:val="single" w:sz="4" w:space="0" w:color="000000"/>
            </w:tcBorders>
            <w:shd w:val="clear" w:color="auto" w:fill="auto"/>
            <w:noWrap/>
            <w:vAlign w:val="center"/>
            <w:hideMark/>
          </w:tcPr>
          <w:p w14:paraId="47D1F091" w14:textId="4390FFD6" w:rsidR="00763922" w:rsidRPr="00CC0CFE" w:rsidRDefault="00763922" w:rsidP="009070F4">
            <w:pPr>
              <w:rPr>
                <w:noProof w:val="0"/>
                <w:lang w:eastAsia="zh-CN"/>
              </w:rPr>
            </w:pPr>
            <w:r>
              <w:t>6.02</w:t>
            </w:r>
          </w:p>
        </w:tc>
      </w:tr>
      <w:tr w:rsidR="00763922" w:rsidRPr="00CC0CFE" w14:paraId="67B75D91"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AED0AC9" w14:textId="7CD6D9CD" w:rsidR="00763922" w:rsidRPr="00CC0CFE" w:rsidRDefault="00763922" w:rsidP="009070F4">
            <w:pPr>
              <w:rPr>
                <w:noProof w:val="0"/>
                <w:lang w:eastAsia="zh-CN"/>
              </w:rPr>
            </w:pPr>
            <w:r>
              <w:t>OPT ANG</w:t>
            </w:r>
          </w:p>
        </w:tc>
        <w:tc>
          <w:tcPr>
            <w:tcW w:w="721" w:type="dxa"/>
            <w:tcBorders>
              <w:top w:val="nil"/>
              <w:left w:val="nil"/>
              <w:bottom w:val="single" w:sz="4" w:space="0" w:color="000000"/>
              <w:right w:val="single" w:sz="4" w:space="0" w:color="000000"/>
            </w:tcBorders>
            <w:shd w:val="clear" w:color="auto" w:fill="auto"/>
            <w:noWrap/>
            <w:vAlign w:val="center"/>
            <w:hideMark/>
          </w:tcPr>
          <w:p w14:paraId="42C3661C" w14:textId="00B9BD8C" w:rsidR="00763922" w:rsidRPr="00CC0CFE" w:rsidRDefault="00763922" w:rsidP="009070F4">
            <w:pPr>
              <w:rPr>
                <w:noProof w:val="0"/>
                <w:lang w:eastAsia="zh-CN"/>
              </w:rPr>
            </w:pPr>
            <w:r>
              <w:t>9</w:t>
            </w:r>
          </w:p>
        </w:tc>
        <w:tc>
          <w:tcPr>
            <w:tcW w:w="721" w:type="dxa"/>
            <w:tcBorders>
              <w:top w:val="nil"/>
              <w:left w:val="nil"/>
              <w:bottom w:val="single" w:sz="4" w:space="0" w:color="000000"/>
              <w:right w:val="single" w:sz="4" w:space="0" w:color="000000"/>
            </w:tcBorders>
            <w:shd w:val="clear" w:color="auto" w:fill="auto"/>
            <w:noWrap/>
            <w:vAlign w:val="center"/>
            <w:hideMark/>
          </w:tcPr>
          <w:p w14:paraId="5D3116A3" w14:textId="2C2C288C" w:rsidR="00763922" w:rsidRPr="00CC0CFE" w:rsidRDefault="00763922" w:rsidP="009070F4">
            <w:pPr>
              <w:rPr>
                <w:noProof w:val="0"/>
                <w:lang w:eastAsia="zh-CN"/>
              </w:rPr>
            </w:pPr>
            <w:r>
              <w:t>2</w:t>
            </w:r>
          </w:p>
        </w:tc>
        <w:tc>
          <w:tcPr>
            <w:tcW w:w="721" w:type="dxa"/>
            <w:tcBorders>
              <w:top w:val="nil"/>
              <w:left w:val="nil"/>
              <w:bottom w:val="single" w:sz="4" w:space="0" w:color="000000"/>
              <w:right w:val="single" w:sz="4" w:space="0" w:color="000000"/>
            </w:tcBorders>
            <w:shd w:val="clear" w:color="auto" w:fill="auto"/>
            <w:noWrap/>
            <w:vAlign w:val="center"/>
            <w:hideMark/>
          </w:tcPr>
          <w:p w14:paraId="3F3E5C95" w14:textId="175487CB" w:rsidR="00763922" w:rsidRPr="00CC0CFE" w:rsidRDefault="00763922" w:rsidP="009070F4">
            <w:pPr>
              <w:rPr>
                <w:noProof w:val="0"/>
                <w:lang w:eastAsia="zh-CN"/>
              </w:rPr>
            </w:pPr>
            <w:r>
              <w:t>14</w:t>
            </w:r>
          </w:p>
        </w:tc>
        <w:tc>
          <w:tcPr>
            <w:tcW w:w="720" w:type="dxa"/>
            <w:tcBorders>
              <w:top w:val="nil"/>
              <w:left w:val="nil"/>
              <w:bottom w:val="single" w:sz="4" w:space="0" w:color="000000"/>
              <w:right w:val="single" w:sz="4" w:space="0" w:color="000000"/>
            </w:tcBorders>
            <w:shd w:val="clear" w:color="auto" w:fill="auto"/>
            <w:noWrap/>
            <w:vAlign w:val="center"/>
            <w:hideMark/>
          </w:tcPr>
          <w:p w14:paraId="56729326" w14:textId="56B26CB7" w:rsidR="00763922" w:rsidRPr="00CC0CFE" w:rsidRDefault="00763922" w:rsidP="009070F4">
            <w:pPr>
              <w:rPr>
                <w:noProof w:val="0"/>
                <w:lang w:eastAsia="zh-CN"/>
              </w:rPr>
            </w:pPr>
            <w:r>
              <w:t>29</w:t>
            </w:r>
          </w:p>
        </w:tc>
        <w:tc>
          <w:tcPr>
            <w:tcW w:w="720" w:type="dxa"/>
            <w:tcBorders>
              <w:top w:val="nil"/>
              <w:left w:val="nil"/>
              <w:bottom w:val="single" w:sz="4" w:space="0" w:color="000000"/>
              <w:right w:val="single" w:sz="4" w:space="0" w:color="000000"/>
            </w:tcBorders>
            <w:shd w:val="clear" w:color="auto" w:fill="auto"/>
            <w:noWrap/>
            <w:vAlign w:val="center"/>
            <w:hideMark/>
          </w:tcPr>
          <w:p w14:paraId="0483FC8A" w14:textId="572FE493" w:rsidR="00763922" w:rsidRPr="00CC0CFE" w:rsidRDefault="00763922" w:rsidP="009070F4">
            <w:pPr>
              <w:rPr>
                <w:noProof w:val="0"/>
                <w:lang w:eastAsia="zh-CN"/>
              </w:rPr>
            </w:pPr>
            <w:r>
              <w:t>42</w:t>
            </w:r>
          </w:p>
        </w:tc>
        <w:tc>
          <w:tcPr>
            <w:tcW w:w="720" w:type="dxa"/>
            <w:tcBorders>
              <w:top w:val="nil"/>
              <w:left w:val="nil"/>
              <w:bottom w:val="single" w:sz="4" w:space="0" w:color="000000"/>
              <w:right w:val="single" w:sz="4" w:space="0" w:color="000000"/>
            </w:tcBorders>
            <w:shd w:val="clear" w:color="auto" w:fill="auto"/>
            <w:noWrap/>
            <w:vAlign w:val="center"/>
            <w:hideMark/>
          </w:tcPr>
          <w:p w14:paraId="567BE48B" w14:textId="124943DA" w:rsidR="00763922" w:rsidRPr="00CC0CFE" w:rsidRDefault="00763922" w:rsidP="009070F4">
            <w:pPr>
              <w:rPr>
                <w:noProof w:val="0"/>
                <w:lang w:eastAsia="zh-CN"/>
              </w:rPr>
            </w:pPr>
            <w:r>
              <w:t>46</w:t>
            </w:r>
          </w:p>
        </w:tc>
        <w:tc>
          <w:tcPr>
            <w:tcW w:w="720" w:type="dxa"/>
            <w:tcBorders>
              <w:top w:val="nil"/>
              <w:left w:val="nil"/>
              <w:bottom w:val="single" w:sz="4" w:space="0" w:color="000000"/>
              <w:right w:val="single" w:sz="4" w:space="0" w:color="000000"/>
            </w:tcBorders>
            <w:shd w:val="clear" w:color="auto" w:fill="auto"/>
            <w:noWrap/>
            <w:vAlign w:val="center"/>
            <w:hideMark/>
          </w:tcPr>
          <w:p w14:paraId="69FB7AFD" w14:textId="25309D8E" w:rsidR="00763922" w:rsidRPr="00CC0CFE" w:rsidRDefault="00763922" w:rsidP="009070F4">
            <w:pPr>
              <w:rPr>
                <w:noProof w:val="0"/>
                <w:lang w:eastAsia="zh-CN"/>
              </w:rPr>
            </w:pPr>
            <w:r>
              <w:t>46</w:t>
            </w:r>
          </w:p>
        </w:tc>
        <w:tc>
          <w:tcPr>
            <w:tcW w:w="720" w:type="dxa"/>
            <w:tcBorders>
              <w:top w:val="nil"/>
              <w:left w:val="nil"/>
              <w:bottom w:val="single" w:sz="4" w:space="0" w:color="000000"/>
              <w:right w:val="single" w:sz="4" w:space="0" w:color="000000"/>
            </w:tcBorders>
            <w:shd w:val="clear" w:color="auto" w:fill="auto"/>
            <w:noWrap/>
            <w:vAlign w:val="center"/>
            <w:hideMark/>
          </w:tcPr>
          <w:p w14:paraId="6FAA3B96" w14:textId="3F6C8111" w:rsidR="00763922" w:rsidRPr="00CC0CFE" w:rsidRDefault="00763922" w:rsidP="009070F4">
            <w:pPr>
              <w:rPr>
                <w:noProof w:val="0"/>
                <w:lang w:eastAsia="zh-CN"/>
              </w:rPr>
            </w:pPr>
            <w:r>
              <w:t>36</w:t>
            </w:r>
          </w:p>
        </w:tc>
        <w:tc>
          <w:tcPr>
            <w:tcW w:w="720" w:type="dxa"/>
            <w:tcBorders>
              <w:top w:val="nil"/>
              <w:left w:val="nil"/>
              <w:bottom w:val="single" w:sz="4" w:space="0" w:color="000000"/>
              <w:right w:val="single" w:sz="4" w:space="0" w:color="000000"/>
            </w:tcBorders>
            <w:shd w:val="clear" w:color="auto" w:fill="auto"/>
            <w:noWrap/>
            <w:vAlign w:val="center"/>
            <w:hideMark/>
          </w:tcPr>
          <w:p w14:paraId="70BCD71C" w14:textId="5DCD926B" w:rsidR="00763922" w:rsidRPr="00CC0CFE" w:rsidRDefault="00763922" w:rsidP="009070F4">
            <w:pPr>
              <w:rPr>
                <w:noProof w:val="0"/>
                <w:lang w:eastAsia="zh-CN"/>
              </w:rPr>
            </w:pPr>
            <w:r>
              <w:t>22</w:t>
            </w:r>
          </w:p>
        </w:tc>
        <w:tc>
          <w:tcPr>
            <w:tcW w:w="720" w:type="dxa"/>
            <w:tcBorders>
              <w:top w:val="nil"/>
              <w:left w:val="nil"/>
              <w:bottom w:val="single" w:sz="4" w:space="0" w:color="000000"/>
              <w:right w:val="single" w:sz="4" w:space="0" w:color="000000"/>
            </w:tcBorders>
            <w:shd w:val="clear" w:color="auto" w:fill="auto"/>
            <w:noWrap/>
            <w:vAlign w:val="center"/>
            <w:hideMark/>
          </w:tcPr>
          <w:p w14:paraId="1795437D" w14:textId="1A663122" w:rsidR="00763922" w:rsidRPr="00CC0CFE" w:rsidRDefault="00763922" w:rsidP="009070F4">
            <w:pPr>
              <w:rPr>
                <w:noProof w:val="0"/>
                <w:lang w:eastAsia="zh-CN"/>
              </w:rPr>
            </w:pPr>
            <w:r>
              <w:t>6</w:t>
            </w:r>
          </w:p>
        </w:tc>
        <w:tc>
          <w:tcPr>
            <w:tcW w:w="720" w:type="dxa"/>
            <w:tcBorders>
              <w:top w:val="nil"/>
              <w:left w:val="nil"/>
              <w:bottom w:val="single" w:sz="4" w:space="0" w:color="000000"/>
              <w:right w:val="single" w:sz="4" w:space="0" w:color="000000"/>
            </w:tcBorders>
            <w:shd w:val="clear" w:color="auto" w:fill="auto"/>
            <w:noWrap/>
            <w:vAlign w:val="center"/>
            <w:hideMark/>
          </w:tcPr>
          <w:p w14:paraId="544ABEB1" w14:textId="5154017F" w:rsidR="00763922" w:rsidRPr="00CC0CFE" w:rsidRDefault="00763922" w:rsidP="009070F4">
            <w:pPr>
              <w:rPr>
                <w:noProof w:val="0"/>
                <w:lang w:eastAsia="zh-CN"/>
              </w:rPr>
            </w:pPr>
            <w:r>
              <w:t>0</w:t>
            </w:r>
          </w:p>
        </w:tc>
        <w:tc>
          <w:tcPr>
            <w:tcW w:w="720" w:type="dxa"/>
            <w:tcBorders>
              <w:top w:val="nil"/>
              <w:left w:val="nil"/>
              <w:bottom w:val="single" w:sz="4" w:space="0" w:color="000000"/>
              <w:right w:val="single" w:sz="4" w:space="0" w:color="000000"/>
            </w:tcBorders>
            <w:shd w:val="clear" w:color="auto" w:fill="auto"/>
            <w:noWrap/>
            <w:vAlign w:val="center"/>
            <w:hideMark/>
          </w:tcPr>
          <w:p w14:paraId="5282738D" w14:textId="500CCC6C" w:rsidR="00763922" w:rsidRPr="00CC0CFE" w:rsidRDefault="00763922" w:rsidP="009070F4">
            <w:pPr>
              <w:rPr>
                <w:noProof w:val="0"/>
                <w:lang w:eastAsia="zh-CN"/>
              </w:rPr>
            </w:pPr>
            <w:r>
              <w:t>11</w:t>
            </w:r>
          </w:p>
        </w:tc>
        <w:tc>
          <w:tcPr>
            <w:tcW w:w="948" w:type="dxa"/>
            <w:tcBorders>
              <w:top w:val="nil"/>
              <w:left w:val="nil"/>
              <w:bottom w:val="single" w:sz="4" w:space="0" w:color="000000"/>
              <w:right w:val="single" w:sz="4" w:space="0" w:color="000000"/>
            </w:tcBorders>
            <w:shd w:val="clear" w:color="auto" w:fill="auto"/>
            <w:noWrap/>
            <w:vAlign w:val="center"/>
            <w:hideMark/>
          </w:tcPr>
          <w:p w14:paraId="7197CD99" w14:textId="4626C9BA" w:rsidR="00763922" w:rsidRPr="00CC0CFE" w:rsidRDefault="00763922" w:rsidP="009070F4">
            <w:pPr>
              <w:rPr>
                <w:noProof w:val="0"/>
                <w:lang w:eastAsia="zh-CN"/>
              </w:rPr>
            </w:pPr>
            <w:r>
              <w:t>22</w:t>
            </w:r>
          </w:p>
        </w:tc>
      </w:tr>
    </w:tbl>
    <w:p w14:paraId="1419853E" w14:textId="6566A4D9" w:rsidR="00CC0CFE" w:rsidRDefault="00CC0CFE" w:rsidP="009070F4"/>
    <w:p w14:paraId="51FB27EA" w14:textId="080781F8" w:rsidR="00CC0CFE" w:rsidRPr="00CC0CFE" w:rsidRDefault="00CC0CFE" w:rsidP="009070F4"/>
    <w:p w14:paraId="0E2B5A7E" w14:textId="1B62CB2F" w:rsidR="00CC0CFE" w:rsidRDefault="00781050" w:rsidP="00E66DB1">
      <w:pPr>
        <w:pStyle w:val="AppendixHeading1"/>
      </w:pPr>
      <w:r>
        <w:lastRenderedPageBreak/>
        <w:t>Appendix 7 – Australian Government Energy Consumption Data</w:t>
      </w:r>
    </w:p>
    <w:p w14:paraId="381982F2" w14:textId="77777777" w:rsidR="00E66DB1" w:rsidRPr="00E66DB1" w:rsidRDefault="00E66DB1" w:rsidP="009070F4"/>
    <w:tbl>
      <w:tblPr>
        <w:tblW w:w="10440" w:type="dxa"/>
        <w:tblInd w:w="-630" w:type="dxa"/>
        <w:tblLook w:val="04A0" w:firstRow="1" w:lastRow="0" w:firstColumn="1" w:lastColumn="0" w:noHBand="0" w:noVBand="1"/>
      </w:tblPr>
      <w:tblGrid>
        <w:gridCol w:w="1350"/>
        <w:gridCol w:w="1260"/>
        <w:gridCol w:w="1079"/>
        <w:gridCol w:w="923"/>
        <w:gridCol w:w="698"/>
        <w:gridCol w:w="1170"/>
        <w:gridCol w:w="996"/>
        <w:gridCol w:w="1001"/>
        <w:gridCol w:w="923"/>
        <w:gridCol w:w="1046"/>
      </w:tblGrid>
      <w:tr w:rsidR="00CC0CFE" w:rsidRPr="00CC0CFE" w14:paraId="3BA0DA22" w14:textId="77777777" w:rsidTr="00E66DB1">
        <w:trPr>
          <w:trHeight w:val="288"/>
        </w:trPr>
        <w:tc>
          <w:tcPr>
            <w:tcW w:w="1350" w:type="dxa"/>
            <w:tcBorders>
              <w:top w:val="nil"/>
              <w:left w:val="nil"/>
              <w:bottom w:val="nil"/>
              <w:right w:val="nil"/>
            </w:tcBorders>
            <w:shd w:val="clear" w:color="auto" w:fill="auto"/>
            <w:noWrap/>
            <w:vAlign w:val="bottom"/>
            <w:hideMark/>
          </w:tcPr>
          <w:p w14:paraId="3EDFE2EC" w14:textId="77777777" w:rsidR="00CC0CFE" w:rsidRPr="00CC0CFE" w:rsidRDefault="00CC0CFE" w:rsidP="009070F4">
            <w:pPr>
              <w:rPr>
                <w:lang w:eastAsia="zh-CN"/>
              </w:rPr>
            </w:pPr>
            <w:r w:rsidRPr="00CC0CFE">
              <w:rPr>
                <w:lang w:eastAsia="zh-CN"/>
              </w:rPr>
              <w:t>City</w:t>
            </w:r>
          </w:p>
        </w:tc>
        <w:tc>
          <w:tcPr>
            <w:tcW w:w="1260" w:type="dxa"/>
            <w:tcBorders>
              <w:top w:val="nil"/>
              <w:left w:val="nil"/>
              <w:bottom w:val="nil"/>
              <w:right w:val="nil"/>
            </w:tcBorders>
            <w:shd w:val="clear" w:color="auto" w:fill="auto"/>
            <w:noWrap/>
            <w:vAlign w:val="bottom"/>
            <w:hideMark/>
          </w:tcPr>
          <w:p w14:paraId="2E114609" w14:textId="77777777" w:rsidR="00CC0CFE" w:rsidRPr="00CC0CFE" w:rsidRDefault="00CC0CFE" w:rsidP="009070F4">
            <w:pPr>
              <w:rPr>
                <w:lang w:eastAsia="zh-CN"/>
              </w:rPr>
            </w:pPr>
            <w:r w:rsidRPr="00CC0CFE">
              <w:rPr>
                <w:lang w:eastAsia="zh-CN"/>
              </w:rPr>
              <w:t>Post Code</w:t>
            </w:r>
          </w:p>
        </w:tc>
        <w:tc>
          <w:tcPr>
            <w:tcW w:w="1079" w:type="dxa"/>
            <w:tcBorders>
              <w:top w:val="nil"/>
              <w:left w:val="nil"/>
              <w:bottom w:val="nil"/>
              <w:right w:val="nil"/>
            </w:tcBorders>
            <w:shd w:val="clear" w:color="auto" w:fill="auto"/>
            <w:noWrap/>
            <w:vAlign w:val="bottom"/>
            <w:hideMark/>
          </w:tcPr>
          <w:p w14:paraId="67B899FD" w14:textId="77777777" w:rsidR="00CC0CFE" w:rsidRPr="00CC0CFE" w:rsidRDefault="00CC0CFE" w:rsidP="009070F4">
            <w:pPr>
              <w:rPr>
                <w:lang w:eastAsia="zh-CN"/>
              </w:rPr>
            </w:pPr>
            <w:r w:rsidRPr="00CC0CFE">
              <w:rPr>
                <w:lang w:eastAsia="zh-CN"/>
              </w:rPr>
              <w:t># People</w:t>
            </w:r>
          </w:p>
        </w:tc>
        <w:tc>
          <w:tcPr>
            <w:tcW w:w="923" w:type="dxa"/>
            <w:tcBorders>
              <w:top w:val="nil"/>
              <w:left w:val="nil"/>
              <w:bottom w:val="nil"/>
              <w:right w:val="nil"/>
            </w:tcBorders>
            <w:shd w:val="clear" w:color="auto" w:fill="auto"/>
            <w:noWrap/>
            <w:vAlign w:val="bottom"/>
            <w:hideMark/>
          </w:tcPr>
          <w:p w14:paraId="2FF86D22" w14:textId="77777777" w:rsidR="00CC0CFE" w:rsidRPr="00CC0CFE" w:rsidRDefault="00CC0CFE" w:rsidP="009070F4">
            <w:pPr>
              <w:rPr>
                <w:lang w:eastAsia="zh-CN"/>
              </w:rPr>
            </w:pPr>
            <w:r w:rsidRPr="00CC0CFE">
              <w:rPr>
                <w:lang w:eastAsia="zh-CN"/>
              </w:rPr>
              <w:t xml:space="preserve">Pool </w:t>
            </w:r>
          </w:p>
        </w:tc>
        <w:tc>
          <w:tcPr>
            <w:tcW w:w="698" w:type="dxa"/>
            <w:tcBorders>
              <w:top w:val="nil"/>
              <w:left w:val="nil"/>
              <w:bottom w:val="nil"/>
              <w:right w:val="nil"/>
            </w:tcBorders>
            <w:shd w:val="clear" w:color="auto" w:fill="auto"/>
            <w:noWrap/>
            <w:vAlign w:val="bottom"/>
            <w:hideMark/>
          </w:tcPr>
          <w:p w14:paraId="687F6C3E" w14:textId="77777777" w:rsidR="00CC0CFE" w:rsidRPr="00CC0CFE" w:rsidRDefault="00CC0CFE" w:rsidP="009070F4">
            <w:pPr>
              <w:rPr>
                <w:lang w:eastAsia="zh-CN"/>
              </w:rPr>
            </w:pPr>
            <w:r w:rsidRPr="00CC0CFE">
              <w:rPr>
                <w:lang w:eastAsia="zh-CN"/>
              </w:rPr>
              <w:t>Gas</w:t>
            </w:r>
          </w:p>
        </w:tc>
        <w:tc>
          <w:tcPr>
            <w:tcW w:w="1170" w:type="dxa"/>
            <w:tcBorders>
              <w:top w:val="nil"/>
              <w:left w:val="nil"/>
              <w:bottom w:val="nil"/>
              <w:right w:val="nil"/>
            </w:tcBorders>
            <w:shd w:val="clear" w:color="auto" w:fill="auto"/>
            <w:noWrap/>
            <w:vAlign w:val="bottom"/>
            <w:hideMark/>
          </w:tcPr>
          <w:p w14:paraId="7B687DE2" w14:textId="77777777" w:rsidR="00CC0CFE" w:rsidRPr="00CC0CFE" w:rsidRDefault="00CC0CFE" w:rsidP="009070F4">
            <w:pPr>
              <w:rPr>
                <w:lang w:eastAsia="zh-CN"/>
              </w:rPr>
            </w:pPr>
            <w:r w:rsidRPr="00CC0CFE">
              <w:rPr>
                <w:lang w:eastAsia="zh-CN"/>
              </w:rPr>
              <w:t>kwhr/day</w:t>
            </w:r>
          </w:p>
        </w:tc>
        <w:tc>
          <w:tcPr>
            <w:tcW w:w="990" w:type="dxa"/>
            <w:tcBorders>
              <w:top w:val="nil"/>
              <w:left w:val="nil"/>
              <w:bottom w:val="nil"/>
              <w:right w:val="nil"/>
            </w:tcBorders>
            <w:shd w:val="clear" w:color="auto" w:fill="auto"/>
            <w:noWrap/>
            <w:vAlign w:val="bottom"/>
            <w:hideMark/>
          </w:tcPr>
          <w:p w14:paraId="72B22E80" w14:textId="77777777" w:rsidR="00CC0CFE" w:rsidRPr="00CC0CFE" w:rsidRDefault="00CC0CFE" w:rsidP="009070F4">
            <w:pPr>
              <w:rPr>
                <w:lang w:eastAsia="zh-CN"/>
              </w:rPr>
            </w:pPr>
            <w:r w:rsidRPr="00CC0CFE">
              <w:rPr>
                <w:lang w:eastAsia="zh-CN"/>
              </w:rPr>
              <w:t>Annual</w:t>
            </w:r>
          </w:p>
        </w:tc>
        <w:tc>
          <w:tcPr>
            <w:tcW w:w="1001" w:type="dxa"/>
            <w:tcBorders>
              <w:top w:val="nil"/>
              <w:left w:val="nil"/>
              <w:bottom w:val="nil"/>
              <w:right w:val="nil"/>
            </w:tcBorders>
            <w:shd w:val="clear" w:color="auto" w:fill="auto"/>
            <w:noWrap/>
            <w:vAlign w:val="bottom"/>
            <w:hideMark/>
          </w:tcPr>
          <w:p w14:paraId="38AED7D1" w14:textId="77777777" w:rsidR="00CC0CFE" w:rsidRPr="00CC0CFE" w:rsidRDefault="00CC0CFE" w:rsidP="009070F4">
            <w:pPr>
              <w:rPr>
                <w:lang w:eastAsia="zh-CN"/>
              </w:rPr>
            </w:pPr>
            <w:r w:rsidRPr="00CC0CFE">
              <w:rPr>
                <w:lang w:eastAsia="zh-CN"/>
              </w:rPr>
              <w:t>Tariff #</w:t>
            </w:r>
          </w:p>
        </w:tc>
        <w:tc>
          <w:tcPr>
            <w:tcW w:w="923" w:type="dxa"/>
            <w:tcBorders>
              <w:top w:val="nil"/>
              <w:left w:val="nil"/>
              <w:bottom w:val="nil"/>
              <w:right w:val="nil"/>
            </w:tcBorders>
            <w:shd w:val="clear" w:color="auto" w:fill="auto"/>
            <w:noWrap/>
            <w:vAlign w:val="bottom"/>
            <w:hideMark/>
          </w:tcPr>
          <w:p w14:paraId="269A3562" w14:textId="77777777" w:rsidR="00CC0CFE" w:rsidRPr="00CC0CFE" w:rsidRDefault="00CC0CFE" w:rsidP="009070F4">
            <w:pPr>
              <w:rPr>
                <w:lang w:eastAsia="zh-CN"/>
              </w:rPr>
            </w:pPr>
            <w:r w:rsidRPr="00CC0CFE">
              <w:rPr>
                <w:lang w:eastAsia="zh-CN"/>
              </w:rPr>
              <w:t>Tariff Rate</w:t>
            </w:r>
          </w:p>
        </w:tc>
        <w:tc>
          <w:tcPr>
            <w:tcW w:w="1046" w:type="dxa"/>
            <w:tcBorders>
              <w:top w:val="nil"/>
              <w:left w:val="nil"/>
              <w:bottom w:val="nil"/>
              <w:right w:val="nil"/>
            </w:tcBorders>
            <w:shd w:val="clear" w:color="auto" w:fill="auto"/>
            <w:noWrap/>
            <w:vAlign w:val="bottom"/>
            <w:hideMark/>
          </w:tcPr>
          <w:p w14:paraId="04FEBCE2" w14:textId="77777777" w:rsidR="00CC0CFE" w:rsidRPr="00CC0CFE" w:rsidRDefault="00CC0CFE" w:rsidP="009070F4">
            <w:pPr>
              <w:rPr>
                <w:lang w:eastAsia="zh-CN"/>
              </w:rPr>
            </w:pPr>
            <w:r w:rsidRPr="00CC0CFE">
              <w:rPr>
                <w:lang w:eastAsia="zh-CN"/>
              </w:rPr>
              <w:t>Solar Rate</w:t>
            </w:r>
          </w:p>
        </w:tc>
      </w:tr>
      <w:tr w:rsidR="00CC0CFE" w:rsidRPr="00CC0CFE" w14:paraId="596B7925" w14:textId="77777777" w:rsidTr="00E66DB1">
        <w:trPr>
          <w:trHeight w:val="288"/>
        </w:trPr>
        <w:tc>
          <w:tcPr>
            <w:tcW w:w="1350" w:type="dxa"/>
            <w:tcBorders>
              <w:top w:val="nil"/>
              <w:left w:val="nil"/>
              <w:bottom w:val="nil"/>
              <w:right w:val="nil"/>
            </w:tcBorders>
            <w:shd w:val="clear" w:color="auto" w:fill="auto"/>
            <w:noWrap/>
            <w:vAlign w:val="bottom"/>
            <w:hideMark/>
          </w:tcPr>
          <w:p w14:paraId="24DD0E63" w14:textId="77777777" w:rsidR="00CC0CFE" w:rsidRPr="00CC0CFE" w:rsidRDefault="00CC0CFE" w:rsidP="009070F4">
            <w:pPr>
              <w:rPr>
                <w:lang w:eastAsia="zh-CN"/>
              </w:rPr>
            </w:pPr>
            <w:r w:rsidRPr="00CC0CFE">
              <w:rPr>
                <w:lang w:eastAsia="zh-CN"/>
              </w:rPr>
              <w:t>Townsville</w:t>
            </w:r>
          </w:p>
        </w:tc>
        <w:tc>
          <w:tcPr>
            <w:tcW w:w="1260" w:type="dxa"/>
            <w:tcBorders>
              <w:top w:val="nil"/>
              <w:left w:val="nil"/>
              <w:bottom w:val="nil"/>
              <w:right w:val="nil"/>
            </w:tcBorders>
            <w:shd w:val="clear" w:color="auto" w:fill="auto"/>
            <w:noWrap/>
            <w:vAlign w:val="bottom"/>
            <w:hideMark/>
          </w:tcPr>
          <w:p w14:paraId="4F7DC31B"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26B2C62A"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3690D8E"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039C15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2BA6499"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63B1F415"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3CEDB3C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617A81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497AA42" w14:textId="77777777" w:rsidR="00CC0CFE" w:rsidRPr="00CC0CFE" w:rsidRDefault="00CC0CFE" w:rsidP="009070F4">
            <w:pPr>
              <w:rPr>
                <w:lang w:eastAsia="zh-CN"/>
              </w:rPr>
            </w:pPr>
            <w:r w:rsidRPr="00CC0CFE">
              <w:rPr>
                <w:lang w:eastAsia="zh-CN"/>
              </w:rPr>
              <w:t>0.0774</w:t>
            </w:r>
          </w:p>
        </w:tc>
      </w:tr>
      <w:tr w:rsidR="00CC0CFE" w:rsidRPr="00CC0CFE" w14:paraId="0ACE3A53" w14:textId="77777777" w:rsidTr="00E66DB1">
        <w:trPr>
          <w:trHeight w:val="288"/>
        </w:trPr>
        <w:tc>
          <w:tcPr>
            <w:tcW w:w="1350" w:type="dxa"/>
            <w:tcBorders>
              <w:top w:val="nil"/>
              <w:left w:val="nil"/>
              <w:bottom w:val="nil"/>
              <w:right w:val="nil"/>
            </w:tcBorders>
            <w:shd w:val="clear" w:color="auto" w:fill="auto"/>
            <w:noWrap/>
            <w:vAlign w:val="bottom"/>
            <w:hideMark/>
          </w:tcPr>
          <w:p w14:paraId="0B13721C" w14:textId="77777777" w:rsidR="00CC0CFE" w:rsidRPr="00CC0CFE" w:rsidRDefault="00CC0CFE" w:rsidP="009070F4">
            <w:pPr>
              <w:rPr>
                <w:lang w:eastAsia="zh-CN"/>
              </w:rPr>
            </w:pPr>
            <w:r w:rsidRPr="00CC0CFE">
              <w:rPr>
                <w:lang w:eastAsia="zh-CN"/>
              </w:rPr>
              <w:t>1</w:t>
            </w:r>
          </w:p>
        </w:tc>
        <w:tc>
          <w:tcPr>
            <w:tcW w:w="1260" w:type="dxa"/>
            <w:tcBorders>
              <w:top w:val="nil"/>
              <w:left w:val="nil"/>
              <w:bottom w:val="nil"/>
              <w:right w:val="nil"/>
            </w:tcBorders>
            <w:shd w:val="clear" w:color="auto" w:fill="auto"/>
            <w:noWrap/>
            <w:vAlign w:val="bottom"/>
            <w:hideMark/>
          </w:tcPr>
          <w:p w14:paraId="040D64B5"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10DD20A4"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0E39DF7D"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5D3F82D1"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88A85E8"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25400A65"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24DB9AD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7D0BF6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E4C2903" w14:textId="77777777" w:rsidR="00CC0CFE" w:rsidRPr="00CC0CFE" w:rsidRDefault="00CC0CFE" w:rsidP="009070F4">
            <w:pPr>
              <w:rPr>
                <w:lang w:eastAsia="zh-CN"/>
              </w:rPr>
            </w:pPr>
            <w:r w:rsidRPr="00CC0CFE">
              <w:rPr>
                <w:lang w:eastAsia="zh-CN"/>
              </w:rPr>
              <w:t>0.0774</w:t>
            </w:r>
          </w:p>
        </w:tc>
      </w:tr>
      <w:tr w:rsidR="00CC0CFE" w:rsidRPr="00CC0CFE" w14:paraId="26496849" w14:textId="77777777" w:rsidTr="00E66DB1">
        <w:trPr>
          <w:trHeight w:val="288"/>
        </w:trPr>
        <w:tc>
          <w:tcPr>
            <w:tcW w:w="1350" w:type="dxa"/>
            <w:tcBorders>
              <w:top w:val="nil"/>
              <w:left w:val="nil"/>
              <w:bottom w:val="nil"/>
              <w:right w:val="nil"/>
            </w:tcBorders>
            <w:shd w:val="clear" w:color="auto" w:fill="auto"/>
            <w:noWrap/>
            <w:vAlign w:val="bottom"/>
            <w:hideMark/>
          </w:tcPr>
          <w:p w14:paraId="24A03AA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1F6CA7F"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63C33BF5"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53E00D54"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56C3BD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44159CA" w14:textId="77777777" w:rsidR="00CC0CFE" w:rsidRPr="00CC0CFE" w:rsidRDefault="00CC0CFE" w:rsidP="009070F4">
            <w:pPr>
              <w:rPr>
                <w:lang w:eastAsia="zh-CN"/>
              </w:rPr>
            </w:pPr>
            <w:r w:rsidRPr="00CC0CFE">
              <w:rPr>
                <w:lang w:eastAsia="zh-CN"/>
              </w:rPr>
              <w:t>32.5</w:t>
            </w:r>
          </w:p>
        </w:tc>
        <w:tc>
          <w:tcPr>
            <w:tcW w:w="990" w:type="dxa"/>
            <w:tcBorders>
              <w:top w:val="nil"/>
              <w:left w:val="nil"/>
              <w:bottom w:val="nil"/>
              <w:right w:val="nil"/>
            </w:tcBorders>
            <w:shd w:val="clear" w:color="auto" w:fill="auto"/>
            <w:noWrap/>
            <w:vAlign w:val="bottom"/>
            <w:hideMark/>
          </w:tcPr>
          <w:p w14:paraId="4A1E5F51" w14:textId="77777777" w:rsidR="00CC0CFE" w:rsidRPr="00CC0CFE" w:rsidRDefault="00CC0CFE" w:rsidP="009070F4">
            <w:pPr>
              <w:rPr>
                <w:lang w:eastAsia="zh-CN"/>
              </w:rPr>
            </w:pPr>
            <w:r w:rsidRPr="00CC0CFE">
              <w:rPr>
                <w:lang w:eastAsia="zh-CN"/>
              </w:rPr>
              <w:t>11862.5</w:t>
            </w:r>
          </w:p>
        </w:tc>
        <w:tc>
          <w:tcPr>
            <w:tcW w:w="1001" w:type="dxa"/>
            <w:tcBorders>
              <w:top w:val="nil"/>
              <w:left w:val="nil"/>
              <w:bottom w:val="nil"/>
              <w:right w:val="nil"/>
            </w:tcBorders>
            <w:shd w:val="clear" w:color="auto" w:fill="auto"/>
            <w:noWrap/>
            <w:vAlign w:val="bottom"/>
            <w:hideMark/>
          </w:tcPr>
          <w:p w14:paraId="0A3B847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8557B2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261A024" w14:textId="77777777" w:rsidR="00CC0CFE" w:rsidRPr="00CC0CFE" w:rsidRDefault="00CC0CFE" w:rsidP="009070F4">
            <w:pPr>
              <w:rPr>
                <w:lang w:eastAsia="zh-CN"/>
              </w:rPr>
            </w:pPr>
            <w:r w:rsidRPr="00CC0CFE">
              <w:rPr>
                <w:lang w:eastAsia="zh-CN"/>
              </w:rPr>
              <w:t>0.0774</w:t>
            </w:r>
          </w:p>
        </w:tc>
      </w:tr>
      <w:tr w:rsidR="00CC0CFE" w:rsidRPr="00CC0CFE" w14:paraId="262E83E2" w14:textId="77777777" w:rsidTr="00E66DB1">
        <w:trPr>
          <w:trHeight w:val="288"/>
        </w:trPr>
        <w:tc>
          <w:tcPr>
            <w:tcW w:w="1350" w:type="dxa"/>
            <w:tcBorders>
              <w:top w:val="nil"/>
              <w:left w:val="nil"/>
              <w:bottom w:val="nil"/>
              <w:right w:val="nil"/>
            </w:tcBorders>
            <w:shd w:val="clear" w:color="auto" w:fill="auto"/>
            <w:noWrap/>
            <w:vAlign w:val="bottom"/>
            <w:hideMark/>
          </w:tcPr>
          <w:p w14:paraId="69327EE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13A46B8"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43B7D789"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7ED482A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9A613DE"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3551094" w14:textId="77777777" w:rsidR="00CC0CFE" w:rsidRPr="00CC0CFE" w:rsidRDefault="00CC0CFE" w:rsidP="009070F4">
            <w:pPr>
              <w:rPr>
                <w:lang w:eastAsia="zh-CN"/>
              </w:rPr>
            </w:pPr>
            <w:r w:rsidRPr="00CC0CFE">
              <w:rPr>
                <w:lang w:eastAsia="zh-CN"/>
              </w:rPr>
              <w:t>32.5</w:t>
            </w:r>
          </w:p>
        </w:tc>
        <w:tc>
          <w:tcPr>
            <w:tcW w:w="990" w:type="dxa"/>
            <w:tcBorders>
              <w:top w:val="nil"/>
              <w:left w:val="nil"/>
              <w:bottom w:val="nil"/>
              <w:right w:val="nil"/>
            </w:tcBorders>
            <w:shd w:val="clear" w:color="auto" w:fill="auto"/>
            <w:noWrap/>
            <w:vAlign w:val="bottom"/>
            <w:hideMark/>
          </w:tcPr>
          <w:p w14:paraId="6169CAF1" w14:textId="77777777" w:rsidR="00CC0CFE" w:rsidRPr="00CC0CFE" w:rsidRDefault="00CC0CFE" w:rsidP="009070F4">
            <w:pPr>
              <w:rPr>
                <w:lang w:eastAsia="zh-CN"/>
              </w:rPr>
            </w:pPr>
            <w:r w:rsidRPr="00CC0CFE">
              <w:rPr>
                <w:lang w:eastAsia="zh-CN"/>
              </w:rPr>
              <w:t>11862.5</w:t>
            </w:r>
          </w:p>
        </w:tc>
        <w:tc>
          <w:tcPr>
            <w:tcW w:w="1001" w:type="dxa"/>
            <w:tcBorders>
              <w:top w:val="nil"/>
              <w:left w:val="nil"/>
              <w:bottom w:val="nil"/>
              <w:right w:val="nil"/>
            </w:tcBorders>
            <w:shd w:val="clear" w:color="auto" w:fill="auto"/>
            <w:noWrap/>
            <w:vAlign w:val="bottom"/>
            <w:hideMark/>
          </w:tcPr>
          <w:p w14:paraId="329B5CD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D455D0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90F975C" w14:textId="77777777" w:rsidR="00CC0CFE" w:rsidRPr="00CC0CFE" w:rsidRDefault="00CC0CFE" w:rsidP="009070F4">
            <w:pPr>
              <w:rPr>
                <w:lang w:eastAsia="zh-CN"/>
              </w:rPr>
            </w:pPr>
            <w:r w:rsidRPr="00CC0CFE">
              <w:rPr>
                <w:lang w:eastAsia="zh-CN"/>
              </w:rPr>
              <w:t>0.0774</w:t>
            </w:r>
          </w:p>
        </w:tc>
      </w:tr>
      <w:tr w:rsidR="00CC0CFE" w:rsidRPr="00CC0CFE" w14:paraId="0C3D1BC2" w14:textId="77777777" w:rsidTr="00E66DB1">
        <w:trPr>
          <w:trHeight w:val="288"/>
        </w:trPr>
        <w:tc>
          <w:tcPr>
            <w:tcW w:w="1350" w:type="dxa"/>
            <w:tcBorders>
              <w:top w:val="nil"/>
              <w:left w:val="nil"/>
              <w:bottom w:val="nil"/>
              <w:right w:val="nil"/>
            </w:tcBorders>
            <w:shd w:val="clear" w:color="auto" w:fill="auto"/>
            <w:noWrap/>
            <w:vAlign w:val="bottom"/>
            <w:hideMark/>
          </w:tcPr>
          <w:p w14:paraId="6186384F"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52B2C47"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144E8A1F"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24157126"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5A286E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71D8244" w14:textId="77777777" w:rsidR="00CC0CFE" w:rsidRPr="00CC0CFE" w:rsidRDefault="00CC0CFE" w:rsidP="009070F4">
            <w:pPr>
              <w:rPr>
                <w:lang w:eastAsia="zh-CN"/>
              </w:rPr>
            </w:pPr>
            <w:r w:rsidRPr="00CC0CFE">
              <w:rPr>
                <w:lang w:eastAsia="zh-CN"/>
              </w:rPr>
              <w:t>19.2</w:t>
            </w:r>
          </w:p>
        </w:tc>
        <w:tc>
          <w:tcPr>
            <w:tcW w:w="990" w:type="dxa"/>
            <w:tcBorders>
              <w:top w:val="nil"/>
              <w:left w:val="nil"/>
              <w:bottom w:val="nil"/>
              <w:right w:val="nil"/>
            </w:tcBorders>
            <w:shd w:val="clear" w:color="auto" w:fill="auto"/>
            <w:noWrap/>
            <w:vAlign w:val="bottom"/>
            <w:hideMark/>
          </w:tcPr>
          <w:p w14:paraId="321B2F57" w14:textId="77777777" w:rsidR="00CC0CFE" w:rsidRPr="00CC0CFE" w:rsidRDefault="00CC0CFE" w:rsidP="009070F4">
            <w:pPr>
              <w:rPr>
                <w:lang w:eastAsia="zh-CN"/>
              </w:rPr>
            </w:pPr>
            <w:r w:rsidRPr="00CC0CFE">
              <w:rPr>
                <w:lang w:eastAsia="zh-CN"/>
              </w:rPr>
              <w:t>7008</w:t>
            </w:r>
          </w:p>
        </w:tc>
        <w:tc>
          <w:tcPr>
            <w:tcW w:w="1001" w:type="dxa"/>
            <w:tcBorders>
              <w:top w:val="nil"/>
              <w:left w:val="nil"/>
              <w:bottom w:val="nil"/>
              <w:right w:val="nil"/>
            </w:tcBorders>
            <w:shd w:val="clear" w:color="auto" w:fill="auto"/>
            <w:noWrap/>
            <w:vAlign w:val="bottom"/>
            <w:hideMark/>
          </w:tcPr>
          <w:p w14:paraId="57F3DEC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1B5EDF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B7680EE" w14:textId="77777777" w:rsidR="00CC0CFE" w:rsidRPr="00CC0CFE" w:rsidRDefault="00CC0CFE" w:rsidP="009070F4">
            <w:pPr>
              <w:rPr>
                <w:lang w:eastAsia="zh-CN"/>
              </w:rPr>
            </w:pPr>
            <w:r w:rsidRPr="00CC0CFE">
              <w:rPr>
                <w:lang w:eastAsia="zh-CN"/>
              </w:rPr>
              <w:t>0.0774</w:t>
            </w:r>
          </w:p>
        </w:tc>
      </w:tr>
      <w:tr w:rsidR="00CC0CFE" w:rsidRPr="00CC0CFE" w14:paraId="1B98884E" w14:textId="77777777" w:rsidTr="00E66DB1">
        <w:trPr>
          <w:trHeight w:val="288"/>
        </w:trPr>
        <w:tc>
          <w:tcPr>
            <w:tcW w:w="1350" w:type="dxa"/>
            <w:tcBorders>
              <w:top w:val="nil"/>
              <w:left w:val="nil"/>
              <w:bottom w:val="nil"/>
              <w:right w:val="nil"/>
            </w:tcBorders>
            <w:shd w:val="clear" w:color="auto" w:fill="auto"/>
            <w:noWrap/>
            <w:vAlign w:val="bottom"/>
            <w:hideMark/>
          </w:tcPr>
          <w:p w14:paraId="1F5E872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8743E1D"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6E7F8891"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2DA71F0F"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F5F4A01"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5A6F41D" w14:textId="77777777" w:rsidR="00CC0CFE" w:rsidRPr="00CC0CFE" w:rsidRDefault="00CC0CFE" w:rsidP="009070F4">
            <w:pPr>
              <w:rPr>
                <w:lang w:eastAsia="zh-CN"/>
              </w:rPr>
            </w:pPr>
            <w:r w:rsidRPr="00CC0CFE">
              <w:rPr>
                <w:lang w:eastAsia="zh-CN"/>
              </w:rPr>
              <w:t>19.2</w:t>
            </w:r>
          </w:p>
        </w:tc>
        <w:tc>
          <w:tcPr>
            <w:tcW w:w="990" w:type="dxa"/>
            <w:tcBorders>
              <w:top w:val="nil"/>
              <w:left w:val="nil"/>
              <w:bottom w:val="nil"/>
              <w:right w:val="nil"/>
            </w:tcBorders>
            <w:shd w:val="clear" w:color="auto" w:fill="auto"/>
            <w:noWrap/>
            <w:vAlign w:val="bottom"/>
            <w:hideMark/>
          </w:tcPr>
          <w:p w14:paraId="70EFB7CD" w14:textId="77777777" w:rsidR="00CC0CFE" w:rsidRPr="00CC0CFE" w:rsidRDefault="00CC0CFE" w:rsidP="009070F4">
            <w:pPr>
              <w:rPr>
                <w:lang w:eastAsia="zh-CN"/>
              </w:rPr>
            </w:pPr>
            <w:r w:rsidRPr="00CC0CFE">
              <w:rPr>
                <w:lang w:eastAsia="zh-CN"/>
              </w:rPr>
              <w:t>7008</w:t>
            </w:r>
          </w:p>
        </w:tc>
        <w:tc>
          <w:tcPr>
            <w:tcW w:w="1001" w:type="dxa"/>
            <w:tcBorders>
              <w:top w:val="nil"/>
              <w:left w:val="nil"/>
              <w:bottom w:val="nil"/>
              <w:right w:val="nil"/>
            </w:tcBorders>
            <w:shd w:val="clear" w:color="auto" w:fill="auto"/>
            <w:noWrap/>
            <w:vAlign w:val="bottom"/>
            <w:hideMark/>
          </w:tcPr>
          <w:p w14:paraId="376B2750"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4CFFB03"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9DD587D" w14:textId="77777777" w:rsidR="00CC0CFE" w:rsidRPr="00CC0CFE" w:rsidRDefault="00CC0CFE" w:rsidP="009070F4">
            <w:pPr>
              <w:rPr>
                <w:lang w:eastAsia="zh-CN"/>
              </w:rPr>
            </w:pPr>
            <w:r w:rsidRPr="00CC0CFE">
              <w:rPr>
                <w:lang w:eastAsia="zh-CN"/>
              </w:rPr>
              <w:t>0.0774</w:t>
            </w:r>
          </w:p>
        </w:tc>
      </w:tr>
      <w:tr w:rsidR="00CC0CFE" w:rsidRPr="00CC0CFE" w14:paraId="12282712" w14:textId="77777777" w:rsidTr="00E66DB1">
        <w:trPr>
          <w:trHeight w:val="288"/>
        </w:trPr>
        <w:tc>
          <w:tcPr>
            <w:tcW w:w="1350" w:type="dxa"/>
            <w:tcBorders>
              <w:top w:val="nil"/>
              <w:left w:val="nil"/>
              <w:bottom w:val="nil"/>
              <w:right w:val="nil"/>
            </w:tcBorders>
            <w:shd w:val="clear" w:color="auto" w:fill="auto"/>
            <w:noWrap/>
            <w:vAlign w:val="bottom"/>
            <w:hideMark/>
          </w:tcPr>
          <w:p w14:paraId="45B1EA7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57C6757"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20955078"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1B3CD999"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874796F"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763494C" w14:textId="77777777" w:rsidR="00CC0CFE" w:rsidRPr="00CC0CFE" w:rsidRDefault="00CC0CFE" w:rsidP="009070F4">
            <w:pPr>
              <w:rPr>
                <w:lang w:eastAsia="zh-CN"/>
              </w:rPr>
            </w:pPr>
            <w:r w:rsidRPr="00CC0CFE">
              <w:rPr>
                <w:lang w:eastAsia="zh-CN"/>
              </w:rPr>
              <w:t>27</w:t>
            </w:r>
          </w:p>
        </w:tc>
        <w:tc>
          <w:tcPr>
            <w:tcW w:w="990" w:type="dxa"/>
            <w:tcBorders>
              <w:top w:val="nil"/>
              <w:left w:val="nil"/>
              <w:bottom w:val="nil"/>
              <w:right w:val="nil"/>
            </w:tcBorders>
            <w:shd w:val="clear" w:color="auto" w:fill="auto"/>
            <w:noWrap/>
            <w:vAlign w:val="bottom"/>
            <w:hideMark/>
          </w:tcPr>
          <w:p w14:paraId="36FFEEBB" w14:textId="77777777" w:rsidR="00CC0CFE" w:rsidRPr="00CC0CFE" w:rsidRDefault="00CC0CFE" w:rsidP="009070F4">
            <w:pPr>
              <w:rPr>
                <w:lang w:eastAsia="zh-CN"/>
              </w:rPr>
            </w:pPr>
            <w:r w:rsidRPr="00CC0CFE">
              <w:rPr>
                <w:lang w:eastAsia="zh-CN"/>
              </w:rPr>
              <w:t>9855</w:t>
            </w:r>
          </w:p>
        </w:tc>
        <w:tc>
          <w:tcPr>
            <w:tcW w:w="1001" w:type="dxa"/>
            <w:tcBorders>
              <w:top w:val="nil"/>
              <w:left w:val="nil"/>
              <w:bottom w:val="nil"/>
              <w:right w:val="nil"/>
            </w:tcBorders>
            <w:shd w:val="clear" w:color="auto" w:fill="auto"/>
            <w:noWrap/>
            <w:vAlign w:val="bottom"/>
            <w:hideMark/>
          </w:tcPr>
          <w:p w14:paraId="13765B2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E94554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B98DB76" w14:textId="77777777" w:rsidR="00CC0CFE" w:rsidRPr="00CC0CFE" w:rsidRDefault="00CC0CFE" w:rsidP="009070F4">
            <w:pPr>
              <w:rPr>
                <w:lang w:eastAsia="zh-CN"/>
              </w:rPr>
            </w:pPr>
            <w:r w:rsidRPr="00CC0CFE">
              <w:rPr>
                <w:lang w:eastAsia="zh-CN"/>
              </w:rPr>
              <w:t>0.0774</w:t>
            </w:r>
          </w:p>
        </w:tc>
      </w:tr>
      <w:tr w:rsidR="00CC0CFE" w:rsidRPr="00CC0CFE" w14:paraId="0ED4BD8E" w14:textId="77777777" w:rsidTr="00E66DB1">
        <w:trPr>
          <w:trHeight w:val="288"/>
        </w:trPr>
        <w:tc>
          <w:tcPr>
            <w:tcW w:w="1350" w:type="dxa"/>
            <w:tcBorders>
              <w:top w:val="nil"/>
              <w:left w:val="nil"/>
              <w:bottom w:val="nil"/>
              <w:right w:val="nil"/>
            </w:tcBorders>
            <w:shd w:val="clear" w:color="auto" w:fill="auto"/>
            <w:noWrap/>
            <w:vAlign w:val="bottom"/>
            <w:hideMark/>
          </w:tcPr>
          <w:p w14:paraId="296F91E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83D9693"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2DC653B4"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2C85F31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9CC676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1A74896" w14:textId="77777777" w:rsidR="00CC0CFE" w:rsidRPr="00CC0CFE" w:rsidRDefault="00CC0CFE" w:rsidP="009070F4">
            <w:pPr>
              <w:rPr>
                <w:lang w:eastAsia="zh-CN"/>
              </w:rPr>
            </w:pPr>
            <w:r w:rsidRPr="00CC0CFE">
              <w:rPr>
                <w:lang w:eastAsia="zh-CN"/>
              </w:rPr>
              <w:t>27</w:t>
            </w:r>
          </w:p>
        </w:tc>
        <w:tc>
          <w:tcPr>
            <w:tcW w:w="990" w:type="dxa"/>
            <w:tcBorders>
              <w:top w:val="nil"/>
              <w:left w:val="nil"/>
              <w:bottom w:val="nil"/>
              <w:right w:val="nil"/>
            </w:tcBorders>
            <w:shd w:val="clear" w:color="auto" w:fill="auto"/>
            <w:noWrap/>
            <w:vAlign w:val="bottom"/>
            <w:hideMark/>
          </w:tcPr>
          <w:p w14:paraId="2998737E" w14:textId="77777777" w:rsidR="00CC0CFE" w:rsidRPr="00CC0CFE" w:rsidRDefault="00CC0CFE" w:rsidP="009070F4">
            <w:pPr>
              <w:rPr>
                <w:lang w:eastAsia="zh-CN"/>
              </w:rPr>
            </w:pPr>
            <w:r w:rsidRPr="00CC0CFE">
              <w:rPr>
                <w:lang w:eastAsia="zh-CN"/>
              </w:rPr>
              <w:t>9855</w:t>
            </w:r>
          </w:p>
        </w:tc>
        <w:tc>
          <w:tcPr>
            <w:tcW w:w="1001" w:type="dxa"/>
            <w:tcBorders>
              <w:top w:val="nil"/>
              <w:left w:val="nil"/>
              <w:bottom w:val="nil"/>
              <w:right w:val="nil"/>
            </w:tcBorders>
            <w:shd w:val="clear" w:color="auto" w:fill="auto"/>
            <w:noWrap/>
            <w:vAlign w:val="bottom"/>
            <w:hideMark/>
          </w:tcPr>
          <w:p w14:paraId="589369C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A4F1D8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82C1956" w14:textId="77777777" w:rsidR="00CC0CFE" w:rsidRPr="00CC0CFE" w:rsidRDefault="00CC0CFE" w:rsidP="009070F4">
            <w:pPr>
              <w:rPr>
                <w:lang w:eastAsia="zh-CN"/>
              </w:rPr>
            </w:pPr>
            <w:r w:rsidRPr="00CC0CFE">
              <w:rPr>
                <w:lang w:eastAsia="zh-CN"/>
              </w:rPr>
              <w:t>0.0774</w:t>
            </w:r>
          </w:p>
        </w:tc>
      </w:tr>
      <w:tr w:rsidR="00CC0CFE" w:rsidRPr="00CC0CFE" w14:paraId="5821F41A" w14:textId="77777777" w:rsidTr="00E66DB1">
        <w:trPr>
          <w:trHeight w:val="288"/>
        </w:trPr>
        <w:tc>
          <w:tcPr>
            <w:tcW w:w="1350" w:type="dxa"/>
            <w:tcBorders>
              <w:top w:val="nil"/>
              <w:left w:val="nil"/>
              <w:bottom w:val="nil"/>
              <w:right w:val="nil"/>
            </w:tcBorders>
            <w:shd w:val="clear" w:color="auto" w:fill="auto"/>
            <w:noWrap/>
            <w:vAlign w:val="bottom"/>
            <w:hideMark/>
          </w:tcPr>
          <w:p w14:paraId="1278A4BD"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954AA52"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0016E675"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0993C1BE"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47C421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DFFFFA2" w14:textId="77777777" w:rsidR="00CC0CFE" w:rsidRPr="00CC0CFE" w:rsidRDefault="00CC0CFE" w:rsidP="009070F4">
            <w:pPr>
              <w:rPr>
                <w:lang w:eastAsia="zh-CN"/>
              </w:rPr>
            </w:pPr>
            <w:r w:rsidRPr="00CC0CFE">
              <w:rPr>
                <w:lang w:eastAsia="zh-CN"/>
              </w:rPr>
              <w:t>16.8</w:t>
            </w:r>
          </w:p>
        </w:tc>
        <w:tc>
          <w:tcPr>
            <w:tcW w:w="990" w:type="dxa"/>
            <w:tcBorders>
              <w:top w:val="nil"/>
              <w:left w:val="nil"/>
              <w:bottom w:val="nil"/>
              <w:right w:val="nil"/>
            </w:tcBorders>
            <w:shd w:val="clear" w:color="auto" w:fill="auto"/>
            <w:noWrap/>
            <w:vAlign w:val="bottom"/>
            <w:hideMark/>
          </w:tcPr>
          <w:p w14:paraId="50FEAFA1" w14:textId="77777777" w:rsidR="00CC0CFE" w:rsidRPr="00CC0CFE" w:rsidRDefault="00CC0CFE" w:rsidP="009070F4">
            <w:pPr>
              <w:rPr>
                <w:lang w:eastAsia="zh-CN"/>
              </w:rPr>
            </w:pPr>
            <w:r w:rsidRPr="00CC0CFE">
              <w:rPr>
                <w:lang w:eastAsia="zh-CN"/>
              </w:rPr>
              <w:t>6132</w:t>
            </w:r>
          </w:p>
        </w:tc>
        <w:tc>
          <w:tcPr>
            <w:tcW w:w="1001" w:type="dxa"/>
            <w:tcBorders>
              <w:top w:val="nil"/>
              <w:left w:val="nil"/>
              <w:bottom w:val="nil"/>
              <w:right w:val="nil"/>
            </w:tcBorders>
            <w:shd w:val="clear" w:color="auto" w:fill="auto"/>
            <w:noWrap/>
            <w:vAlign w:val="bottom"/>
            <w:hideMark/>
          </w:tcPr>
          <w:p w14:paraId="55A4899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43EE7A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C49D94C" w14:textId="77777777" w:rsidR="00CC0CFE" w:rsidRPr="00CC0CFE" w:rsidRDefault="00CC0CFE" w:rsidP="009070F4">
            <w:pPr>
              <w:rPr>
                <w:lang w:eastAsia="zh-CN"/>
              </w:rPr>
            </w:pPr>
            <w:r w:rsidRPr="00CC0CFE">
              <w:rPr>
                <w:lang w:eastAsia="zh-CN"/>
              </w:rPr>
              <w:t>0.0774</w:t>
            </w:r>
          </w:p>
        </w:tc>
      </w:tr>
      <w:tr w:rsidR="00CC0CFE" w:rsidRPr="00CC0CFE" w14:paraId="4FA0ABB9" w14:textId="77777777" w:rsidTr="00E66DB1">
        <w:trPr>
          <w:trHeight w:val="288"/>
        </w:trPr>
        <w:tc>
          <w:tcPr>
            <w:tcW w:w="1350" w:type="dxa"/>
            <w:tcBorders>
              <w:top w:val="nil"/>
              <w:left w:val="nil"/>
              <w:bottom w:val="nil"/>
              <w:right w:val="nil"/>
            </w:tcBorders>
            <w:shd w:val="clear" w:color="auto" w:fill="auto"/>
            <w:noWrap/>
            <w:vAlign w:val="bottom"/>
            <w:hideMark/>
          </w:tcPr>
          <w:p w14:paraId="299E6BD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D9B6A73"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0E4F8DBB"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CFCEB25"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DD5A45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80F46EB" w14:textId="77777777" w:rsidR="00CC0CFE" w:rsidRPr="00CC0CFE" w:rsidRDefault="00CC0CFE" w:rsidP="009070F4">
            <w:pPr>
              <w:rPr>
                <w:lang w:eastAsia="zh-CN"/>
              </w:rPr>
            </w:pPr>
            <w:r w:rsidRPr="00CC0CFE">
              <w:rPr>
                <w:lang w:eastAsia="zh-CN"/>
              </w:rPr>
              <w:t>16.8</w:t>
            </w:r>
          </w:p>
        </w:tc>
        <w:tc>
          <w:tcPr>
            <w:tcW w:w="990" w:type="dxa"/>
            <w:tcBorders>
              <w:top w:val="nil"/>
              <w:left w:val="nil"/>
              <w:bottom w:val="nil"/>
              <w:right w:val="nil"/>
            </w:tcBorders>
            <w:shd w:val="clear" w:color="auto" w:fill="auto"/>
            <w:noWrap/>
            <w:vAlign w:val="bottom"/>
            <w:hideMark/>
          </w:tcPr>
          <w:p w14:paraId="7D209BFB" w14:textId="77777777" w:rsidR="00CC0CFE" w:rsidRPr="00CC0CFE" w:rsidRDefault="00CC0CFE" w:rsidP="009070F4">
            <w:pPr>
              <w:rPr>
                <w:lang w:eastAsia="zh-CN"/>
              </w:rPr>
            </w:pPr>
            <w:r w:rsidRPr="00CC0CFE">
              <w:rPr>
                <w:lang w:eastAsia="zh-CN"/>
              </w:rPr>
              <w:t>6132</w:t>
            </w:r>
          </w:p>
        </w:tc>
        <w:tc>
          <w:tcPr>
            <w:tcW w:w="1001" w:type="dxa"/>
            <w:tcBorders>
              <w:top w:val="nil"/>
              <w:left w:val="nil"/>
              <w:bottom w:val="nil"/>
              <w:right w:val="nil"/>
            </w:tcBorders>
            <w:shd w:val="clear" w:color="auto" w:fill="auto"/>
            <w:noWrap/>
            <w:vAlign w:val="bottom"/>
            <w:hideMark/>
          </w:tcPr>
          <w:p w14:paraId="670CDAB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32F023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D757F47" w14:textId="77777777" w:rsidR="00CC0CFE" w:rsidRPr="00CC0CFE" w:rsidRDefault="00CC0CFE" w:rsidP="009070F4">
            <w:pPr>
              <w:rPr>
                <w:lang w:eastAsia="zh-CN"/>
              </w:rPr>
            </w:pPr>
            <w:r w:rsidRPr="00CC0CFE">
              <w:rPr>
                <w:lang w:eastAsia="zh-CN"/>
              </w:rPr>
              <w:t>0.0774</w:t>
            </w:r>
          </w:p>
        </w:tc>
      </w:tr>
      <w:tr w:rsidR="00CC0CFE" w:rsidRPr="00CC0CFE" w14:paraId="7ACF9CED" w14:textId="77777777" w:rsidTr="00E66DB1">
        <w:trPr>
          <w:trHeight w:val="288"/>
        </w:trPr>
        <w:tc>
          <w:tcPr>
            <w:tcW w:w="1350" w:type="dxa"/>
            <w:tcBorders>
              <w:top w:val="nil"/>
              <w:left w:val="nil"/>
              <w:bottom w:val="nil"/>
              <w:right w:val="nil"/>
            </w:tcBorders>
            <w:shd w:val="clear" w:color="auto" w:fill="auto"/>
            <w:noWrap/>
            <w:vAlign w:val="bottom"/>
            <w:hideMark/>
          </w:tcPr>
          <w:p w14:paraId="61E8A57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5205DC2"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35B9B6AA"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30A173C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CE3288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195B1D4"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16D41179"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60AF016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4D4EFC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8009E8E" w14:textId="77777777" w:rsidR="00CC0CFE" w:rsidRPr="00CC0CFE" w:rsidRDefault="00CC0CFE" w:rsidP="009070F4">
            <w:pPr>
              <w:rPr>
                <w:lang w:eastAsia="zh-CN"/>
              </w:rPr>
            </w:pPr>
            <w:r w:rsidRPr="00CC0CFE">
              <w:rPr>
                <w:lang w:eastAsia="zh-CN"/>
              </w:rPr>
              <w:t>0.0774</w:t>
            </w:r>
          </w:p>
        </w:tc>
      </w:tr>
      <w:tr w:rsidR="00CC0CFE" w:rsidRPr="00CC0CFE" w14:paraId="448C6012" w14:textId="77777777" w:rsidTr="00E66DB1">
        <w:trPr>
          <w:trHeight w:val="288"/>
        </w:trPr>
        <w:tc>
          <w:tcPr>
            <w:tcW w:w="1350" w:type="dxa"/>
            <w:tcBorders>
              <w:top w:val="nil"/>
              <w:left w:val="nil"/>
              <w:bottom w:val="nil"/>
              <w:right w:val="nil"/>
            </w:tcBorders>
            <w:shd w:val="clear" w:color="auto" w:fill="auto"/>
            <w:noWrap/>
            <w:vAlign w:val="bottom"/>
            <w:hideMark/>
          </w:tcPr>
          <w:p w14:paraId="09C42D2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6051127"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4B6FD2CB"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BF6967B"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DF7B344"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2A51598"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123A0C30"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57F2481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4C52D4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B667467" w14:textId="77777777" w:rsidR="00CC0CFE" w:rsidRPr="00CC0CFE" w:rsidRDefault="00CC0CFE" w:rsidP="009070F4">
            <w:pPr>
              <w:rPr>
                <w:lang w:eastAsia="zh-CN"/>
              </w:rPr>
            </w:pPr>
            <w:r w:rsidRPr="00CC0CFE">
              <w:rPr>
                <w:lang w:eastAsia="zh-CN"/>
              </w:rPr>
              <w:t>0.0774</w:t>
            </w:r>
          </w:p>
        </w:tc>
      </w:tr>
      <w:tr w:rsidR="00CC0CFE" w:rsidRPr="00CC0CFE" w14:paraId="2932D423" w14:textId="77777777" w:rsidTr="00E66DB1">
        <w:trPr>
          <w:trHeight w:val="288"/>
        </w:trPr>
        <w:tc>
          <w:tcPr>
            <w:tcW w:w="1350" w:type="dxa"/>
            <w:tcBorders>
              <w:top w:val="nil"/>
              <w:left w:val="nil"/>
              <w:bottom w:val="nil"/>
              <w:right w:val="nil"/>
            </w:tcBorders>
            <w:shd w:val="clear" w:color="auto" w:fill="auto"/>
            <w:noWrap/>
            <w:vAlign w:val="bottom"/>
            <w:hideMark/>
          </w:tcPr>
          <w:p w14:paraId="584E656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29542F0"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4335CA34"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019AFEA4"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227939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3553882" w14:textId="77777777" w:rsidR="00CC0CFE" w:rsidRPr="00CC0CFE" w:rsidRDefault="00CC0CFE" w:rsidP="009070F4">
            <w:pPr>
              <w:rPr>
                <w:lang w:eastAsia="zh-CN"/>
              </w:rPr>
            </w:pPr>
            <w:r w:rsidRPr="00CC0CFE">
              <w:rPr>
                <w:lang w:eastAsia="zh-CN"/>
              </w:rPr>
              <w:t>10.8</w:t>
            </w:r>
          </w:p>
        </w:tc>
        <w:tc>
          <w:tcPr>
            <w:tcW w:w="990" w:type="dxa"/>
            <w:tcBorders>
              <w:top w:val="nil"/>
              <w:left w:val="nil"/>
              <w:bottom w:val="nil"/>
              <w:right w:val="nil"/>
            </w:tcBorders>
            <w:shd w:val="clear" w:color="auto" w:fill="auto"/>
            <w:noWrap/>
            <w:vAlign w:val="bottom"/>
            <w:hideMark/>
          </w:tcPr>
          <w:p w14:paraId="6765AADA" w14:textId="77777777" w:rsidR="00CC0CFE" w:rsidRPr="00CC0CFE" w:rsidRDefault="00CC0CFE" w:rsidP="009070F4">
            <w:pPr>
              <w:rPr>
                <w:lang w:eastAsia="zh-CN"/>
              </w:rPr>
            </w:pPr>
            <w:r w:rsidRPr="00CC0CFE">
              <w:rPr>
                <w:lang w:eastAsia="zh-CN"/>
              </w:rPr>
              <w:t>3942</w:t>
            </w:r>
          </w:p>
        </w:tc>
        <w:tc>
          <w:tcPr>
            <w:tcW w:w="1001" w:type="dxa"/>
            <w:tcBorders>
              <w:top w:val="nil"/>
              <w:left w:val="nil"/>
              <w:bottom w:val="nil"/>
              <w:right w:val="nil"/>
            </w:tcBorders>
            <w:shd w:val="clear" w:color="auto" w:fill="auto"/>
            <w:noWrap/>
            <w:vAlign w:val="bottom"/>
            <w:hideMark/>
          </w:tcPr>
          <w:p w14:paraId="42586AA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500C87C"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A1816E3" w14:textId="77777777" w:rsidR="00CC0CFE" w:rsidRPr="00CC0CFE" w:rsidRDefault="00CC0CFE" w:rsidP="009070F4">
            <w:pPr>
              <w:rPr>
                <w:lang w:eastAsia="zh-CN"/>
              </w:rPr>
            </w:pPr>
            <w:r w:rsidRPr="00CC0CFE">
              <w:rPr>
                <w:lang w:eastAsia="zh-CN"/>
              </w:rPr>
              <w:t>0.0774</w:t>
            </w:r>
          </w:p>
        </w:tc>
      </w:tr>
      <w:tr w:rsidR="00CC0CFE" w:rsidRPr="00CC0CFE" w14:paraId="444EB50B" w14:textId="77777777" w:rsidTr="00E66DB1">
        <w:trPr>
          <w:trHeight w:val="288"/>
        </w:trPr>
        <w:tc>
          <w:tcPr>
            <w:tcW w:w="1350" w:type="dxa"/>
            <w:tcBorders>
              <w:top w:val="nil"/>
              <w:left w:val="nil"/>
              <w:bottom w:val="nil"/>
              <w:right w:val="nil"/>
            </w:tcBorders>
            <w:shd w:val="clear" w:color="auto" w:fill="auto"/>
            <w:noWrap/>
            <w:vAlign w:val="bottom"/>
            <w:hideMark/>
          </w:tcPr>
          <w:p w14:paraId="1E011C1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2BA00609"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35145306"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67C1D928"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2B4B46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97A1B07" w14:textId="77777777" w:rsidR="00CC0CFE" w:rsidRPr="00CC0CFE" w:rsidRDefault="00CC0CFE" w:rsidP="009070F4">
            <w:pPr>
              <w:rPr>
                <w:lang w:eastAsia="zh-CN"/>
              </w:rPr>
            </w:pPr>
            <w:r w:rsidRPr="00CC0CFE">
              <w:rPr>
                <w:lang w:eastAsia="zh-CN"/>
              </w:rPr>
              <w:t>10.8</w:t>
            </w:r>
          </w:p>
        </w:tc>
        <w:tc>
          <w:tcPr>
            <w:tcW w:w="990" w:type="dxa"/>
            <w:tcBorders>
              <w:top w:val="nil"/>
              <w:left w:val="nil"/>
              <w:bottom w:val="nil"/>
              <w:right w:val="nil"/>
            </w:tcBorders>
            <w:shd w:val="clear" w:color="auto" w:fill="auto"/>
            <w:noWrap/>
            <w:vAlign w:val="bottom"/>
            <w:hideMark/>
          </w:tcPr>
          <w:p w14:paraId="1C6BB130" w14:textId="77777777" w:rsidR="00CC0CFE" w:rsidRPr="00CC0CFE" w:rsidRDefault="00CC0CFE" w:rsidP="009070F4">
            <w:pPr>
              <w:rPr>
                <w:lang w:eastAsia="zh-CN"/>
              </w:rPr>
            </w:pPr>
            <w:r w:rsidRPr="00CC0CFE">
              <w:rPr>
                <w:lang w:eastAsia="zh-CN"/>
              </w:rPr>
              <w:t>3942</w:t>
            </w:r>
          </w:p>
        </w:tc>
        <w:tc>
          <w:tcPr>
            <w:tcW w:w="1001" w:type="dxa"/>
            <w:tcBorders>
              <w:top w:val="nil"/>
              <w:left w:val="nil"/>
              <w:bottom w:val="nil"/>
              <w:right w:val="nil"/>
            </w:tcBorders>
            <w:shd w:val="clear" w:color="auto" w:fill="auto"/>
            <w:noWrap/>
            <w:vAlign w:val="bottom"/>
            <w:hideMark/>
          </w:tcPr>
          <w:p w14:paraId="6A79498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A0626F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910CB28" w14:textId="77777777" w:rsidR="00CC0CFE" w:rsidRPr="00CC0CFE" w:rsidRDefault="00CC0CFE" w:rsidP="009070F4">
            <w:pPr>
              <w:rPr>
                <w:lang w:eastAsia="zh-CN"/>
              </w:rPr>
            </w:pPr>
            <w:r w:rsidRPr="00CC0CFE">
              <w:rPr>
                <w:lang w:eastAsia="zh-CN"/>
              </w:rPr>
              <w:t>0.0774</w:t>
            </w:r>
          </w:p>
        </w:tc>
      </w:tr>
      <w:tr w:rsidR="00CC0CFE" w:rsidRPr="00CC0CFE" w14:paraId="0B679AB9" w14:textId="77777777" w:rsidTr="00E66DB1">
        <w:trPr>
          <w:trHeight w:val="288"/>
        </w:trPr>
        <w:tc>
          <w:tcPr>
            <w:tcW w:w="1350" w:type="dxa"/>
            <w:tcBorders>
              <w:top w:val="nil"/>
              <w:left w:val="nil"/>
              <w:bottom w:val="nil"/>
              <w:right w:val="nil"/>
            </w:tcBorders>
            <w:shd w:val="clear" w:color="auto" w:fill="auto"/>
            <w:noWrap/>
            <w:vAlign w:val="bottom"/>
            <w:hideMark/>
          </w:tcPr>
          <w:p w14:paraId="1A8435F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D17562A"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635178C0"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792426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1095AE7"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EF13DAF" w14:textId="77777777" w:rsidR="00CC0CFE" w:rsidRPr="00CC0CFE" w:rsidRDefault="00CC0CFE" w:rsidP="009070F4">
            <w:pPr>
              <w:rPr>
                <w:lang w:eastAsia="zh-CN"/>
              </w:rPr>
            </w:pPr>
            <w:r w:rsidRPr="00CC0CFE">
              <w:rPr>
                <w:lang w:eastAsia="zh-CN"/>
              </w:rPr>
              <w:t>18.7</w:t>
            </w:r>
          </w:p>
        </w:tc>
        <w:tc>
          <w:tcPr>
            <w:tcW w:w="990" w:type="dxa"/>
            <w:tcBorders>
              <w:top w:val="nil"/>
              <w:left w:val="nil"/>
              <w:bottom w:val="nil"/>
              <w:right w:val="nil"/>
            </w:tcBorders>
            <w:shd w:val="clear" w:color="auto" w:fill="auto"/>
            <w:noWrap/>
            <w:vAlign w:val="bottom"/>
            <w:hideMark/>
          </w:tcPr>
          <w:p w14:paraId="37D866C0" w14:textId="77777777" w:rsidR="00CC0CFE" w:rsidRPr="00CC0CFE" w:rsidRDefault="00CC0CFE" w:rsidP="009070F4">
            <w:pPr>
              <w:rPr>
                <w:lang w:eastAsia="zh-CN"/>
              </w:rPr>
            </w:pPr>
            <w:r w:rsidRPr="00CC0CFE">
              <w:rPr>
                <w:lang w:eastAsia="zh-CN"/>
              </w:rPr>
              <w:t>6825.5</w:t>
            </w:r>
          </w:p>
        </w:tc>
        <w:tc>
          <w:tcPr>
            <w:tcW w:w="1001" w:type="dxa"/>
            <w:tcBorders>
              <w:top w:val="nil"/>
              <w:left w:val="nil"/>
              <w:bottom w:val="nil"/>
              <w:right w:val="nil"/>
            </w:tcBorders>
            <w:shd w:val="clear" w:color="auto" w:fill="auto"/>
            <w:noWrap/>
            <w:vAlign w:val="bottom"/>
            <w:hideMark/>
          </w:tcPr>
          <w:p w14:paraId="03EA971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9B3F253"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7643C3B" w14:textId="77777777" w:rsidR="00CC0CFE" w:rsidRPr="00CC0CFE" w:rsidRDefault="00CC0CFE" w:rsidP="009070F4">
            <w:pPr>
              <w:rPr>
                <w:lang w:eastAsia="zh-CN"/>
              </w:rPr>
            </w:pPr>
            <w:r w:rsidRPr="00CC0CFE">
              <w:rPr>
                <w:lang w:eastAsia="zh-CN"/>
              </w:rPr>
              <w:t>0.0774</w:t>
            </w:r>
          </w:p>
        </w:tc>
      </w:tr>
      <w:tr w:rsidR="00CC0CFE" w:rsidRPr="00CC0CFE" w14:paraId="43FAE9CD" w14:textId="77777777" w:rsidTr="00E66DB1">
        <w:trPr>
          <w:trHeight w:val="288"/>
        </w:trPr>
        <w:tc>
          <w:tcPr>
            <w:tcW w:w="1350" w:type="dxa"/>
            <w:tcBorders>
              <w:top w:val="nil"/>
              <w:left w:val="nil"/>
              <w:bottom w:val="nil"/>
              <w:right w:val="nil"/>
            </w:tcBorders>
            <w:shd w:val="clear" w:color="auto" w:fill="auto"/>
            <w:noWrap/>
            <w:vAlign w:val="bottom"/>
            <w:hideMark/>
          </w:tcPr>
          <w:p w14:paraId="20A7654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0E525DD" w14:textId="77777777" w:rsidR="00CC0CFE" w:rsidRPr="00CC0CFE" w:rsidRDefault="00CC0CFE" w:rsidP="009070F4">
            <w:pPr>
              <w:rPr>
                <w:lang w:eastAsia="zh-CN"/>
              </w:rPr>
            </w:pPr>
            <w:r w:rsidRPr="00CC0CFE">
              <w:rPr>
                <w:lang w:eastAsia="zh-CN"/>
              </w:rPr>
              <w:t>4814</w:t>
            </w:r>
          </w:p>
        </w:tc>
        <w:tc>
          <w:tcPr>
            <w:tcW w:w="1079" w:type="dxa"/>
            <w:tcBorders>
              <w:top w:val="nil"/>
              <w:left w:val="nil"/>
              <w:bottom w:val="nil"/>
              <w:right w:val="nil"/>
            </w:tcBorders>
            <w:shd w:val="clear" w:color="auto" w:fill="auto"/>
            <w:noWrap/>
            <w:vAlign w:val="bottom"/>
            <w:hideMark/>
          </w:tcPr>
          <w:p w14:paraId="01EA7DA9"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1BE35ED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7CBB0D0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EF037CA" w14:textId="77777777" w:rsidR="00CC0CFE" w:rsidRPr="00CC0CFE" w:rsidRDefault="00CC0CFE" w:rsidP="009070F4">
            <w:pPr>
              <w:rPr>
                <w:lang w:eastAsia="zh-CN"/>
              </w:rPr>
            </w:pPr>
            <w:r w:rsidRPr="00CC0CFE">
              <w:rPr>
                <w:lang w:eastAsia="zh-CN"/>
              </w:rPr>
              <w:t>18.7</w:t>
            </w:r>
          </w:p>
        </w:tc>
        <w:tc>
          <w:tcPr>
            <w:tcW w:w="990" w:type="dxa"/>
            <w:tcBorders>
              <w:top w:val="nil"/>
              <w:left w:val="nil"/>
              <w:bottom w:val="nil"/>
              <w:right w:val="nil"/>
            </w:tcBorders>
            <w:shd w:val="clear" w:color="auto" w:fill="auto"/>
            <w:noWrap/>
            <w:vAlign w:val="bottom"/>
            <w:hideMark/>
          </w:tcPr>
          <w:p w14:paraId="5098FD4D" w14:textId="77777777" w:rsidR="00CC0CFE" w:rsidRPr="00CC0CFE" w:rsidRDefault="00CC0CFE" w:rsidP="009070F4">
            <w:pPr>
              <w:rPr>
                <w:lang w:eastAsia="zh-CN"/>
              </w:rPr>
            </w:pPr>
            <w:r w:rsidRPr="00CC0CFE">
              <w:rPr>
                <w:lang w:eastAsia="zh-CN"/>
              </w:rPr>
              <w:t>6825.5</w:t>
            </w:r>
          </w:p>
        </w:tc>
        <w:tc>
          <w:tcPr>
            <w:tcW w:w="1001" w:type="dxa"/>
            <w:tcBorders>
              <w:top w:val="nil"/>
              <w:left w:val="nil"/>
              <w:bottom w:val="nil"/>
              <w:right w:val="nil"/>
            </w:tcBorders>
            <w:shd w:val="clear" w:color="auto" w:fill="auto"/>
            <w:noWrap/>
            <w:vAlign w:val="bottom"/>
            <w:hideMark/>
          </w:tcPr>
          <w:p w14:paraId="183A404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DC18ED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5915872" w14:textId="77777777" w:rsidR="00CC0CFE" w:rsidRPr="00CC0CFE" w:rsidRDefault="00CC0CFE" w:rsidP="009070F4">
            <w:pPr>
              <w:rPr>
                <w:lang w:eastAsia="zh-CN"/>
              </w:rPr>
            </w:pPr>
            <w:r w:rsidRPr="00CC0CFE">
              <w:rPr>
                <w:lang w:eastAsia="zh-CN"/>
              </w:rPr>
              <w:t>0.0774</w:t>
            </w:r>
          </w:p>
        </w:tc>
      </w:tr>
      <w:tr w:rsidR="00CC0CFE" w:rsidRPr="00CC0CFE" w14:paraId="50ABF003" w14:textId="77777777" w:rsidTr="00E66DB1">
        <w:trPr>
          <w:trHeight w:val="312"/>
        </w:trPr>
        <w:tc>
          <w:tcPr>
            <w:tcW w:w="1350" w:type="dxa"/>
            <w:tcBorders>
              <w:top w:val="nil"/>
              <w:left w:val="nil"/>
              <w:bottom w:val="nil"/>
              <w:right w:val="nil"/>
            </w:tcBorders>
            <w:shd w:val="clear" w:color="auto" w:fill="auto"/>
            <w:noWrap/>
            <w:vAlign w:val="bottom"/>
            <w:hideMark/>
          </w:tcPr>
          <w:p w14:paraId="0BE835E4" w14:textId="77777777" w:rsidR="00CC0CFE" w:rsidRPr="00CC0CFE" w:rsidRDefault="00CC0CFE" w:rsidP="009070F4">
            <w:pPr>
              <w:rPr>
                <w:lang w:eastAsia="zh-CN"/>
              </w:rPr>
            </w:pPr>
            <w:r w:rsidRPr="00CC0CFE">
              <w:rPr>
                <w:lang w:eastAsia="zh-CN"/>
              </w:rPr>
              <w:t>Mount Isa</w:t>
            </w:r>
          </w:p>
        </w:tc>
        <w:tc>
          <w:tcPr>
            <w:tcW w:w="1260" w:type="dxa"/>
            <w:tcBorders>
              <w:top w:val="nil"/>
              <w:left w:val="nil"/>
              <w:bottom w:val="nil"/>
              <w:right w:val="nil"/>
            </w:tcBorders>
            <w:shd w:val="clear" w:color="auto" w:fill="auto"/>
            <w:noWrap/>
            <w:vAlign w:val="bottom"/>
            <w:hideMark/>
          </w:tcPr>
          <w:p w14:paraId="66682C31"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45742EC4"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532DC5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5B3AAB00"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4BEF2D8" w14:textId="77777777" w:rsidR="00CC0CFE" w:rsidRPr="00CC0CFE" w:rsidRDefault="00CC0CFE" w:rsidP="009070F4">
            <w:pPr>
              <w:rPr>
                <w:lang w:eastAsia="zh-CN"/>
              </w:rPr>
            </w:pPr>
            <w:r w:rsidRPr="00CC0CFE">
              <w:rPr>
                <w:lang w:eastAsia="zh-CN"/>
              </w:rPr>
              <w:t>25.2</w:t>
            </w:r>
          </w:p>
        </w:tc>
        <w:tc>
          <w:tcPr>
            <w:tcW w:w="990" w:type="dxa"/>
            <w:tcBorders>
              <w:top w:val="nil"/>
              <w:left w:val="nil"/>
              <w:bottom w:val="nil"/>
              <w:right w:val="nil"/>
            </w:tcBorders>
            <w:shd w:val="clear" w:color="auto" w:fill="auto"/>
            <w:noWrap/>
            <w:vAlign w:val="bottom"/>
            <w:hideMark/>
          </w:tcPr>
          <w:p w14:paraId="5C772C1F" w14:textId="77777777" w:rsidR="00CC0CFE" w:rsidRPr="00CC0CFE" w:rsidRDefault="00CC0CFE" w:rsidP="009070F4">
            <w:pPr>
              <w:rPr>
                <w:lang w:eastAsia="zh-CN"/>
              </w:rPr>
            </w:pPr>
            <w:r w:rsidRPr="00CC0CFE">
              <w:rPr>
                <w:lang w:eastAsia="zh-CN"/>
              </w:rPr>
              <w:t>9198</w:t>
            </w:r>
          </w:p>
        </w:tc>
        <w:tc>
          <w:tcPr>
            <w:tcW w:w="1001" w:type="dxa"/>
            <w:tcBorders>
              <w:top w:val="nil"/>
              <w:left w:val="nil"/>
              <w:bottom w:val="nil"/>
              <w:right w:val="nil"/>
            </w:tcBorders>
            <w:shd w:val="clear" w:color="auto" w:fill="auto"/>
            <w:noWrap/>
            <w:vAlign w:val="bottom"/>
            <w:hideMark/>
          </w:tcPr>
          <w:p w14:paraId="62E4919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5B1BF5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F057D7D" w14:textId="77777777" w:rsidR="00CC0CFE" w:rsidRPr="00CC0CFE" w:rsidRDefault="00CC0CFE" w:rsidP="009070F4">
            <w:pPr>
              <w:rPr>
                <w:lang w:eastAsia="zh-CN"/>
              </w:rPr>
            </w:pPr>
            <w:r w:rsidRPr="00CC0CFE">
              <w:rPr>
                <w:lang w:eastAsia="zh-CN"/>
              </w:rPr>
              <w:t>0.0774</w:t>
            </w:r>
          </w:p>
        </w:tc>
      </w:tr>
      <w:tr w:rsidR="00CC0CFE" w:rsidRPr="00CC0CFE" w14:paraId="20BC5E1F" w14:textId="77777777" w:rsidTr="00E66DB1">
        <w:trPr>
          <w:trHeight w:val="288"/>
        </w:trPr>
        <w:tc>
          <w:tcPr>
            <w:tcW w:w="1350" w:type="dxa"/>
            <w:tcBorders>
              <w:top w:val="nil"/>
              <w:left w:val="nil"/>
              <w:bottom w:val="nil"/>
              <w:right w:val="nil"/>
            </w:tcBorders>
            <w:shd w:val="clear" w:color="auto" w:fill="auto"/>
            <w:noWrap/>
            <w:vAlign w:val="bottom"/>
            <w:hideMark/>
          </w:tcPr>
          <w:p w14:paraId="6F23877E" w14:textId="77777777" w:rsidR="00CC0CFE" w:rsidRPr="00CC0CFE" w:rsidRDefault="00CC0CFE" w:rsidP="009070F4">
            <w:pPr>
              <w:rPr>
                <w:lang w:eastAsia="zh-CN"/>
              </w:rPr>
            </w:pPr>
            <w:r w:rsidRPr="00CC0CFE">
              <w:rPr>
                <w:lang w:eastAsia="zh-CN"/>
              </w:rPr>
              <w:t>2</w:t>
            </w:r>
          </w:p>
        </w:tc>
        <w:tc>
          <w:tcPr>
            <w:tcW w:w="1260" w:type="dxa"/>
            <w:tcBorders>
              <w:top w:val="nil"/>
              <w:left w:val="nil"/>
              <w:bottom w:val="nil"/>
              <w:right w:val="nil"/>
            </w:tcBorders>
            <w:shd w:val="clear" w:color="auto" w:fill="auto"/>
            <w:noWrap/>
            <w:vAlign w:val="bottom"/>
            <w:hideMark/>
          </w:tcPr>
          <w:p w14:paraId="4111D5E6"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6447AC66"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2CADA8B6"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D2E17E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C588F5B" w14:textId="77777777" w:rsidR="00CC0CFE" w:rsidRPr="00CC0CFE" w:rsidRDefault="00CC0CFE" w:rsidP="009070F4">
            <w:pPr>
              <w:rPr>
                <w:lang w:eastAsia="zh-CN"/>
              </w:rPr>
            </w:pPr>
            <w:r w:rsidRPr="00CC0CFE">
              <w:rPr>
                <w:lang w:eastAsia="zh-CN"/>
              </w:rPr>
              <w:t>25.2</w:t>
            </w:r>
          </w:p>
        </w:tc>
        <w:tc>
          <w:tcPr>
            <w:tcW w:w="990" w:type="dxa"/>
            <w:tcBorders>
              <w:top w:val="nil"/>
              <w:left w:val="nil"/>
              <w:bottom w:val="nil"/>
              <w:right w:val="nil"/>
            </w:tcBorders>
            <w:shd w:val="clear" w:color="auto" w:fill="auto"/>
            <w:noWrap/>
            <w:vAlign w:val="bottom"/>
            <w:hideMark/>
          </w:tcPr>
          <w:p w14:paraId="3C8048A3" w14:textId="77777777" w:rsidR="00CC0CFE" w:rsidRPr="00CC0CFE" w:rsidRDefault="00CC0CFE" w:rsidP="009070F4">
            <w:pPr>
              <w:rPr>
                <w:lang w:eastAsia="zh-CN"/>
              </w:rPr>
            </w:pPr>
            <w:r w:rsidRPr="00CC0CFE">
              <w:rPr>
                <w:lang w:eastAsia="zh-CN"/>
              </w:rPr>
              <w:t>9198</w:t>
            </w:r>
          </w:p>
        </w:tc>
        <w:tc>
          <w:tcPr>
            <w:tcW w:w="1001" w:type="dxa"/>
            <w:tcBorders>
              <w:top w:val="nil"/>
              <w:left w:val="nil"/>
              <w:bottom w:val="nil"/>
              <w:right w:val="nil"/>
            </w:tcBorders>
            <w:shd w:val="clear" w:color="auto" w:fill="auto"/>
            <w:noWrap/>
            <w:vAlign w:val="bottom"/>
            <w:hideMark/>
          </w:tcPr>
          <w:p w14:paraId="206F5FF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BC277C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E78F0D8" w14:textId="77777777" w:rsidR="00CC0CFE" w:rsidRPr="00CC0CFE" w:rsidRDefault="00CC0CFE" w:rsidP="009070F4">
            <w:pPr>
              <w:rPr>
                <w:lang w:eastAsia="zh-CN"/>
              </w:rPr>
            </w:pPr>
            <w:r w:rsidRPr="00CC0CFE">
              <w:rPr>
                <w:lang w:eastAsia="zh-CN"/>
              </w:rPr>
              <w:t>0.0774</w:t>
            </w:r>
          </w:p>
        </w:tc>
      </w:tr>
      <w:tr w:rsidR="00CC0CFE" w:rsidRPr="00CC0CFE" w14:paraId="05350AB7" w14:textId="77777777" w:rsidTr="00E66DB1">
        <w:trPr>
          <w:trHeight w:val="288"/>
        </w:trPr>
        <w:tc>
          <w:tcPr>
            <w:tcW w:w="1350" w:type="dxa"/>
            <w:tcBorders>
              <w:top w:val="nil"/>
              <w:left w:val="nil"/>
              <w:bottom w:val="nil"/>
              <w:right w:val="nil"/>
            </w:tcBorders>
            <w:shd w:val="clear" w:color="auto" w:fill="auto"/>
            <w:noWrap/>
            <w:vAlign w:val="bottom"/>
            <w:hideMark/>
          </w:tcPr>
          <w:p w14:paraId="757381F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B4D84C5"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17EB61A5"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C0DB5F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750A48A0"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6910D0D" w14:textId="77777777" w:rsidR="00CC0CFE" w:rsidRPr="00CC0CFE" w:rsidRDefault="00CC0CFE" w:rsidP="009070F4">
            <w:pPr>
              <w:rPr>
                <w:lang w:eastAsia="zh-CN"/>
              </w:rPr>
            </w:pPr>
            <w:r w:rsidRPr="00CC0CFE">
              <w:rPr>
                <w:lang w:eastAsia="zh-CN"/>
              </w:rPr>
              <w:t>33.3</w:t>
            </w:r>
          </w:p>
        </w:tc>
        <w:tc>
          <w:tcPr>
            <w:tcW w:w="990" w:type="dxa"/>
            <w:tcBorders>
              <w:top w:val="nil"/>
              <w:left w:val="nil"/>
              <w:bottom w:val="nil"/>
              <w:right w:val="nil"/>
            </w:tcBorders>
            <w:shd w:val="clear" w:color="auto" w:fill="auto"/>
            <w:noWrap/>
            <w:vAlign w:val="bottom"/>
            <w:hideMark/>
          </w:tcPr>
          <w:p w14:paraId="25AE66FE" w14:textId="77777777" w:rsidR="00CC0CFE" w:rsidRPr="00CC0CFE" w:rsidRDefault="00CC0CFE" w:rsidP="009070F4">
            <w:pPr>
              <w:rPr>
                <w:lang w:eastAsia="zh-CN"/>
              </w:rPr>
            </w:pPr>
            <w:r w:rsidRPr="00CC0CFE">
              <w:rPr>
                <w:lang w:eastAsia="zh-CN"/>
              </w:rPr>
              <w:t>12154.5</w:t>
            </w:r>
          </w:p>
        </w:tc>
        <w:tc>
          <w:tcPr>
            <w:tcW w:w="1001" w:type="dxa"/>
            <w:tcBorders>
              <w:top w:val="nil"/>
              <w:left w:val="nil"/>
              <w:bottom w:val="nil"/>
              <w:right w:val="nil"/>
            </w:tcBorders>
            <w:shd w:val="clear" w:color="auto" w:fill="auto"/>
            <w:noWrap/>
            <w:vAlign w:val="bottom"/>
            <w:hideMark/>
          </w:tcPr>
          <w:p w14:paraId="2EB1EBC0"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AADF78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EFE84AE" w14:textId="77777777" w:rsidR="00CC0CFE" w:rsidRPr="00CC0CFE" w:rsidRDefault="00CC0CFE" w:rsidP="009070F4">
            <w:pPr>
              <w:rPr>
                <w:lang w:eastAsia="zh-CN"/>
              </w:rPr>
            </w:pPr>
            <w:r w:rsidRPr="00CC0CFE">
              <w:rPr>
                <w:lang w:eastAsia="zh-CN"/>
              </w:rPr>
              <w:t>0.0774</w:t>
            </w:r>
          </w:p>
        </w:tc>
      </w:tr>
      <w:tr w:rsidR="00CC0CFE" w:rsidRPr="00CC0CFE" w14:paraId="289DB99F" w14:textId="77777777" w:rsidTr="00E66DB1">
        <w:trPr>
          <w:trHeight w:val="288"/>
        </w:trPr>
        <w:tc>
          <w:tcPr>
            <w:tcW w:w="1350" w:type="dxa"/>
            <w:tcBorders>
              <w:top w:val="nil"/>
              <w:left w:val="nil"/>
              <w:bottom w:val="nil"/>
              <w:right w:val="nil"/>
            </w:tcBorders>
            <w:shd w:val="clear" w:color="auto" w:fill="auto"/>
            <w:noWrap/>
            <w:vAlign w:val="bottom"/>
            <w:hideMark/>
          </w:tcPr>
          <w:p w14:paraId="5EE8B99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2123B42A"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71C3637B"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6FCC56AC"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D26016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6102B61" w14:textId="77777777" w:rsidR="00CC0CFE" w:rsidRPr="00CC0CFE" w:rsidRDefault="00CC0CFE" w:rsidP="009070F4">
            <w:pPr>
              <w:rPr>
                <w:lang w:eastAsia="zh-CN"/>
              </w:rPr>
            </w:pPr>
            <w:r w:rsidRPr="00CC0CFE">
              <w:rPr>
                <w:lang w:eastAsia="zh-CN"/>
              </w:rPr>
              <w:t>33.3</w:t>
            </w:r>
          </w:p>
        </w:tc>
        <w:tc>
          <w:tcPr>
            <w:tcW w:w="990" w:type="dxa"/>
            <w:tcBorders>
              <w:top w:val="nil"/>
              <w:left w:val="nil"/>
              <w:bottom w:val="nil"/>
              <w:right w:val="nil"/>
            </w:tcBorders>
            <w:shd w:val="clear" w:color="auto" w:fill="auto"/>
            <w:noWrap/>
            <w:vAlign w:val="bottom"/>
            <w:hideMark/>
          </w:tcPr>
          <w:p w14:paraId="355CD7BE" w14:textId="77777777" w:rsidR="00CC0CFE" w:rsidRPr="00CC0CFE" w:rsidRDefault="00CC0CFE" w:rsidP="009070F4">
            <w:pPr>
              <w:rPr>
                <w:lang w:eastAsia="zh-CN"/>
              </w:rPr>
            </w:pPr>
            <w:r w:rsidRPr="00CC0CFE">
              <w:rPr>
                <w:lang w:eastAsia="zh-CN"/>
              </w:rPr>
              <w:t>12154.5</w:t>
            </w:r>
          </w:p>
        </w:tc>
        <w:tc>
          <w:tcPr>
            <w:tcW w:w="1001" w:type="dxa"/>
            <w:tcBorders>
              <w:top w:val="nil"/>
              <w:left w:val="nil"/>
              <w:bottom w:val="nil"/>
              <w:right w:val="nil"/>
            </w:tcBorders>
            <w:shd w:val="clear" w:color="auto" w:fill="auto"/>
            <w:noWrap/>
            <w:vAlign w:val="bottom"/>
            <w:hideMark/>
          </w:tcPr>
          <w:p w14:paraId="45CD740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5E83E5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9ACE36D" w14:textId="77777777" w:rsidR="00CC0CFE" w:rsidRPr="00CC0CFE" w:rsidRDefault="00CC0CFE" w:rsidP="009070F4">
            <w:pPr>
              <w:rPr>
                <w:lang w:eastAsia="zh-CN"/>
              </w:rPr>
            </w:pPr>
            <w:r w:rsidRPr="00CC0CFE">
              <w:rPr>
                <w:lang w:eastAsia="zh-CN"/>
              </w:rPr>
              <w:t>0.0774</w:t>
            </w:r>
          </w:p>
        </w:tc>
      </w:tr>
      <w:tr w:rsidR="00CC0CFE" w:rsidRPr="00CC0CFE" w14:paraId="6EA882C2" w14:textId="77777777" w:rsidTr="00E66DB1">
        <w:trPr>
          <w:trHeight w:val="288"/>
        </w:trPr>
        <w:tc>
          <w:tcPr>
            <w:tcW w:w="1350" w:type="dxa"/>
            <w:tcBorders>
              <w:top w:val="nil"/>
              <w:left w:val="nil"/>
              <w:bottom w:val="nil"/>
              <w:right w:val="nil"/>
            </w:tcBorders>
            <w:shd w:val="clear" w:color="auto" w:fill="auto"/>
            <w:noWrap/>
            <w:vAlign w:val="bottom"/>
            <w:hideMark/>
          </w:tcPr>
          <w:p w14:paraId="45E6C74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176CED2"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05E92FB3"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5DD79E99"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3EC32BE"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76370BA" w14:textId="77777777" w:rsidR="00CC0CFE" w:rsidRPr="00CC0CFE" w:rsidRDefault="00CC0CFE" w:rsidP="009070F4">
            <w:pPr>
              <w:rPr>
                <w:lang w:eastAsia="zh-CN"/>
              </w:rPr>
            </w:pPr>
            <w:r w:rsidRPr="00CC0CFE">
              <w:rPr>
                <w:lang w:eastAsia="zh-CN"/>
              </w:rPr>
              <w:t>19.6</w:t>
            </w:r>
          </w:p>
        </w:tc>
        <w:tc>
          <w:tcPr>
            <w:tcW w:w="990" w:type="dxa"/>
            <w:tcBorders>
              <w:top w:val="nil"/>
              <w:left w:val="nil"/>
              <w:bottom w:val="nil"/>
              <w:right w:val="nil"/>
            </w:tcBorders>
            <w:shd w:val="clear" w:color="auto" w:fill="auto"/>
            <w:noWrap/>
            <w:vAlign w:val="bottom"/>
            <w:hideMark/>
          </w:tcPr>
          <w:p w14:paraId="0CE850E9" w14:textId="77777777" w:rsidR="00CC0CFE" w:rsidRPr="00CC0CFE" w:rsidRDefault="00CC0CFE" w:rsidP="009070F4">
            <w:pPr>
              <w:rPr>
                <w:lang w:eastAsia="zh-CN"/>
              </w:rPr>
            </w:pPr>
            <w:r w:rsidRPr="00CC0CFE">
              <w:rPr>
                <w:lang w:eastAsia="zh-CN"/>
              </w:rPr>
              <w:t>7154</w:t>
            </w:r>
          </w:p>
        </w:tc>
        <w:tc>
          <w:tcPr>
            <w:tcW w:w="1001" w:type="dxa"/>
            <w:tcBorders>
              <w:top w:val="nil"/>
              <w:left w:val="nil"/>
              <w:bottom w:val="nil"/>
              <w:right w:val="nil"/>
            </w:tcBorders>
            <w:shd w:val="clear" w:color="auto" w:fill="auto"/>
            <w:noWrap/>
            <w:vAlign w:val="bottom"/>
            <w:hideMark/>
          </w:tcPr>
          <w:p w14:paraId="4774BD1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487931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021E059" w14:textId="77777777" w:rsidR="00CC0CFE" w:rsidRPr="00CC0CFE" w:rsidRDefault="00CC0CFE" w:rsidP="009070F4">
            <w:pPr>
              <w:rPr>
                <w:lang w:eastAsia="zh-CN"/>
              </w:rPr>
            </w:pPr>
            <w:r w:rsidRPr="00CC0CFE">
              <w:rPr>
                <w:lang w:eastAsia="zh-CN"/>
              </w:rPr>
              <w:t>0.0774</w:t>
            </w:r>
          </w:p>
        </w:tc>
      </w:tr>
      <w:tr w:rsidR="00CC0CFE" w:rsidRPr="00CC0CFE" w14:paraId="092EB83F" w14:textId="77777777" w:rsidTr="00E66DB1">
        <w:trPr>
          <w:trHeight w:val="288"/>
        </w:trPr>
        <w:tc>
          <w:tcPr>
            <w:tcW w:w="1350" w:type="dxa"/>
            <w:tcBorders>
              <w:top w:val="nil"/>
              <w:left w:val="nil"/>
              <w:bottom w:val="nil"/>
              <w:right w:val="nil"/>
            </w:tcBorders>
            <w:shd w:val="clear" w:color="auto" w:fill="auto"/>
            <w:noWrap/>
            <w:vAlign w:val="bottom"/>
            <w:hideMark/>
          </w:tcPr>
          <w:p w14:paraId="51AD30CE"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C363110"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46053809"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5143899C"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703056F"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9F42C0C" w14:textId="77777777" w:rsidR="00CC0CFE" w:rsidRPr="00CC0CFE" w:rsidRDefault="00CC0CFE" w:rsidP="009070F4">
            <w:pPr>
              <w:rPr>
                <w:lang w:eastAsia="zh-CN"/>
              </w:rPr>
            </w:pPr>
            <w:r w:rsidRPr="00CC0CFE">
              <w:rPr>
                <w:lang w:eastAsia="zh-CN"/>
              </w:rPr>
              <w:t>19.6</w:t>
            </w:r>
          </w:p>
        </w:tc>
        <w:tc>
          <w:tcPr>
            <w:tcW w:w="990" w:type="dxa"/>
            <w:tcBorders>
              <w:top w:val="nil"/>
              <w:left w:val="nil"/>
              <w:bottom w:val="nil"/>
              <w:right w:val="nil"/>
            </w:tcBorders>
            <w:shd w:val="clear" w:color="auto" w:fill="auto"/>
            <w:noWrap/>
            <w:vAlign w:val="bottom"/>
            <w:hideMark/>
          </w:tcPr>
          <w:p w14:paraId="674A8F17" w14:textId="77777777" w:rsidR="00CC0CFE" w:rsidRPr="00CC0CFE" w:rsidRDefault="00CC0CFE" w:rsidP="009070F4">
            <w:pPr>
              <w:rPr>
                <w:lang w:eastAsia="zh-CN"/>
              </w:rPr>
            </w:pPr>
            <w:r w:rsidRPr="00CC0CFE">
              <w:rPr>
                <w:lang w:eastAsia="zh-CN"/>
              </w:rPr>
              <w:t>7154</w:t>
            </w:r>
          </w:p>
        </w:tc>
        <w:tc>
          <w:tcPr>
            <w:tcW w:w="1001" w:type="dxa"/>
            <w:tcBorders>
              <w:top w:val="nil"/>
              <w:left w:val="nil"/>
              <w:bottom w:val="nil"/>
              <w:right w:val="nil"/>
            </w:tcBorders>
            <w:shd w:val="clear" w:color="auto" w:fill="auto"/>
            <w:noWrap/>
            <w:vAlign w:val="bottom"/>
            <w:hideMark/>
          </w:tcPr>
          <w:p w14:paraId="3260512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41713CC"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45F5AE3" w14:textId="77777777" w:rsidR="00CC0CFE" w:rsidRPr="00CC0CFE" w:rsidRDefault="00CC0CFE" w:rsidP="009070F4">
            <w:pPr>
              <w:rPr>
                <w:lang w:eastAsia="zh-CN"/>
              </w:rPr>
            </w:pPr>
            <w:r w:rsidRPr="00CC0CFE">
              <w:rPr>
                <w:lang w:eastAsia="zh-CN"/>
              </w:rPr>
              <w:t>0.0774</w:t>
            </w:r>
          </w:p>
        </w:tc>
      </w:tr>
      <w:tr w:rsidR="00CC0CFE" w:rsidRPr="00CC0CFE" w14:paraId="227226BB" w14:textId="77777777" w:rsidTr="00E66DB1">
        <w:trPr>
          <w:trHeight w:val="288"/>
        </w:trPr>
        <w:tc>
          <w:tcPr>
            <w:tcW w:w="1350" w:type="dxa"/>
            <w:tcBorders>
              <w:top w:val="nil"/>
              <w:left w:val="nil"/>
              <w:bottom w:val="nil"/>
              <w:right w:val="nil"/>
            </w:tcBorders>
            <w:shd w:val="clear" w:color="auto" w:fill="auto"/>
            <w:noWrap/>
            <w:vAlign w:val="bottom"/>
            <w:hideMark/>
          </w:tcPr>
          <w:p w14:paraId="605EED1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4B9E7D7"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5AFFF932"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2907E80E"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F5E225A"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9589230" w14:textId="77777777" w:rsidR="00CC0CFE" w:rsidRPr="00CC0CFE" w:rsidRDefault="00CC0CFE" w:rsidP="009070F4">
            <w:pPr>
              <w:rPr>
                <w:lang w:eastAsia="zh-CN"/>
              </w:rPr>
            </w:pPr>
            <w:r w:rsidRPr="00CC0CFE">
              <w:rPr>
                <w:lang w:eastAsia="zh-CN"/>
              </w:rPr>
              <w:t>27.7</w:t>
            </w:r>
          </w:p>
        </w:tc>
        <w:tc>
          <w:tcPr>
            <w:tcW w:w="990" w:type="dxa"/>
            <w:tcBorders>
              <w:top w:val="nil"/>
              <w:left w:val="nil"/>
              <w:bottom w:val="nil"/>
              <w:right w:val="nil"/>
            </w:tcBorders>
            <w:shd w:val="clear" w:color="auto" w:fill="auto"/>
            <w:noWrap/>
            <w:vAlign w:val="bottom"/>
            <w:hideMark/>
          </w:tcPr>
          <w:p w14:paraId="65ED1DD1" w14:textId="77777777" w:rsidR="00CC0CFE" w:rsidRPr="00CC0CFE" w:rsidRDefault="00CC0CFE" w:rsidP="009070F4">
            <w:pPr>
              <w:rPr>
                <w:lang w:eastAsia="zh-CN"/>
              </w:rPr>
            </w:pPr>
            <w:r w:rsidRPr="00CC0CFE">
              <w:rPr>
                <w:lang w:eastAsia="zh-CN"/>
              </w:rPr>
              <w:t>10110.5</w:t>
            </w:r>
          </w:p>
        </w:tc>
        <w:tc>
          <w:tcPr>
            <w:tcW w:w="1001" w:type="dxa"/>
            <w:tcBorders>
              <w:top w:val="nil"/>
              <w:left w:val="nil"/>
              <w:bottom w:val="nil"/>
              <w:right w:val="nil"/>
            </w:tcBorders>
            <w:shd w:val="clear" w:color="auto" w:fill="auto"/>
            <w:noWrap/>
            <w:vAlign w:val="bottom"/>
            <w:hideMark/>
          </w:tcPr>
          <w:p w14:paraId="549DC7B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403D42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1EED51A" w14:textId="77777777" w:rsidR="00CC0CFE" w:rsidRPr="00CC0CFE" w:rsidRDefault="00CC0CFE" w:rsidP="009070F4">
            <w:pPr>
              <w:rPr>
                <w:lang w:eastAsia="zh-CN"/>
              </w:rPr>
            </w:pPr>
            <w:r w:rsidRPr="00CC0CFE">
              <w:rPr>
                <w:lang w:eastAsia="zh-CN"/>
              </w:rPr>
              <w:t>0.0774</w:t>
            </w:r>
          </w:p>
        </w:tc>
      </w:tr>
      <w:tr w:rsidR="00CC0CFE" w:rsidRPr="00CC0CFE" w14:paraId="79D19413" w14:textId="77777777" w:rsidTr="00E66DB1">
        <w:trPr>
          <w:trHeight w:val="288"/>
        </w:trPr>
        <w:tc>
          <w:tcPr>
            <w:tcW w:w="1350" w:type="dxa"/>
            <w:tcBorders>
              <w:top w:val="nil"/>
              <w:left w:val="nil"/>
              <w:bottom w:val="nil"/>
              <w:right w:val="nil"/>
            </w:tcBorders>
            <w:shd w:val="clear" w:color="auto" w:fill="auto"/>
            <w:noWrap/>
            <w:vAlign w:val="bottom"/>
            <w:hideMark/>
          </w:tcPr>
          <w:p w14:paraId="1044971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2645DCA"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4F6ED677"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A266307"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DB1EE8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E190CA9" w14:textId="77777777" w:rsidR="00CC0CFE" w:rsidRPr="00CC0CFE" w:rsidRDefault="00CC0CFE" w:rsidP="009070F4">
            <w:pPr>
              <w:rPr>
                <w:lang w:eastAsia="zh-CN"/>
              </w:rPr>
            </w:pPr>
            <w:r w:rsidRPr="00CC0CFE">
              <w:rPr>
                <w:lang w:eastAsia="zh-CN"/>
              </w:rPr>
              <w:t>27.7</w:t>
            </w:r>
          </w:p>
        </w:tc>
        <w:tc>
          <w:tcPr>
            <w:tcW w:w="990" w:type="dxa"/>
            <w:tcBorders>
              <w:top w:val="nil"/>
              <w:left w:val="nil"/>
              <w:bottom w:val="nil"/>
              <w:right w:val="nil"/>
            </w:tcBorders>
            <w:shd w:val="clear" w:color="auto" w:fill="auto"/>
            <w:noWrap/>
            <w:vAlign w:val="bottom"/>
            <w:hideMark/>
          </w:tcPr>
          <w:p w14:paraId="720771C7" w14:textId="77777777" w:rsidR="00CC0CFE" w:rsidRPr="00CC0CFE" w:rsidRDefault="00CC0CFE" w:rsidP="009070F4">
            <w:pPr>
              <w:rPr>
                <w:lang w:eastAsia="zh-CN"/>
              </w:rPr>
            </w:pPr>
            <w:r w:rsidRPr="00CC0CFE">
              <w:rPr>
                <w:lang w:eastAsia="zh-CN"/>
              </w:rPr>
              <w:t>10110.5</w:t>
            </w:r>
          </w:p>
        </w:tc>
        <w:tc>
          <w:tcPr>
            <w:tcW w:w="1001" w:type="dxa"/>
            <w:tcBorders>
              <w:top w:val="nil"/>
              <w:left w:val="nil"/>
              <w:bottom w:val="nil"/>
              <w:right w:val="nil"/>
            </w:tcBorders>
            <w:shd w:val="clear" w:color="auto" w:fill="auto"/>
            <w:noWrap/>
            <w:vAlign w:val="bottom"/>
            <w:hideMark/>
          </w:tcPr>
          <w:p w14:paraId="22A4DCF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9BD214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7B29A2D" w14:textId="77777777" w:rsidR="00CC0CFE" w:rsidRPr="00CC0CFE" w:rsidRDefault="00CC0CFE" w:rsidP="009070F4">
            <w:pPr>
              <w:rPr>
                <w:lang w:eastAsia="zh-CN"/>
              </w:rPr>
            </w:pPr>
            <w:r w:rsidRPr="00CC0CFE">
              <w:rPr>
                <w:lang w:eastAsia="zh-CN"/>
              </w:rPr>
              <w:t>0.0774</w:t>
            </w:r>
          </w:p>
        </w:tc>
      </w:tr>
      <w:tr w:rsidR="00CC0CFE" w:rsidRPr="00CC0CFE" w14:paraId="0715D462" w14:textId="77777777" w:rsidTr="00E66DB1">
        <w:trPr>
          <w:trHeight w:val="288"/>
        </w:trPr>
        <w:tc>
          <w:tcPr>
            <w:tcW w:w="1350" w:type="dxa"/>
            <w:tcBorders>
              <w:top w:val="nil"/>
              <w:left w:val="nil"/>
              <w:bottom w:val="nil"/>
              <w:right w:val="nil"/>
            </w:tcBorders>
            <w:shd w:val="clear" w:color="auto" w:fill="auto"/>
            <w:noWrap/>
            <w:vAlign w:val="bottom"/>
            <w:hideMark/>
          </w:tcPr>
          <w:p w14:paraId="782A940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47E1648"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4429891F"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087E304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C0DAD6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3C19A43" w14:textId="77777777" w:rsidR="00CC0CFE" w:rsidRPr="00CC0CFE" w:rsidRDefault="00CC0CFE" w:rsidP="009070F4">
            <w:pPr>
              <w:rPr>
                <w:lang w:eastAsia="zh-CN"/>
              </w:rPr>
            </w:pPr>
            <w:r w:rsidRPr="00CC0CFE">
              <w:rPr>
                <w:lang w:eastAsia="zh-CN"/>
              </w:rPr>
              <w:t>17.2</w:t>
            </w:r>
          </w:p>
        </w:tc>
        <w:tc>
          <w:tcPr>
            <w:tcW w:w="990" w:type="dxa"/>
            <w:tcBorders>
              <w:top w:val="nil"/>
              <w:left w:val="nil"/>
              <w:bottom w:val="nil"/>
              <w:right w:val="nil"/>
            </w:tcBorders>
            <w:shd w:val="clear" w:color="auto" w:fill="auto"/>
            <w:noWrap/>
            <w:vAlign w:val="bottom"/>
            <w:hideMark/>
          </w:tcPr>
          <w:p w14:paraId="1547DA61" w14:textId="77777777" w:rsidR="00CC0CFE" w:rsidRPr="00CC0CFE" w:rsidRDefault="00CC0CFE" w:rsidP="009070F4">
            <w:pPr>
              <w:rPr>
                <w:lang w:eastAsia="zh-CN"/>
              </w:rPr>
            </w:pPr>
            <w:r w:rsidRPr="00CC0CFE">
              <w:rPr>
                <w:lang w:eastAsia="zh-CN"/>
              </w:rPr>
              <w:t>6278</w:t>
            </w:r>
          </w:p>
        </w:tc>
        <w:tc>
          <w:tcPr>
            <w:tcW w:w="1001" w:type="dxa"/>
            <w:tcBorders>
              <w:top w:val="nil"/>
              <w:left w:val="nil"/>
              <w:bottom w:val="nil"/>
              <w:right w:val="nil"/>
            </w:tcBorders>
            <w:shd w:val="clear" w:color="auto" w:fill="auto"/>
            <w:noWrap/>
            <w:vAlign w:val="bottom"/>
            <w:hideMark/>
          </w:tcPr>
          <w:p w14:paraId="00916D2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614D6D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883E5DB" w14:textId="77777777" w:rsidR="00CC0CFE" w:rsidRPr="00CC0CFE" w:rsidRDefault="00CC0CFE" w:rsidP="009070F4">
            <w:pPr>
              <w:rPr>
                <w:lang w:eastAsia="zh-CN"/>
              </w:rPr>
            </w:pPr>
            <w:r w:rsidRPr="00CC0CFE">
              <w:rPr>
                <w:lang w:eastAsia="zh-CN"/>
              </w:rPr>
              <w:t>0.0774</w:t>
            </w:r>
          </w:p>
        </w:tc>
      </w:tr>
      <w:tr w:rsidR="00CC0CFE" w:rsidRPr="00CC0CFE" w14:paraId="0D8F3EF2" w14:textId="77777777" w:rsidTr="00E66DB1">
        <w:trPr>
          <w:trHeight w:val="288"/>
        </w:trPr>
        <w:tc>
          <w:tcPr>
            <w:tcW w:w="1350" w:type="dxa"/>
            <w:tcBorders>
              <w:top w:val="nil"/>
              <w:left w:val="nil"/>
              <w:bottom w:val="nil"/>
              <w:right w:val="nil"/>
            </w:tcBorders>
            <w:shd w:val="clear" w:color="auto" w:fill="auto"/>
            <w:noWrap/>
            <w:vAlign w:val="bottom"/>
            <w:hideMark/>
          </w:tcPr>
          <w:p w14:paraId="6B81749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061A4A8"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1CF6B40C"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3F66033B"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796C43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DF2BE15" w14:textId="77777777" w:rsidR="00CC0CFE" w:rsidRPr="00CC0CFE" w:rsidRDefault="00CC0CFE" w:rsidP="009070F4">
            <w:pPr>
              <w:rPr>
                <w:lang w:eastAsia="zh-CN"/>
              </w:rPr>
            </w:pPr>
            <w:r w:rsidRPr="00CC0CFE">
              <w:rPr>
                <w:lang w:eastAsia="zh-CN"/>
              </w:rPr>
              <w:t>17.2</w:t>
            </w:r>
          </w:p>
        </w:tc>
        <w:tc>
          <w:tcPr>
            <w:tcW w:w="990" w:type="dxa"/>
            <w:tcBorders>
              <w:top w:val="nil"/>
              <w:left w:val="nil"/>
              <w:bottom w:val="nil"/>
              <w:right w:val="nil"/>
            </w:tcBorders>
            <w:shd w:val="clear" w:color="auto" w:fill="auto"/>
            <w:noWrap/>
            <w:vAlign w:val="bottom"/>
            <w:hideMark/>
          </w:tcPr>
          <w:p w14:paraId="647323BD" w14:textId="77777777" w:rsidR="00CC0CFE" w:rsidRPr="00CC0CFE" w:rsidRDefault="00CC0CFE" w:rsidP="009070F4">
            <w:pPr>
              <w:rPr>
                <w:lang w:eastAsia="zh-CN"/>
              </w:rPr>
            </w:pPr>
            <w:r w:rsidRPr="00CC0CFE">
              <w:rPr>
                <w:lang w:eastAsia="zh-CN"/>
              </w:rPr>
              <w:t>6278</w:t>
            </w:r>
          </w:p>
        </w:tc>
        <w:tc>
          <w:tcPr>
            <w:tcW w:w="1001" w:type="dxa"/>
            <w:tcBorders>
              <w:top w:val="nil"/>
              <w:left w:val="nil"/>
              <w:bottom w:val="nil"/>
              <w:right w:val="nil"/>
            </w:tcBorders>
            <w:shd w:val="clear" w:color="auto" w:fill="auto"/>
            <w:noWrap/>
            <w:vAlign w:val="bottom"/>
            <w:hideMark/>
          </w:tcPr>
          <w:p w14:paraId="302EEA1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2D76BC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D4F12C0" w14:textId="77777777" w:rsidR="00CC0CFE" w:rsidRPr="00CC0CFE" w:rsidRDefault="00CC0CFE" w:rsidP="009070F4">
            <w:pPr>
              <w:rPr>
                <w:lang w:eastAsia="zh-CN"/>
              </w:rPr>
            </w:pPr>
            <w:r w:rsidRPr="00CC0CFE">
              <w:rPr>
                <w:lang w:eastAsia="zh-CN"/>
              </w:rPr>
              <w:t>0.0774</w:t>
            </w:r>
          </w:p>
        </w:tc>
      </w:tr>
      <w:tr w:rsidR="00CC0CFE" w:rsidRPr="00CC0CFE" w14:paraId="6075CFAC" w14:textId="77777777" w:rsidTr="00E66DB1">
        <w:trPr>
          <w:trHeight w:val="288"/>
        </w:trPr>
        <w:tc>
          <w:tcPr>
            <w:tcW w:w="1350" w:type="dxa"/>
            <w:tcBorders>
              <w:top w:val="nil"/>
              <w:left w:val="nil"/>
              <w:bottom w:val="nil"/>
              <w:right w:val="nil"/>
            </w:tcBorders>
            <w:shd w:val="clear" w:color="auto" w:fill="auto"/>
            <w:noWrap/>
            <w:vAlign w:val="bottom"/>
            <w:hideMark/>
          </w:tcPr>
          <w:p w14:paraId="4B6E92A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BFD9245"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79E14D56"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360C837"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2EDB614"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46EFDC6" w14:textId="77777777" w:rsidR="00CC0CFE" w:rsidRPr="00CC0CFE" w:rsidRDefault="00CC0CFE" w:rsidP="009070F4">
            <w:pPr>
              <w:rPr>
                <w:lang w:eastAsia="zh-CN"/>
              </w:rPr>
            </w:pPr>
            <w:r w:rsidRPr="00CC0CFE">
              <w:rPr>
                <w:lang w:eastAsia="zh-CN"/>
              </w:rPr>
              <w:t>25.2</w:t>
            </w:r>
          </w:p>
        </w:tc>
        <w:tc>
          <w:tcPr>
            <w:tcW w:w="990" w:type="dxa"/>
            <w:tcBorders>
              <w:top w:val="nil"/>
              <w:left w:val="nil"/>
              <w:bottom w:val="nil"/>
              <w:right w:val="nil"/>
            </w:tcBorders>
            <w:shd w:val="clear" w:color="auto" w:fill="auto"/>
            <w:noWrap/>
            <w:vAlign w:val="bottom"/>
            <w:hideMark/>
          </w:tcPr>
          <w:p w14:paraId="210A6CF9" w14:textId="77777777" w:rsidR="00CC0CFE" w:rsidRPr="00CC0CFE" w:rsidRDefault="00CC0CFE" w:rsidP="009070F4">
            <w:pPr>
              <w:rPr>
                <w:lang w:eastAsia="zh-CN"/>
              </w:rPr>
            </w:pPr>
            <w:r w:rsidRPr="00CC0CFE">
              <w:rPr>
                <w:lang w:eastAsia="zh-CN"/>
              </w:rPr>
              <w:t>9198</w:t>
            </w:r>
          </w:p>
        </w:tc>
        <w:tc>
          <w:tcPr>
            <w:tcW w:w="1001" w:type="dxa"/>
            <w:tcBorders>
              <w:top w:val="nil"/>
              <w:left w:val="nil"/>
              <w:bottom w:val="nil"/>
              <w:right w:val="nil"/>
            </w:tcBorders>
            <w:shd w:val="clear" w:color="auto" w:fill="auto"/>
            <w:noWrap/>
            <w:vAlign w:val="bottom"/>
            <w:hideMark/>
          </w:tcPr>
          <w:p w14:paraId="2803505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22E092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B22C894" w14:textId="77777777" w:rsidR="00CC0CFE" w:rsidRPr="00CC0CFE" w:rsidRDefault="00CC0CFE" w:rsidP="009070F4">
            <w:pPr>
              <w:rPr>
                <w:lang w:eastAsia="zh-CN"/>
              </w:rPr>
            </w:pPr>
            <w:r w:rsidRPr="00CC0CFE">
              <w:rPr>
                <w:lang w:eastAsia="zh-CN"/>
              </w:rPr>
              <w:t>0.0774</w:t>
            </w:r>
          </w:p>
        </w:tc>
      </w:tr>
      <w:tr w:rsidR="00CC0CFE" w:rsidRPr="00CC0CFE" w14:paraId="6FC6B948" w14:textId="77777777" w:rsidTr="00E66DB1">
        <w:trPr>
          <w:trHeight w:val="288"/>
        </w:trPr>
        <w:tc>
          <w:tcPr>
            <w:tcW w:w="1350" w:type="dxa"/>
            <w:tcBorders>
              <w:top w:val="nil"/>
              <w:left w:val="nil"/>
              <w:bottom w:val="nil"/>
              <w:right w:val="nil"/>
            </w:tcBorders>
            <w:shd w:val="clear" w:color="auto" w:fill="auto"/>
            <w:noWrap/>
            <w:vAlign w:val="bottom"/>
            <w:hideMark/>
          </w:tcPr>
          <w:p w14:paraId="22ACE7A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E3EE5C6"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2E01D86A"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7D81B2C"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897377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C37607E" w14:textId="77777777" w:rsidR="00CC0CFE" w:rsidRPr="00CC0CFE" w:rsidRDefault="00CC0CFE" w:rsidP="009070F4">
            <w:pPr>
              <w:rPr>
                <w:lang w:eastAsia="zh-CN"/>
              </w:rPr>
            </w:pPr>
            <w:r w:rsidRPr="00CC0CFE">
              <w:rPr>
                <w:lang w:eastAsia="zh-CN"/>
              </w:rPr>
              <w:t>25.2</w:t>
            </w:r>
          </w:p>
        </w:tc>
        <w:tc>
          <w:tcPr>
            <w:tcW w:w="990" w:type="dxa"/>
            <w:tcBorders>
              <w:top w:val="nil"/>
              <w:left w:val="nil"/>
              <w:bottom w:val="nil"/>
              <w:right w:val="nil"/>
            </w:tcBorders>
            <w:shd w:val="clear" w:color="auto" w:fill="auto"/>
            <w:noWrap/>
            <w:vAlign w:val="bottom"/>
            <w:hideMark/>
          </w:tcPr>
          <w:p w14:paraId="337D8536" w14:textId="77777777" w:rsidR="00CC0CFE" w:rsidRPr="00CC0CFE" w:rsidRDefault="00CC0CFE" w:rsidP="009070F4">
            <w:pPr>
              <w:rPr>
                <w:lang w:eastAsia="zh-CN"/>
              </w:rPr>
            </w:pPr>
            <w:r w:rsidRPr="00CC0CFE">
              <w:rPr>
                <w:lang w:eastAsia="zh-CN"/>
              </w:rPr>
              <w:t>9198</w:t>
            </w:r>
          </w:p>
        </w:tc>
        <w:tc>
          <w:tcPr>
            <w:tcW w:w="1001" w:type="dxa"/>
            <w:tcBorders>
              <w:top w:val="nil"/>
              <w:left w:val="nil"/>
              <w:bottom w:val="nil"/>
              <w:right w:val="nil"/>
            </w:tcBorders>
            <w:shd w:val="clear" w:color="auto" w:fill="auto"/>
            <w:noWrap/>
            <w:vAlign w:val="bottom"/>
            <w:hideMark/>
          </w:tcPr>
          <w:p w14:paraId="716C2E5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E3BF6D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D794131" w14:textId="77777777" w:rsidR="00CC0CFE" w:rsidRPr="00CC0CFE" w:rsidRDefault="00CC0CFE" w:rsidP="009070F4">
            <w:pPr>
              <w:rPr>
                <w:lang w:eastAsia="zh-CN"/>
              </w:rPr>
            </w:pPr>
            <w:r w:rsidRPr="00CC0CFE">
              <w:rPr>
                <w:lang w:eastAsia="zh-CN"/>
              </w:rPr>
              <w:t>0.0774</w:t>
            </w:r>
          </w:p>
        </w:tc>
      </w:tr>
      <w:tr w:rsidR="00CC0CFE" w:rsidRPr="00CC0CFE" w14:paraId="53A827EB" w14:textId="77777777" w:rsidTr="00E66DB1">
        <w:trPr>
          <w:trHeight w:val="288"/>
        </w:trPr>
        <w:tc>
          <w:tcPr>
            <w:tcW w:w="1350" w:type="dxa"/>
            <w:tcBorders>
              <w:top w:val="nil"/>
              <w:left w:val="nil"/>
              <w:bottom w:val="nil"/>
              <w:right w:val="nil"/>
            </w:tcBorders>
            <w:shd w:val="clear" w:color="auto" w:fill="auto"/>
            <w:noWrap/>
            <w:vAlign w:val="bottom"/>
            <w:hideMark/>
          </w:tcPr>
          <w:p w14:paraId="35BF001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B73FCDF"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2BB8FAE3"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27DA45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591586B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9DD61C3" w14:textId="77777777" w:rsidR="00CC0CFE" w:rsidRPr="00CC0CFE" w:rsidRDefault="00CC0CFE" w:rsidP="009070F4">
            <w:pPr>
              <w:rPr>
                <w:lang w:eastAsia="zh-CN"/>
              </w:rPr>
            </w:pPr>
            <w:r w:rsidRPr="00CC0CFE">
              <w:rPr>
                <w:lang w:eastAsia="zh-CN"/>
              </w:rPr>
              <w:t>11.1</w:t>
            </w:r>
          </w:p>
        </w:tc>
        <w:tc>
          <w:tcPr>
            <w:tcW w:w="990" w:type="dxa"/>
            <w:tcBorders>
              <w:top w:val="nil"/>
              <w:left w:val="nil"/>
              <w:bottom w:val="nil"/>
              <w:right w:val="nil"/>
            </w:tcBorders>
            <w:shd w:val="clear" w:color="auto" w:fill="auto"/>
            <w:noWrap/>
            <w:vAlign w:val="bottom"/>
            <w:hideMark/>
          </w:tcPr>
          <w:p w14:paraId="2CFC3C6C" w14:textId="77777777" w:rsidR="00CC0CFE" w:rsidRPr="00CC0CFE" w:rsidRDefault="00CC0CFE" w:rsidP="009070F4">
            <w:pPr>
              <w:rPr>
                <w:lang w:eastAsia="zh-CN"/>
              </w:rPr>
            </w:pPr>
            <w:r w:rsidRPr="00CC0CFE">
              <w:rPr>
                <w:lang w:eastAsia="zh-CN"/>
              </w:rPr>
              <w:t>4051.5</w:t>
            </w:r>
          </w:p>
        </w:tc>
        <w:tc>
          <w:tcPr>
            <w:tcW w:w="1001" w:type="dxa"/>
            <w:tcBorders>
              <w:top w:val="nil"/>
              <w:left w:val="nil"/>
              <w:bottom w:val="nil"/>
              <w:right w:val="nil"/>
            </w:tcBorders>
            <w:shd w:val="clear" w:color="auto" w:fill="auto"/>
            <w:noWrap/>
            <w:vAlign w:val="bottom"/>
            <w:hideMark/>
          </w:tcPr>
          <w:p w14:paraId="63A6D91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2E4449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A2835E3" w14:textId="77777777" w:rsidR="00CC0CFE" w:rsidRPr="00CC0CFE" w:rsidRDefault="00CC0CFE" w:rsidP="009070F4">
            <w:pPr>
              <w:rPr>
                <w:lang w:eastAsia="zh-CN"/>
              </w:rPr>
            </w:pPr>
            <w:r w:rsidRPr="00CC0CFE">
              <w:rPr>
                <w:lang w:eastAsia="zh-CN"/>
              </w:rPr>
              <w:t>0.0774</w:t>
            </w:r>
          </w:p>
        </w:tc>
      </w:tr>
      <w:tr w:rsidR="00CC0CFE" w:rsidRPr="00CC0CFE" w14:paraId="559637E8" w14:textId="77777777" w:rsidTr="00E66DB1">
        <w:trPr>
          <w:trHeight w:val="288"/>
        </w:trPr>
        <w:tc>
          <w:tcPr>
            <w:tcW w:w="1350" w:type="dxa"/>
            <w:tcBorders>
              <w:top w:val="nil"/>
              <w:left w:val="nil"/>
              <w:bottom w:val="nil"/>
              <w:right w:val="nil"/>
            </w:tcBorders>
            <w:shd w:val="clear" w:color="auto" w:fill="auto"/>
            <w:noWrap/>
            <w:vAlign w:val="bottom"/>
            <w:hideMark/>
          </w:tcPr>
          <w:p w14:paraId="7510562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EC5488C"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417CCF71"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6C2EFECF"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1F24674"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685C8B4" w14:textId="77777777" w:rsidR="00CC0CFE" w:rsidRPr="00CC0CFE" w:rsidRDefault="00CC0CFE" w:rsidP="009070F4">
            <w:pPr>
              <w:rPr>
                <w:lang w:eastAsia="zh-CN"/>
              </w:rPr>
            </w:pPr>
            <w:r w:rsidRPr="00CC0CFE">
              <w:rPr>
                <w:lang w:eastAsia="zh-CN"/>
              </w:rPr>
              <w:t>11.1</w:t>
            </w:r>
          </w:p>
        </w:tc>
        <w:tc>
          <w:tcPr>
            <w:tcW w:w="990" w:type="dxa"/>
            <w:tcBorders>
              <w:top w:val="nil"/>
              <w:left w:val="nil"/>
              <w:bottom w:val="nil"/>
              <w:right w:val="nil"/>
            </w:tcBorders>
            <w:shd w:val="clear" w:color="auto" w:fill="auto"/>
            <w:noWrap/>
            <w:vAlign w:val="bottom"/>
            <w:hideMark/>
          </w:tcPr>
          <w:p w14:paraId="75715ED4" w14:textId="77777777" w:rsidR="00CC0CFE" w:rsidRPr="00CC0CFE" w:rsidRDefault="00CC0CFE" w:rsidP="009070F4">
            <w:pPr>
              <w:rPr>
                <w:lang w:eastAsia="zh-CN"/>
              </w:rPr>
            </w:pPr>
            <w:r w:rsidRPr="00CC0CFE">
              <w:rPr>
                <w:lang w:eastAsia="zh-CN"/>
              </w:rPr>
              <w:t>4051.5</w:t>
            </w:r>
          </w:p>
        </w:tc>
        <w:tc>
          <w:tcPr>
            <w:tcW w:w="1001" w:type="dxa"/>
            <w:tcBorders>
              <w:top w:val="nil"/>
              <w:left w:val="nil"/>
              <w:bottom w:val="nil"/>
              <w:right w:val="nil"/>
            </w:tcBorders>
            <w:shd w:val="clear" w:color="auto" w:fill="auto"/>
            <w:noWrap/>
            <w:vAlign w:val="bottom"/>
            <w:hideMark/>
          </w:tcPr>
          <w:p w14:paraId="194FE91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9AF18B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D53DEC6" w14:textId="77777777" w:rsidR="00CC0CFE" w:rsidRPr="00CC0CFE" w:rsidRDefault="00CC0CFE" w:rsidP="009070F4">
            <w:pPr>
              <w:rPr>
                <w:lang w:eastAsia="zh-CN"/>
              </w:rPr>
            </w:pPr>
            <w:r w:rsidRPr="00CC0CFE">
              <w:rPr>
                <w:lang w:eastAsia="zh-CN"/>
              </w:rPr>
              <w:t>0.0774</w:t>
            </w:r>
          </w:p>
        </w:tc>
      </w:tr>
      <w:tr w:rsidR="00CC0CFE" w:rsidRPr="00CC0CFE" w14:paraId="32A593ED" w14:textId="77777777" w:rsidTr="00E66DB1">
        <w:trPr>
          <w:trHeight w:val="288"/>
        </w:trPr>
        <w:tc>
          <w:tcPr>
            <w:tcW w:w="1350" w:type="dxa"/>
            <w:tcBorders>
              <w:top w:val="nil"/>
              <w:left w:val="nil"/>
              <w:bottom w:val="nil"/>
              <w:right w:val="nil"/>
            </w:tcBorders>
            <w:shd w:val="clear" w:color="auto" w:fill="auto"/>
            <w:noWrap/>
            <w:vAlign w:val="bottom"/>
            <w:hideMark/>
          </w:tcPr>
          <w:p w14:paraId="7EEBA14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0975DD7"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39F7BF5F"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075772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569E71E"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AD447C9" w14:textId="77777777" w:rsidR="00CC0CFE" w:rsidRPr="00CC0CFE" w:rsidRDefault="00CC0CFE" w:rsidP="009070F4">
            <w:pPr>
              <w:rPr>
                <w:lang w:eastAsia="zh-CN"/>
              </w:rPr>
            </w:pPr>
            <w:r w:rsidRPr="00CC0CFE">
              <w:rPr>
                <w:lang w:eastAsia="zh-CN"/>
              </w:rPr>
              <w:t>19.1</w:t>
            </w:r>
          </w:p>
        </w:tc>
        <w:tc>
          <w:tcPr>
            <w:tcW w:w="990" w:type="dxa"/>
            <w:tcBorders>
              <w:top w:val="nil"/>
              <w:left w:val="nil"/>
              <w:bottom w:val="nil"/>
              <w:right w:val="nil"/>
            </w:tcBorders>
            <w:shd w:val="clear" w:color="auto" w:fill="auto"/>
            <w:noWrap/>
            <w:vAlign w:val="bottom"/>
            <w:hideMark/>
          </w:tcPr>
          <w:p w14:paraId="2CD2B45A" w14:textId="77777777" w:rsidR="00CC0CFE" w:rsidRPr="00CC0CFE" w:rsidRDefault="00CC0CFE" w:rsidP="009070F4">
            <w:pPr>
              <w:rPr>
                <w:lang w:eastAsia="zh-CN"/>
              </w:rPr>
            </w:pPr>
            <w:r w:rsidRPr="00CC0CFE">
              <w:rPr>
                <w:lang w:eastAsia="zh-CN"/>
              </w:rPr>
              <w:t>6971.5</w:t>
            </w:r>
          </w:p>
        </w:tc>
        <w:tc>
          <w:tcPr>
            <w:tcW w:w="1001" w:type="dxa"/>
            <w:tcBorders>
              <w:top w:val="nil"/>
              <w:left w:val="nil"/>
              <w:bottom w:val="nil"/>
              <w:right w:val="nil"/>
            </w:tcBorders>
            <w:shd w:val="clear" w:color="auto" w:fill="auto"/>
            <w:noWrap/>
            <w:vAlign w:val="bottom"/>
            <w:hideMark/>
          </w:tcPr>
          <w:p w14:paraId="2A5D9B5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41E213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2EE14EC" w14:textId="77777777" w:rsidR="00CC0CFE" w:rsidRPr="00CC0CFE" w:rsidRDefault="00CC0CFE" w:rsidP="009070F4">
            <w:pPr>
              <w:rPr>
                <w:lang w:eastAsia="zh-CN"/>
              </w:rPr>
            </w:pPr>
            <w:r w:rsidRPr="00CC0CFE">
              <w:rPr>
                <w:lang w:eastAsia="zh-CN"/>
              </w:rPr>
              <w:t>0.0774</w:t>
            </w:r>
          </w:p>
        </w:tc>
      </w:tr>
      <w:tr w:rsidR="00CC0CFE" w:rsidRPr="00CC0CFE" w14:paraId="62425603" w14:textId="77777777" w:rsidTr="00E66DB1">
        <w:trPr>
          <w:trHeight w:val="288"/>
        </w:trPr>
        <w:tc>
          <w:tcPr>
            <w:tcW w:w="1350" w:type="dxa"/>
            <w:tcBorders>
              <w:top w:val="nil"/>
              <w:left w:val="nil"/>
              <w:bottom w:val="nil"/>
              <w:right w:val="nil"/>
            </w:tcBorders>
            <w:shd w:val="clear" w:color="auto" w:fill="auto"/>
            <w:noWrap/>
            <w:vAlign w:val="bottom"/>
            <w:hideMark/>
          </w:tcPr>
          <w:p w14:paraId="1528BE0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70F88C2" w14:textId="77777777" w:rsidR="00CC0CFE" w:rsidRPr="00CC0CFE" w:rsidRDefault="00CC0CFE" w:rsidP="009070F4">
            <w:pPr>
              <w:rPr>
                <w:lang w:eastAsia="zh-CN"/>
              </w:rPr>
            </w:pPr>
            <w:r w:rsidRPr="00CC0CFE">
              <w:rPr>
                <w:lang w:eastAsia="zh-CN"/>
              </w:rPr>
              <w:t>4825</w:t>
            </w:r>
          </w:p>
        </w:tc>
        <w:tc>
          <w:tcPr>
            <w:tcW w:w="1079" w:type="dxa"/>
            <w:tcBorders>
              <w:top w:val="nil"/>
              <w:left w:val="nil"/>
              <w:bottom w:val="nil"/>
              <w:right w:val="nil"/>
            </w:tcBorders>
            <w:shd w:val="clear" w:color="auto" w:fill="auto"/>
            <w:noWrap/>
            <w:vAlign w:val="bottom"/>
            <w:hideMark/>
          </w:tcPr>
          <w:p w14:paraId="09FE4F60"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C37C1A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20C40B1"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B1A7BE0" w14:textId="77777777" w:rsidR="00CC0CFE" w:rsidRPr="00CC0CFE" w:rsidRDefault="00CC0CFE" w:rsidP="009070F4">
            <w:pPr>
              <w:rPr>
                <w:lang w:eastAsia="zh-CN"/>
              </w:rPr>
            </w:pPr>
            <w:r w:rsidRPr="00CC0CFE">
              <w:rPr>
                <w:lang w:eastAsia="zh-CN"/>
              </w:rPr>
              <w:t>19.1</w:t>
            </w:r>
          </w:p>
        </w:tc>
        <w:tc>
          <w:tcPr>
            <w:tcW w:w="990" w:type="dxa"/>
            <w:tcBorders>
              <w:top w:val="nil"/>
              <w:left w:val="nil"/>
              <w:bottom w:val="nil"/>
              <w:right w:val="nil"/>
            </w:tcBorders>
            <w:shd w:val="clear" w:color="auto" w:fill="auto"/>
            <w:noWrap/>
            <w:vAlign w:val="bottom"/>
            <w:hideMark/>
          </w:tcPr>
          <w:p w14:paraId="320F1559" w14:textId="77777777" w:rsidR="00CC0CFE" w:rsidRPr="00CC0CFE" w:rsidRDefault="00CC0CFE" w:rsidP="009070F4">
            <w:pPr>
              <w:rPr>
                <w:lang w:eastAsia="zh-CN"/>
              </w:rPr>
            </w:pPr>
            <w:r w:rsidRPr="00CC0CFE">
              <w:rPr>
                <w:lang w:eastAsia="zh-CN"/>
              </w:rPr>
              <w:t>6971.5</w:t>
            </w:r>
          </w:p>
        </w:tc>
        <w:tc>
          <w:tcPr>
            <w:tcW w:w="1001" w:type="dxa"/>
            <w:tcBorders>
              <w:top w:val="nil"/>
              <w:left w:val="nil"/>
              <w:bottom w:val="nil"/>
              <w:right w:val="nil"/>
            </w:tcBorders>
            <w:shd w:val="clear" w:color="auto" w:fill="auto"/>
            <w:noWrap/>
            <w:vAlign w:val="bottom"/>
            <w:hideMark/>
          </w:tcPr>
          <w:p w14:paraId="07B2C11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FA5527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45955EE" w14:textId="77777777" w:rsidR="00CC0CFE" w:rsidRPr="00CC0CFE" w:rsidRDefault="00CC0CFE" w:rsidP="009070F4">
            <w:pPr>
              <w:rPr>
                <w:lang w:eastAsia="zh-CN"/>
              </w:rPr>
            </w:pPr>
            <w:r w:rsidRPr="00CC0CFE">
              <w:rPr>
                <w:lang w:eastAsia="zh-CN"/>
              </w:rPr>
              <w:t>0.0774</w:t>
            </w:r>
          </w:p>
        </w:tc>
      </w:tr>
      <w:tr w:rsidR="00CC0CFE" w:rsidRPr="00CC0CFE" w14:paraId="173D91D6" w14:textId="77777777" w:rsidTr="00E66DB1">
        <w:trPr>
          <w:trHeight w:val="288"/>
        </w:trPr>
        <w:tc>
          <w:tcPr>
            <w:tcW w:w="1350" w:type="dxa"/>
            <w:tcBorders>
              <w:top w:val="nil"/>
              <w:left w:val="nil"/>
              <w:bottom w:val="nil"/>
              <w:right w:val="nil"/>
            </w:tcBorders>
            <w:shd w:val="clear" w:color="auto" w:fill="auto"/>
            <w:noWrap/>
            <w:vAlign w:val="bottom"/>
            <w:hideMark/>
          </w:tcPr>
          <w:p w14:paraId="25EAA707" w14:textId="77777777" w:rsidR="00CC0CFE" w:rsidRPr="00CC0CFE" w:rsidRDefault="00CC0CFE" w:rsidP="009070F4">
            <w:pPr>
              <w:rPr>
                <w:lang w:eastAsia="zh-CN"/>
              </w:rPr>
            </w:pPr>
            <w:r w:rsidRPr="00CC0CFE">
              <w:rPr>
                <w:lang w:eastAsia="zh-CN"/>
              </w:rPr>
              <w:t>Darwin</w:t>
            </w:r>
          </w:p>
        </w:tc>
        <w:tc>
          <w:tcPr>
            <w:tcW w:w="1260" w:type="dxa"/>
            <w:tcBorders>
              <w:top w:val="nil"/>
              <w:left w:val="nil"/>
              <w:bottom w:val="nil"/>
              <w:right w:val="nil"/>
            </w:tcBorders>
            <w:shd w:val="clear" w:color="auto" w:fill="auto"/>
            <w:noWrap/>
            <w:vAlign w:val="bottom"/>
            <w:hideMark/>
          </w:tcPr>
          <w:p w14:paraId="36168DA3"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1A4474BE"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4F3F5E49"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D10F860"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F155D42" w14:textId="77777777" w:rsidR="00CC0CFE" w:rsidRPr="00CC0CFE" w:rsidRDefault="00CC0CFE" w:rsidP="009070F4">
            <w:pPr>
              <w:rPr>
                <w:lang w:eastAsia="zh-CN"/>
              </w:rPr>
            </w:pPr>
            <w:r w:rsidRPr="00CC0CFE">
              <w:rPr>
                <w:lang w:eastAsia="zh-CN"/>
              </w:rPr>
              <w:t>20.5</w:t>
            </w:r>
          </w:p>
        </w:tc>
        <w:tc>
          <w:tcPr>
            <w:tcW w:w="990" w:type="dxa"/>
            <w:tcBorders>
              <w:top w:val="nil"/>
              <w:left w:val="nil"/>
              <w:bottom w:val="nil"/>
              <w:right w:val="nil"/>
            </w:tcBorders>
            <w:shd w:val="clear" w:color="auto" w:fill="auto"/>
            <w:noWrap/>
            <w:vAlign w:val="bottom"/>
            <w:hideMark/>
          </w:tcPr>
          <w:p w14:paraId="11A7736A" w14:textId="77777777" w:rsidR="00CC0CFE" w:rsidRPr="00CC0CFE" w:rsidRDefault="00CC0CFE" w:rsidP="009070F4">
            <w:pPr>
              <w:rPr>
                <w:lang w:eastAsia="zh-CN"/>
              </w:rPr>
            </w:pPr>
            <w:r w:rsidRPr="00CC0CFE">
              <w:rPr>
                <w:lang w:eastAsia="zh-CN"/>
              </w:rPr>
              <w:t>7482.5</w:t>
            </w:r>
          </w:p>
        </w:tc>
        <w:tc>
          <w:tcPr>
            <w:tcW w:w="1001" w:type="dxa"/>
            <w:tcBorders>
              <w:top w:val="nil"/>
              <w:left w:val="nil"/>
              <w:bottom w:val="nil"/>
              <w:right w:val="nil"/>
            </w:tcBorders>
            <w:shd w:val="clear" w:color="auto" w:fill="auto"/>
            <w:noWrap/>
            <w:vAlign w:val="bottom"/>
            <w:hideMark/>
          </w:tcPr>
          <w:p w14:paraId="6003531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A97924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3D4012B" w14:textId="77777777" w:rsidR="00CC0CFE" w:rsidRPr="00CC0CFE" w:rsidRDefault="00CC0CFE" w:rsidP="009070F4">
            <w:pPr>
              <w:rPr>
                <w:lang w:eastAsia="zh-CN"/>
              </w:rPr>
            </w:pPr>
            <w:r w:rsidRPr="00CC0CFE">
              <w:rPr>
                <w:lang w:eastAsia="zh-CN"/>
              </w:rPr>
              <w:t>0.0774</w:t>
            </w:r>
          </w:p>
        </w:tc>
      </w:tr>
      <w:tr w:rsidR="00CC0CFE" w:rsidRPr="00CC0CFE" w14:paraId="7AFEBB6F" w14:textId="77777777" w:rsidTr="00E66DB1">
        <w:trPr>
          <w:trHeight w:val="288"/>
        </w:trPr>
        <w:tc>
          <w:tcPr>
            <w:tcW w:w="1350" w:type="dxa"/>
            <w:tcBorders>
              <w:top w:val="nil"/>
              <w:left w:val="nil"/>
              <w:bottom w:val="nil"/>
              <w:right w:val="nil"/>
            </w:tcBorders>
            <w:shd w:val="clear" w:color="auto" w:fill="auto"/>
            <w:noWrap/>
            <w:vAlign w:val="bottom"/>
            <w:hideMark/>
          </w:tcPr>
          <w:p w14:paraId="30106F99" w14:textId="77777777" w:rsidR="00CC0CFE" w:rsidRPr="00CC0CFE" w:rsidRDefault="00CC0CFE" w:rsidP="009070F4">
            <w:pPr>
              <w:rPr>
                <w:lang w:eastAsia="zh-CN"/>
              </w:rPr>
            </w:pPr>
            <w:r w:rsidRPr="00CC0CFE">
              <w:rPr>
                <w:lang w:eastAsia="zh-CN"/>
              </w:rPr>
              <w:t>3</w:t>
            </w:r>
          </w:p>
        </w:tc>
        <w:tc>
          <w:tcPr>
            <w:tcW w:w="1260" w:type="dxa"/>
            <w:tcBorders>
              <w:top w:val="nil"/>
              <w:left w:val="nil"/>
              <w:bottom w:val="nil"/>
              <w:right w:val="nil"/>
            </w:tcBorders>
            <w:shd w:val="clear" w:color="auto" w:fill="auto"/>
            <w:noWrap/>
            <w:vAlign w:val="bottom"/>
            <w:hideMark/>
          </w:tcPr>
          <w:p w14:paraId="0196048C"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733918AB"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70743F98"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6B8B01E"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6493926" w14:textId="77777777" w:rsidR="00CC0CFE" w:rsidRPr="00CC0CFE" w:rsidRDefault="00CC0CFE" w:rsidP="009070F4">
            <w:pPr>
              <w:rPr>
                <w:lang w:eastAsia="zh-CN"/>
              </w:rPr>
            </w:pPr>
            <w:r w:rsidRPr="00CC0CFE">
              <w:rPr>
                <w:lang w:eastAsia="zh-CN"/>
              </w:rPr>
              <w:t>20.5</w:t>
            </w:r>
          </w:p>
        </w:tc>
        <w:tc>
          <w:tcPr>
            <w:tcW w:w="990" w:type="dxa"/>
            <w:tcBorders>
              <w:top w:val="nil"/>
              <w:left w:val="nil"/>
              <w:bottom w:val="nil"/>
              <w:right w:val="nil"/>
            </w:tcBorders>
            <w:shd w:val="clear" w:color="auto" w:fill="auto"/>
            <w:noWrap/>
            <w:vAlign w:val="bottom"/>
            <w:hideMark/>
          </w:tcPr>
          <w:p w14:paraId="2222673C" w14:textId="77777777" w:rsidR="00CC0CFE" w:rsidRPr="00CC0CFE" w:rsidRDefault="00CC0CFE" w:rsidP="009070F4">
            <w:pPr>
              <w:rPr>
                <w:lang w:eastAsia="zh-CN"/>
              </w:rPr>
            </w:pPr>
            <w:r w:rsidRPr="00CC0CFE">
              <w:rPr>
                <w:lang w:eastAsia="zh-CN"/>
              </w:rPr>
              <w:t>7482.5</w:t>
            </w:r>
          </w:p>
        </w:tc>
        <w:tc>
          <w:tcPr>
            <w:tcW w:w="1001" w:type="dxa"/>
            <w:tcBorders>
              <w:top w:val="nil"/>
              <w:left w:val="nil"/>
              <w:bottom w:val="nil"/>
              <w:right w:val="nil"/>
            </w:tcBorders>
            <w:shd w:val="clear" w:color="auto" w:fill="auto"/>
            <w:noWrap/>
            <w:vAlign w:val="bottom"/>
            <w:hideMark/>
          </w:tcPr>
          <w:p w14:paraId="1CDF290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835251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9DDBF3F" w14:textId="77777777" w:rsidR="00CC0CFE" w:rsidRPr="00CC0CFE" w:rsidRDefault="00CC0CFE" w:rsidP="009070F4">
            <w:pPr>
              <w:rPr>
                <w:lang w:eastAsia="zh-CN"/>
              </w:rPr>
            </w:pPr>
            <w:r w:rsidRPr="00CC0CFE">
              <w:rPr>
                <w:lang w:eastAsia="zh-CN"/>
              </w:rPr>
              <w:t>0.0774</w:t>
            </w:r>
          </w:p>
        </w:tc>
      </w:tr>
      <w:tr w:rsidR="00CC0CFE" w:rsidRPr="00CC0CFE" w14:paraId="49CB1A0F" w14:textId="77777777" w:rsidTr="00E66DB1">
        <w:trPr>
          <w:trHeight w:val="288"/>
        </w:trPr>
        <w:tc>
          <w:tcPr>
            <w:tcW w:w="1350" w:type="dxa"/>
            <w:tcBorders>
              <w:top w:val="nil"/>
              <w:left w:val="nil"/>
              <w:bottom w:val="nil"/>
              <w:right w:val="nil"/>
            </w:tcBorders>
            <w:shd w:val="clear" w:color="auto" w:fill="auto"/>
            <w:noWrap/>
            <w:vAlign w:val="bottom"/>
            <w:hideMark/>
          </w:tcPr>
          <w:p w14:paraId="1969929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228F7FC"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78BE2535"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1A657F8"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5899D49"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B63CB58" w14:textId="77777777" w:rsidR="00CC0CFE" w:rsidRPr="00CC0CFE" w:rsidRDefault="00CC0CFE" w:rsidP="009070F4">
            <w:pPr>
              <w:rPr>
                <w:lang w:eastAsia="zh-CN"/>
              </w:rPr>
            </w:pPr>
            <w:r w:rsidRPr="00CC0CFE">
              <w:rPr>
                <w:lang w:eastAsia="zh-CN"/>
              </w:rPr>
              <w:t>26.6</w:t>
            </w:r>
          </w:p>
        </w:tc>
        <w:tc>
          <w:tcPr>
            <w:tcW w:w="990" w:type="dxa"/>
            <w:tcBorders>
              <w:top w:val="nil"/>
              <w:left w:val="nil"/>
              <w:bottom w:val="nil"/>
              <w:right w:val="nil"/>
            </w:tcBorders>
            <w:shd w:val="clear" w:color="auto" w:fill="auto"/>
            <w:noWrap/>
            <w:vAlign w:val="bottom"/>
            <w:hideMark/>
          </w:tcPr>
          <w:p w14:paraId="5E7CAFEE" w14:textId="77777777" w:rsidR="00CC0CFE" w:rsidRPr="00CC0CFE" w:rsidRDefault="00CC0CFE" w:rsidP="009070F4">
            <w:pPr>
              <w:rPr>
                <w:lang w:eastAsia="zh-CN"/>
              </w:rPr>
            </w:pPr>
            <w:r w:rsidRPr="00CC0CFE">
              <w:rPr>
                <w:lang w:eastAsia="zh-CN"/>
              </w:rPr>
              <w:t>9709</w:t>
            </w:r>
          </w:p>
        </w:tc>
        <w:tc>
          <w:tcPr>
            <w:tcW w:w="1001" w:type="dxa"/>
            <w:tcBorders>
              <w:top w:val="nil"/>
              <w:left w:val="nil"/>
              <w:bottom w:val="nil"/>
              <w:right w:val="nil"/>
            </w:tcBorders>
            <w:shd w:val="clear" w:color="auto" w:fill="auto"/>
            <w:noWrap/>
            <w:vAlign w:val="bottom"/>
            <w:hideMark/>
          </w:tcPr>
          <w:p w14:paraId="707629C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02EB6B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B23DC67" w14:textId="77777777" w:rsidR="00CC0CFE" w:rsidRPr="00CC0CFE" w:rsidRDefault="00CC0CFE" w:rsidP="009070F4">
            <w:pPr>
              <w:rPr>
                <w:lang w:eastAsia="zh-CN"/>
              </w:rPr>
            </w:pPr>
            <w:r w:rsidRPr="00CC0CFE">
              <w:rPr>
                <w:lang w:eastAsia="zh-CN"/>
              </w:rPr>
              <w:t>0.0774</w:t>
            </w:r>
          </w:p>
        </w:tc>
      </w:tr>
      <w:tr w:rsidR="00CC0CFE" w:rsidRPr="00CC0CFE" w14:paraId="695B4C3A" w14:textId="77777777" w:rsidTr="00E66DB1">
        <w:trPr>
          <w:trHeight w:val="288"/>
        </w:trPr>
        <w:tc>
          <w:tcPr>
            <w:tcW w:w="1350" w:type="dxa"/>
            <w:tcBorders>
              <w:top w:val="nil"/>
              <w:left w:val="nil"/>
              <w:bottom w:val="nil"/>
              <w:right w:val="nil"/>
            </w:tcBorders>
            <w:shd w:val="clear" w:color="auto" w:fill="auto"/>
            <w:noWrap/>
            <w:vAlign w:val="bottom"/>
            <w:hideMark/>
          </w:tcPr>
          <w:p w14:paraId="0FB393F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740D88D"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0DC0874C"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2E131BA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E1842C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3C6FB8C" w14:textId="77777777" w:rsidR="00CC0CFE" w:rsidRPr="00CC0CFE" w:rsidRDefault="00CC0CFE" w:rsidP="009070F4">
            <w:pPr>
              <w:rPr>
                <w:lang w:eastAsia="zh-CN"/>
              </w:rPr>
            </w:pPr>
            <w:r w:rsidRPr="00CC0CFE">
              <w:rPr>
                <w:lang w:eastAsia="zh-CN"/>
              </w:rPr>
              <w:t>26.6</w:t>
            </w:r>
          </w:p>
        </w:tc>
        <w:tc>
          <w:tcPr>
            <w:tcW w:w="990" w:type="dxa"/>
            <w:tcBorders>
              <w:top w:val="nil"/>
              <w:left w:val="nil"/>
              <w:bottom w:val="nil"/>
              <w:right w:val="nil"/>
            </w:tcBorders>
            <w:shd w:val="clear" w:color="auto" w:fill="auto"/>
            <w:noWrap/>
            <w:vAlign w:val="bottom"/>
            <w:hideMark/>
          </w:tcPr>
          <w:p w14:paraId="33AD2498" w14:textId="77777777" w:rsidR="00CC0CFE" w:rsidRPr="00CC0CFE" w:rsidRDefault="00CC0CFE" w:rsidP="009070F4">
            <w:pPr>
              <w:rPr>
                <w:lang w:eastAsia="zh-CN"/>
              </w:rPr>
            </w:pPr>
            <w:r w:rsidRPr="00CC0CFE">
              <w:rPr>
                <w:lang w:eastAsia="zh-CN"/>
              </w:rPr>
              <w:t>9709</w:t>
            </w:r>
          </w:p>
        </w:tc>
        <w:tc>
          <w:tcPr>
            <w:tcW w:w="1001" w:type="dxa"/>
            <w:tcBorders>
              <w:top w:val="nil"/>
              <w:left w:val="nil"/>
              <w:bottom w:val="nil"/>
              <w:right w:val="nil"/>
            </w:tcBorders>
            <w:shd w:val="clear" w:color="auto" w:fill="auto"/>
            <w:noWrap/>
            <w:vAlign w:val="bottom"/>
            <w:hideMark/>
          </w:tcPr>
          <w:p w14:paraId="1461A31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0B9F12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86582E4" w14:textId="77777777" w:rsidR="00CC0CFE" w:rsidRPr="00CC0CFE" w:rsidRDefault="00CC0CFE" w:rsidP="009070F4">
            <w:pPr>
              <w:rPr>
                <w:lang w:eastAsia="zh-CN"/>
              </w:rPr>
            </w:pPr>
            <w:r w:rsidRPr="00CC0CFE">
              <w:rPr>
                <w:lang w:eastAsia="zh-CN"/>
              </w:rPr>
              <w:t>0.0774</w:t>
            </w:r>
          </w:p>
        </w:tc>
      </w:tr>
      <w:tr w:rsidR="00CC0CFE" w:rsidRPr="00CC0CFE" w14:paraId="772E433F" w14:textId="77777777" w:rsidTr="00E66DB1">
        <w:trPr>
          <w:trHeight w:val="288"/>
        </w:trPr>
        <w:tc>
          <w:tcPr>
            <w:tcW w:w="1350" w:type="dxa"/>
            <w:tcBorders>
              <w:top w:val="nil"/>
              <w:left w:val="nil"/>
              <w:bottom w:val="nil"/>
              <w:right w:val="nil"/>
            </w:tcBorders>
            <w:shd w:val="clear" w:color="auto" w:fill="auto"/>
            <w:noWrap/>
            <w:vAlign w:val="bottom"/>
            <w:hideMark/>
          </w:tcPr>
          <w:p w14:paraId="6E884BE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DD58A6D"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042C74CF"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3889CA65"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9264A14"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CF49C62" w14:textId="77777777" w:rsidR="00CC0CFE" w:rsidRPr="00CC0CFE" w:rsidRDefault="00CC0CFE" w:rsidP="009070F4">
            <w:pPr>
              <w:rPr>
                <w:lang w:eastAsia="zh-CN"/>
              </w:rPr>
            </w:pPr>
            <w:r w:rsidRPr="00CC0CFE">
              <w:rPr>
                <w:lang w:eastAsia="zh-CN"/>
              </w:rPr>
              <w:t>18.5</w:t>
            </w:r>
          </w:p>
        </w:tc>
        <w:tc>
          <w:tcPr>
            <w:tcW w:w="990" w:type="dxa"/>
            <w:tcBorders>
              <w:top w:val="nil"/>
              <w:left w:val="nil"/>
              <w:bottom w:val="nil"/>
              <w:right w:val="nil"/>
            </w:tcBorders>
            <w:shd w:val="clear" w:color="auto" w:fill="auto"/>
            <w:noWrap/>
            <w:vAlign w:val="bottom"/>
            <w:hideMark/>
          </w:tcPr>
          <w:p w14:paraId="7F204180" w14:textId="77777777" w:rsidR="00CC0CFE" w:rsidRPr="00CC0CFE" w:rsidRDefault="00CC0CFE" w:rsidP="009070F4">
            <w:pPr>
              <w:rPr>
                <w:lang w:eastAsia="zh-CN"/>
              </w:rPr>
            </w:pPr>
            <w:r w:rsidRPr="00CC0CFE">
              <w:rPr>
                <w:lang w:eastAsia="zh-CN"/>
              </w:rPr>
              <w:t>6752.5</w:t>
            </w:r>
          </w:p>
        </w:tc>
        <w:tc>
          <w:tcPr>
            <w:tcW w:w="1001" w:type="dxa"/>
            <w:tcBorders>
              <w:top w:val="nil"/>
              <w:left w:val="nil"/>
              <w:bottom w:val="nil"/>
              <w:right w:val="nil"/>
            </w:tcBorders>
            <w:shd w:val="clear" w:color="auto" w:fill="auto"/>
            <w:noWrap/>
            <w:vAlign w:val="bottom"/>
            <w:hideMark/>
          </w:tcPr>
          <w:p w14:paraId="137DCCE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C2A881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6B2DF52" w14:textId="77777777" w:rsidR="00CC0CFE" w:rsidRPr="00CC0CFE" w:rsidRDefault="00CC0CFE" w:rsidP="009070F4">
            <w:pPr>
              <w:rPr>
                <w:lang w:eastAsia="zh-CN"/>
              </w:rPr>
            </w:pPr>
            <w:r w:rsidRPr="00CC0CFE">
              <w:rPr>
                <w:lang w:eastAsia="zh-CN"/>
              </w:rPr>
              <w:t>0.0774</w:t>
            </w:r>
          </w:p>
        </w:tc>
      </w:tr>
      <w:tr w:rsidR="00CC0CFE" w:rsidRPr="00CC0CFE" w14:paraId="707263D4" w14:textId="77777777" w:rsidTr="00E66DB1">
        <w:trPr>
          <w:trHeight w:val="288"/>
        </w:trPr>
        <w:tc>
          <w:tcPr>
            <w:tcW w:w="1350" w:type="dxa"/>
            <w:tcBorders>
              <w:top w:val="nil"/>
              <w:left w:val="nil"/>
              <w:bottom w:val="nil"/>
              <w:right w:val="nil"/>
            </w:tcBorders>
            <w:shd w:val="clear" w:color="auto" w:fill="auto"/>
            <w:noWrap/>
            <w:vAlign w:val="bottom"/>
            <w:hideMark/>
          </w:tcPr>
          <w:p w14:paraId="44D6CEC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FC6C084"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06D47235"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1F2DFE3F"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27F8A0F"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1E02CC1" w14:textId="77777777" w:rsidR="00CC0CFE" w:rsidRPr="00CC0CFE" w:rsidRDefault="00CC0CFE" w:rsidP="009070F4">
            <w:pPr>
              <w:rPr>
                <w:lang w:eastAsia="zh-CN"/>
              </w:rPr>
            </w:pPr>
            <w:r w:rsidRPr="00CC0CFE">
              <w:rPr>
                <w:lang w:eastAsia="zh-CN"/>
              </w:rPr>
              <w:t>18.5</w:t>
            </w:r>
          </w:p>
        </w:tc>
        <w:tc>
          <w:tcPr>
            <w:tcW w:w="990" w:type="dxa"/>
            <w:tcBorders>
              <w:top w:val="nil"/>
              <w:left w:val="nil"/>
              <w:bottom w:val="nil"/>
              <w:right w:val="nil"/>
            </w:tcBorders>
            <w:shd w:val="clear" w:color="auto" w:fill="auto"/>
            <w:noWrap/>
            <w:vAlign w:val="bottom"/>
            <w:hideMark/>
          </w:tcPr>
          <w:p w14:paraId="0021B0A6" w14:textId="77777777" w:rsidR="00CC0CFE" w:rsidRPr="00CC0CFE" w:rsidRDefault="00CC0CFE" w:rsidP="009070F4">
            <w:pPr>
              <w:rPr>
                <w:lang w:eastAsia="zh-CN"/>
              </w:rPr>
            </w:pPr>
            <w:r w:rsidRPr="00CC0CFE">
              <w:rPr>
                <w:lang w:eastAsia="zh-CN"/>
              </w:rPr>
              <w:t>6752.5</w:t>
            </w:r>
          </w:p>
        </w:tc>
        <w:tc>
          <w:tcPr>
            <w:tcW w:w="1001" w:type="dxa"/>
            <w:tcBorders>
              <w:top w:val="nil"/>
              <w:left w:val="nil"/>
              <w:bottom w:val="nil"/>
              <w:right w:val="nil"/>
            </w:tcBorders>
            <w:shd w:val="clear" w:color="auto" w:fill="auto"/>
            <w:noWrap/>
            <w:vAlign w:val="bottom"/>
            <w:hideMark/>
          </w:tcPr>
          <w:p w14:paraId="27827D30"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4096CB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89C54EB" w14:textId="77777777" w:rsidR="00CC0CFE" w:rsidRPr="00CC0CFE" w:rsidRDefault="00CC0CFE" w:rsidP="009070F4">
            <w:pPr>
              <w:rPr>
                <w:lang w:eastAsia="zh-CN"/>
              </w:rPr>
            </w:pPr>
            <w:r w:rsidRPr="00CC0CFE">
              <w:rPr>
                <w:lang w:eastAsia="zh-CN"/>
              </w:rPr>
              <w:t>0.0774</w:t>
            </w:r>
          </w:p>
        </w:tc>
      </w:tr>
      <w:tr w:rsidR="00CC0CFE" w:rsidRPr="00CC0CFE" w14:paraId="7146EDB1" w14:textId="77777777" w:rsidTr="00E66DB1">
        <w:trPr>
          <w:trHeight w:val="288"/>
        </w:trPr>
        <w:tc>
          <w:tcPr>
            <w:tcW w:w="1350" w:type="dxa"/>
            <w:tcBorders>
              <w:top w:val="nil"/>
              <w:left w:val="nil"/>
              <w:bottom w:val="nil"/>
              <w:right w:val="nil"/>
            </w:tcBorders>
            <w:shd w:val="clear" w:color="auto" w:fill="auto"/>
            <w:noWrap/>
            <w:vAlign w:val="bottom"/>
            <w:hideMark/>
          </w:tcPr>
          <w:p w14:paraId="6F6CBF8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9FBFC67"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130EBFFB"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37E7BB6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00C3EBF"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0CFFC4F"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460F0AC9"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4A1DA1A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DD05B4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D4AFFDF" w14:textId="77777777" w:rsidR="00CC0CFE" w:rsidRPr="00CC0CFE" w:rsidRDefault="00CC0CFE" w:rsidP="009070F4">
            <w:pPr>
              <w:rPr>
                <w:lang w:eastAsia="zh-CN"/>
              </w:rPr>
            </w:pPr>
            <w:r w:rsidRPr="00CC0CFE">
              <w:rPr>
                <w:lang w:eastAsia="zh-CN"/>
              </w:rPr>
              <w:t>0.0774</w:t>
            </w:r>
          </w:p>
        </w:tc>
      </w:tr>
      <w:tr w:rsidR="00CC0CFE" w:rsidRPr="00CC0CFE" w14:paraId="5AAA3FCA" w14:textId="77777777" w:rsidTr="00E66DB1">
        <w:trPr>
          <w:trHeight w:val="288"/>
        </w:trPr>
        <w:tc>
          <w:tcPr>
            <w:tcW w:w="1350" w:type="dxa"/>
            <w:tcBorders>
              <w:top w:val="nil"/>
              <w:left w:val="nil"/>
              <w:bottom w:val="nil"/>
              <w:right w:val="nil"/>
            </w:tcBorders>
            <w:shd w:val="clear" w:color="auto" w:fill="auto"/>
            <w:noWrap/>
            <w:vAlign w:val="bottom"/>
            <w:hideMark/>
          </w:tcPr>
          <w:p w14:paraId="49199DD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6C9AC74"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31E9CC70"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7154A68C"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7863C19"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53BC7302" w14:textId="77777777" w:rsidR="00CC0CFE" w:rsidRPr="00CC0CFE" w:rsidRDefault="00CC0CFE" w:rsidP="009070F4">
            <w:pPr>
              <w:rPr>
                <w:lang w:eastAsia="zh-CN"/>
              </w:rPr>
            </w:pPr>
            <w:r w:rsidRPr="00CC0CFE">
              <w:rPr>
                <w:lang w:eastAsia="zh-CN"/>
              </w:rPr>
              <w:t>24.6</w:t>
            </w:r>
          </w:p>
        </w:tc>
        <w:tc>
          <w:tcPr>
            <w:tcW w:w="990" w:type="dxa"/>
            <w:tcBorders>
              <w:top w:val="nil"/>
              <w:left w:val="nil"/>
              <w:bottom w:val="nil"/>
              <w:right w:val="nil"/>
            </w:tcBorders>
            <w:shd w:val="clear" w:color="auto" w:fill="auto"/>
            <w:noWrap/>
            <w:vAlign w:val="bottom"/>
            <w:hideMark/>
          </w:tcPr>
          <w:p w14:paraId="7F94EB17" w14:textId="77777777" w:rsidR="00CC0CFE" w:rsidRPr="00CC0CFE" w:rsidRDefault="00CC0CFE" w:rsidP="009070F4">
            <w:pPr>
              <w:rPr>
                <w:lang w:eastAsia="zh-CN"/>
              </w:rPr>
            </w:pPr>
            <w:r w:rsidRPr="00CC0CFE">
              <w:rPr>
                <w:lang w:eastAsia="zh-CN"/>
              </w:rPr>
              <w:t>8979</w:t>
            </w:r>
          </w:p>
        </w:tc>
        <w:tc>
          <w:tcPr>
            <w:tcW w:w="1001" w:type="dxa"/>
            <w:tcBorders>
              <w:top w:val="nil"/>
              <w:left w:val="nil"/>
              <w:bottom w:val="nil"/>
              <w:right w:val="nil"/>
            </w:tcBorders>
            <w:shd w:val="clear" w:color="auto" w:fill="auto"/>
            <w:noWrap/>
            <w:vAlign w:val="bottom"/>
            <w:hideMark/>
          </w:tcPr>
          <w:p w14:paraId="0F0BC99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2427A6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B5EB09C" w14:textId="77777777" w:rsidR="00CC0CFE" w:rsidRPr="00CC0CFE" w:rsidRDefault="00CC0CFE" w:rsidP="009070F4">
            <w:pPr>
              <w:rPr>
                <w:lang w:eastAsia="zh-CN"/>
              </w:rPr>
            </w:pPr>
            <w:r w:rsidRPr="00CC0CFE">
              <w:rPr>
                <w:lang w:eastAsia="zh-CN"/>
              </w:rPr>
              <w:t>0.0774</w:t>
            </w:r>
          </w:p>
        </w:tc>
      </w:tr>
      <w:tr w:rsidR="00CC0CFE" w:rsidRPr="00CC0CFE" w14:paraId="5F75B763" w14:textId="77777777" w:rsidTr="00E66DB1">
        <w:trPr>
          <w:trHeight w:val="288"/>
        </w:trPr>
        <w:tc>
          <w:tcPr>
            <w:tcW w:w="1350" w:type="dxa"/>
            <w:tcBorders>
              <w:top w:val="nil"/>
              <w:left w:val="nil"/>
              <w:bottom w:val="nil"/>
              <w:right w:val="nil"/>
            </w:tcBorders>
            <w:shd w:val="clear" w:color="auto" w:fill="auto"/>
            <w:noWrap/>
            <w:vAlign w:val="bottom"/>
            <w:hideMark/>
          </w:tcPr>
          <w:p w14:paraId="505E108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3AD1DAD"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635861BE"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0AAA571"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D99BDB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E0FCAE7" w14:textId="77777777" w:rsidR="00CC0CFE" w:rsidRPr="00CC0CFE" w:rsidRDefault="00CC0CFE" w:rsidP="009070F4">
            <w:pPr>
              <w:rPr>
                <w:lang w:eastAsia="zh-CN"/>
              </w:rPr>
            </w:pPr>
            <w:r w:rsidRPr="00CC0CFE">
              <w:rPr>
                <w:lang w:eastAsia="zh-CN"/>
              </w:rPr>
              <w:t>18.6</w:t>
            </w:r>
          </w:p>
        </w:tc>
        <w:tc>
          <w:tcPr>
            <w:tcW w:w="990" w:type="dxa"/>
            <w:tcBorders>
              <w:top w:val="nil"/>
              <w:left w:val="nil"/>
              <w:bottom w:val="nil"/>
              <w:right w:val="nil"/>
            </w:tcBorders>
            <w:shd w:val="clear" w:color="auto" w:fill="auto"/>
            <w:noWrap/>
            <w:vAlign w:val="bottom"/>
            <w:hideMark/>
          </w:tcPr>
          <w:p w14:paraId="4EE7ED50" w14:textId="77777777" w:rsidR="00CC0CFE" w:rsidRPr="00CC0CFE" w:rsidRDefault="00CC0CFE" w:rsidP="009070F4">
            <w:pPr>
              <w:rPr>
                <w:lang w:eastAsia="zh-CN"/>
              </w:rPr>
            </w:pPr>
            <w:r w:rsidRPr="00CC0CFE">
              <w:rPr>
                <w:lang w:eastAsia="zh-CN"/>
              </w:rPr>
              <w:t>6789</w:t>
            </w:r>
          </w:p>
        </w:tc>
        <w:tc>
          <w:tcPr>
            <w:tcW w:w="1001" w:type="dxa"/>
            <w:tcBorders>
              <w:top w:val="nil"/>
              <w:left w:val="nil"/>
              <w:bottom w:val="nil"/>
              <w:right w:val="nil"/>
            </w:tcBorders>
            <w:shd w:val="clear" w:color="auto" w:fill="auto"/>
            <w:noWrap/>
            <w:vAlign w:val="bottom"/>
            <w:hideMark/>
          </w:tcPr>
          <w:p w14:paraId="3287F76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52AB5A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287D14F" w14:textId="77777777" w:rsidR="00CC0CFE" w:rsidRPr="00CC0CFE" w:rsidRDefault="00CC0CFE" w:rsidP="009070F4">
            <w:pPr>
              <w:rPr>
                <w:lang w:eastAsia="zh-CN"/>
              </w:rPr>
            </w:pPr>
            <w:r w:rsidRPr="00CC0CFE">
              <w:rPr>
                <w:lang w:eastAsia="zh-CN"/>
              </w:rPr>
              <w:t>0.0774</w:t>
            </w:r>
          </w:p>
        </w:tc>
      </w:tr>
      <w:tr w:rsidR="00CC0CFE" w:rsidRPr="00CC0CFE" w14:paraId="23EFB9AE" w14:textId="77777777" w:rsidTr="00E66DB1">
        <w:trPr>
          <w:trHeight w:val="288"/>
        </w:trPr>
        <w:tc>
          <w:tcPr>
            <w:tcW w:w="1350" w:type="dxa"/>
            <w:tcBorders>
              <w:top w:val="nil"/>
              <w:left w:val="nil"/>
              <w:bottom w:val="nil"/>
              <w:right w:val="nil"/>
            </w:tcBorders>
            <w:shd w:val="clear" w:color="auto" w:fill="auto"/>
            <w:noWrap/>
            <w:vAlign w:val="bottom"/>
            <w:hideMark/>
          </w:tcPr>
          <w:p w14:paraId="42093C3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756D480"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59233540"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36BEB0BE"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C8F305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C3EE9E7" w14:textId="77777777" w:rsidR="00CC0CFE" w:rsidRPr="00CC0CFE" w:rsidRDefault="00CC0CFE" w:rsidP="009070F4">
            <w:pPr>
              <w:rPr>
                <w:lang w:eastAsia="zh-CN"/>
              </w:rPr>
            </w:pPr>
            <w:r w:rsidRPr="00CC0CFE">
              <w:rPr>
                <w:lang w:eastAsia="zh-CN"/>
              </w:rPr>
              <w:t>18.6</w:t>
            </w:r>
          </w:p>
        </w:tc>
        <w:tc>
          <w:tcPr>
            <w:tcW w:w="990" w:type="dxa"/>
            <w:tcBorders>
              <w:top w:val="nil"/>
              <w:left w:val="nil"/>
              <w:bottom w:val="nil"/>
              <w:right w:val="nil"/>
            </w:tcBorders>
            <w:shd w:val="clear" w:color="auto" w:fill="auto"/>
            <w:noWrap/>
            <w:vAlign w:val="bottom"/>
            <w:hideMark/>
          </w:tcPr>
          <w:p w14:paraId="04A00A67" w14:textId="77777777" w:rsidR="00CC0CFE" w:rsidRPr="00CC0CFE" w:rsidRDefault="00CC0CFE" w:rsidP="009070F4">
            <w:pPr>
              <w:rPr>
                <w:lang w:eastAsia="zh-CN"/>
              </w:rPr>
            </w:pPr>
            <w:r w:rsidRPr="00CC0CFE">
              <w:rPr>
                <w:lang w:eastAsia="zh-CN"/>
              </w:rPr>
              <w:t>6789</w:t>
            </w:r>
          </w:p>
        </w:tc>
        <w:tc>
          <w:tcPr>
            <w:tcW w:w="1001" w:type="dxa"/>
            <w:tcBorders>
              <w:top w:val="nil"/>
              <w:left w:val="nil"/>
              <w:bottom w:val="nil"/>
              <w:right w:val="nil"/>
            </w:tcBorders>
            <w:shd w:val="clear" w:color="auto" w:fill="auto"/>
            <w:noWrap/>
            <w:vAlign w:val="bottom"/>
            <w:hideMark/>
          </w:tcPr>
          <w:p w14:paraId="0ABBCFD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22103F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7A299B7" w14:textId="77777777" w:rsidR="00CC0CFE" w:rsidRPr="00CC0CFE" w:rsidRDefault="00CC0CFE" w:rsidP="009070F4">
            <w:pPr>
              <w:rPr>
                <w:lang w:eastAsia="zh-CN"/>
              </w:rPr>
            </w:pPr>
            <w:r w:rsidRPr="00CC0CFE">
              <w:rPr>
                <w:lang w:eastAsia="zh-CN"/>
              </w:rPr>
              <w:t>0.0774</w:t>
            </w:r>
          </w:p>
        </w:tc>
      </w:tr>
      <w:tr w:rsidR="00CC0CFE" w:rsidRPr="00CC0CFE" w14:paraId="0475B391" w14:textId="77777777" w:rsidTr="00E66DB1">
        <w:trPr>
          <w:trHeight w:val="288"/>
        </w:trPr>
        <w:tc>
          <w:tcPr>
            <w:tcW w:w="1350" w:type="dxa"/>
            <w:tcBorders>
              <w:top w:val="nil"/>
              <w:left w:val="nil"/>
              <w:bottom w:val="nil"/>
              <w:right w:val="nil"/>
            </w:tcBorders>
            <w:shd w:val="clear" w:color="auto" w:fill="auto"/>
            <w:noWrap/>
            <w:vAlign w:val="bottom"/>
            <w:hideMark/>
          </w:tcPr>
          <w:p w14:paraId="3EB3048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4C19159"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40F1E929"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B8A9E0B"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FDDBEC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8ED77CA" w14:textId="77777777" w:rsidR="00CC0CFE" w:rsidRPr="00CC0CFE" w:rsidRDefault="00CC0CFE" w:rsidP="009070F4">
            <w:pPr>
              <w:rPr>
                <w:lang w:eastAsia="zh-CN"/>
              </w:rPr>
            </w:pPr>
            <w:r w:rsidRPr="00CC0CFE">
              <w:rPr>
                <w:lang w:eastAsia="zh-CN"/>
              </w:rPr>
              <w:t>24.7</w:t>
            </w:r>
          </w:p>
        </w:tc>
        <w:tc>
          <w:tcPr>
            <w:tcW w:w="990" w:type="dxa"/>
            <w:tcBorders>
              <w:top w:val="nil"/>
              <w:left w:val="nil"/>
              <w:bottom w:val="nil"/>
              <w:right w:val="nil"/>
            </w:tcBorders>
            <w:shd w:val="clear" w:color="auto" w:fill="auto"/>
            <w:noWrap/>
            <w:vAlign w:val="bottom"/>
            <w:hideMark/>
          </w:tcPr>
          <w:p w14:paraId="79197EDC" w14:textId="77777777" w:rsidR="00CC0CFE" w:rsidRPr="00CC0CFE" w:rsidRDefault="00CC0CFE" w:rsidP="009070F4">
            <w:pPr>
              <w:rPr>
                <w:lang w:eastAsia="zh-CN"/>
              </w:rPr>
            </w:pPr>
            <w:r w:rsidRPr="00CC0CFE">
              <w:rPr>
                <w:lang w:eastAsia="zh-CN"/>
              </w:rPr>
              <w:t>9015.5</w:t>
            </w:r>
          </w:p>
        </w:tc>
        <w:tc>
          <w:tcPr>
            <w:tcW w:w="1001" w:type="dxa"/>
            <w:tcBorders>
              <w:top w:val="nil"/>
              <w:left w:val="nil"/>
              <w:bottom w:val="nil"/>
              <w:right w:val="nil"/>
            </w:tcBorders>
            <w:shd w:val="clear" w:color="auto" w:fill="auto"/>
            <w:noWrap/>
            <w:vAlign w:val="bottom"/>
            <w:hideMark/>
          </w:tcPr>
          <w:p w14:paraId="6224AF2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45FBD3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7EB99BC" w14:textId="77777777" w:rsidR="00CC0CFE" w:rsidRPr="00CC0CFE" w:rsidRDefault="00CC0CFE" w:rsidP="009070F4">
            <w:pPr>
              <w:rPr>
                <w:lang w:eastAsia="zh-CN"/>
              </w:rPr>
            </w:pPr>
            <w:r w:rsidRPr="00CC0CFE">
              <w:rPr>
                <w:lang w:eastAsia="zh-CN"/>
              </w:rPr>
              <w:t>0.0774</w:t>
            </w:r>
          </w:p>
        </w:tc>
      </w:tr>
      <w:tr w:rsidR="00CC0CFE" w:rsidRPr="00CC0CFE" w14:paraId="6A6AF21D" w14:textId="77777777" w:rsidTr="00E66DB1">
        <w:trPr>
          <w:trHeight w:val="288"/>
        </w:trPr>
        <w:tc>
          <w:tcPr>
            <w:tcW w:w="1350" w:type="dxa"/>
            <w:tcBorders>
              <w:top w:val="nil"/>
              <w:left w:val="nil"/>
              <w:bottom w:val="nil"/>
              <w:right w:val="nil"/>
            </w:tcBorders>
            <w:shd w:val="clear" w:color="auto" w:fill="auto"/>
            <w:noWrap/>
            <w:vAlign w:val="bottom"/>
            <w:hideMark/>
          </w:tcPr>
          <w:p w14:paraId="3276753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57C0AB7"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02B3BD64"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44754D9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32D7BE8"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2F76805" w14:textId="77777777" w:rsidR="00CC0CFE" w:rsidRPr="00CC0CFE" w:rsidRDefault="00CC0CFE" w:rsidP="009070F4">
            <w:pPr>
              <w:rPr>
                <w:lang w:eastAsia="zh-CN"/>
              </w:rPr>
            </w:pPr>
            <w:r w:rsidRPr="00CC0CFE">
              <w:rPr>
                <w:lang w:eastAsia="zh-CN"/>
              </w:rPr>
              <w:t>24.7</w:t>
            </w:r>
          </w:p>
        </w:tc>
        <w:tc>
          <w:tcPr>
            <w:tcW w:w="990" w:type="dxa"/>
            <w:tcBorders>
              <w:top w:val="nil"/>
              <w:left w:val="nil"/>
              <w:bottom w:val="nil"/>
              <w:right w:val="nil"/>
            </w:tcBorders>
            <w:shd w:val="clear" w:color="auto" w:fill="auto"/>
            <w:noWrap/>
            <w:vAlign w:val="bottom"/>
            <w:hideMark/>
          </w:tcPr>
          <w:p w14:paraId="485E6181" w14:textId="77777777" w:rsidR="00CC0CFE" w:rsidRPr="00CC0CFE" w:rsidRDefault="00CC0CFE" w:rsidP="009070F4">
            <w:pPr>
              <w:rPr>
                <w:lang w:eastAsia="zh-CN"/>
              </w:rPr>
            </w:pPr>
            <w:r w:rsidRPr="00CC0CFE">
              <w:rPr>
                <w:lang w:eastAsia="zh-CN"/>
              </w:rPr>
              <w:t>9015.5</w:t>
            </w:r>
          </w:p>
        </w:tc>
        <w:tc>
          <w:tcPr>
            <w:tcW w:w="1001" w:type="dxa"/>
            <w:tcBorders>
              <w:top w:val="nil"/>
              <w:left w:val="nil"/>
              <w:bottom w:val="nil"/>
              <w:right w:val="nil"/>
            </w:tcBorders>
            <w:shd w:val="clear" w:color="auto" w:fill="auto"/>
            <w:noWrap/>
            <w:vAlign w:val="bottom"/>
            <w:hideMark/>
          </w:tcPr>
          <w:p w14:paraId="67CF7BF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DD36E0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32FC37A" w14:textId="77777777" w:rsidR="00CC0CFE" w:rsidRPr="00CC0CFE" w:rsidRDefault="00CC0CFE" w:rsidP="009070F4">
            <w:pPr>
              <w:rPr>
                <w:lang w:eastAsia="zh-CN"/>
              </w:rPr>
            </w:pPr>
            <w:r w:rsidRPr="00CC0CFE">
              <w:rPr>
                <w:lang w:eastAsia="zh-CN"/>
              </w:rPr>
              <w:t>0.0774</w:t>
            </w:r>
          </w:p>
        </w:tc>
      </w:tr>
      <w:tr w:rsidR="00CC0CFE" w:rsidRPr="00CC0CFE" w14:paraId="1D02F575" w14:textId="77777777" w:rsidTr="00E66DB1">
        <w:trPr>
          <w:trHeight w:val="288"/>
        </w:trPr>
        <w:tc>
          <w:tcPr>
            <w:tcW w:w="1350" w:type="dxa"/>
            <w:tcBorders>
              <w:top w:val="nil"/>
              <w:left w:val="nil"/>
              <w:bottom w:val="nil"/>
              <w:right w:val="nil"/>
            </w:tcBorders>
            <w:shd w:val="clear" w:color="auto" w:fill="auto"/>
            <w:noWrap/>
            <w:vAlign w:val="bottom"/>
            <w:hideMark/>
          </w:tcPr>
          <w:p w14:paraId="23D737B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2819159"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0FB1AE58"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2E7A237C"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EB02AC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7651EBA" w14:textId="77777777" w:rsidR="00CC0CFE" w:rsidRPr="00CC0CFE" w:rsidRDefault="00CC0CFE" w:rsidP="009070F4">
            <w:pPr>
              <w:rPr>
                <w:lang w:eastAsia="zh-CN"/>
              </w:rPr>
            </w:pPr>
            <w:r w:rsidRPr="00CC0CFE">
              <w:rPr>
                <w:lang w:eastAsia="zh-CN"/>
              </w:rPr>
              <w:t>9.6</w:t>
            </w:r>
          </w:p>
        </w:tc>
        <w:tc>
          <w:tcPr>
            <w:tcW w:w="990" w:type="dxa"/>
            <w:tcBorders>
              <w:top w:val="nil"/>
              <w:left w:val="nil"/>
              <w:bottom w:val="nil"/>
              <w:right w:val="nil"/>
            </w:tcBorders>
            <w:shd w:val="clear" w:color="auto" w:fill="auto"/>
            <w:noWrap/>
            <w:vAlign w:val="bottom"/>
            <w:hideMark/>
          </w:tcPr>
          <w:p w14:paraId="2D58C600" w14:textId="77777777" w:rsidR="00CC0CFE" w:rsidRPr="00CC0CFE" w:rsidRDefault="00CC0CFE" w:rsidP="009070F4">
            <w:pPr>
              <w:rPr>
                <w:lang w:eastAsia="zh-CN"/>
              </w:rPr>
            </w:pPr>
            <w:r w:rsidRPr="00CC0CFE">
              <w:rPr>
                <w:lang w:eastAsia="zh-CN"/>
              </w:rPr>
              <w:t>3504</w:t>
            </w:r>
          </w:p>
        </w:tc>
        <w:tc>
          <w:tcPr>
            <w:tcW w:w="1001" w:type="dxa"/>
            <w:tcBorders>
              <w:top w:val="nil"/>
              <w:left w:val="nil"/>
              <w:bottom w:val="nil"/>
              <w:right w:val="nil"/>
            </w:tcBorders>
            <w:shd w:val="clear" w:color="auto" w:fill="auto"/>
            <w:noWrap/>
            <w:vAlign w:val="bottom"/>
            <w:hideMark/>
          </w:tcPr>
          <w:p w14:paraId="41B0AE3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218410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782B913" w14:textId="77777777" w:rsidR="00CC0CFE" w:rsidRPr="00CC0CFE" w:rsidRDefault="00CC0CFE" w:rsidP="009070F4">
            <w:pPr>
              <w:rPr>
                <w:lang w:eastAsia="zh-CN"/>
              </w:rPr>
            </w:pPr>
            <w:r w:rsidRPr="00CC0CFE">
              <w:rPr>
                <w:lang w:eastAsia="zh-CN"/>
              </w:rPr>
              <w:t>0.0774</w:t>
            </w:r>
          </w:p>
        </w:tc>
      </w:tr>
      <w:tr w:rsidR="00CC0CFE" w:rsidRPr="00CC0CFE" w14:paraId="6845ED2E" w14:textId="77777777" w:rsidTr="00E66DB1">
        <w:trPr>
          <w:trHeight w:val="288"/>
        </w:trPr>
        <w:tc>
          <w:tcPr>
            <w:tcW w:w="1350" w:type="dxa"/>
            <w:tcBorders>
              <w:top w:val="nil"/>
              <w:left w:val="nil"/>
              <w:bottom w:val="nil"/>
              <w:right w:val="nil"/>
            </w:tcBorders>
            <w:shd w:val="clear" w:color="auto" w:fill="auto"/>
            <w:noWrap/>
            <w:vAlign w:val="bottom"/>
            <w:hideMark/>
          </w:tcPr>
          <w:p w14:paraId="158F3E0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34B790C"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716F876A"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5EAAE757"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5D79DBEE"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6F725CF" w14:textId="77777777" w:rsidR="00CC0CFE" w:rsidRPr="00CC0CFE" w:rsidRDefault="00CC0CFE" w:rsidP="009070F4">
            <w:pPr>
              <w:rPr>
                <w:lang w:eastAsia="zh-CN"/>
              </w:rPr>
            </w:pPr>
            <w:r w:rsidRPr="00CC0CFE">
              <w:rPr>
                <w:lang w:eastAsia="zh-CN"/>
              </w:rPr>
              <w:t>9.6</w:t>
            </w:r>
          </w:p>
        </w:tc>
        <w:tc>
          <w:tcPr>
            <w:tcW w:w="990" w:type="dxa"/>
            <w:tcBorders>
              <w:top w:val="nil"/>
              <w:left w:val="nil"/>
              <w:bottom w:val="nil"/>
              <w:right w:val="nil"/>
            </w:tcBorders>
            <w:shd w:val="clear" w:color="auto" w:fill="auto"/>
            <w:noWrap/>
            <w:vAlign w:val="bottom"/>
            <w:hideMark/>
          </w:tcPr>
          <w:p w14:paraId="727242B3" w14:textId="77777777" w:rsidR="00CC0CFE" w:rsidRPr="00CC0CFE" w:rsidRDefault="00CC0CFE" w:rsidP="009070F4">
            <w:pPr>
              <w:rPr>
                <w:lang w:eastAsia="zh-CN"/>
              </w:rPr>
            </w:pPr>
            <w:r w:rsidRPr="00CC0CFE">
              <w:rPr>
                <w:lang w:eastAsia="zh-CN"/>
              </w:rPr>
              <w:t>3504</w:t>
            </w:r>
          </w:p>
        </w:tc>
        <w:tc>
          <w:tcPr>
            <w:tcW w:w="1001" w:type="dxa"/>
            <w:tcBorders>
              <w:top w:val="nil"/>
              <w:left w:val="nil"/>
              <w:bottom w:val="nil"/>
              <w:right w:val="nil"/>
            </w:tcBorders>
            <w:shd w:val="clear" w:color="auto" w:fill="auto"/>
            <w:noWrap/>
            <w:vAlign w:val="bottom"/>
            <w:hideMark/>
          </w:tcPr>
          <w:p w14:paraId="2475B85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32D263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61ED7B5" w14:textId="77777777" w:rsidR="00CC0CFE" w:rsidRPr="00CC0CFE" w:rsidRDefault="00CC0CFE" w:rsidP="009070F4">
            <w:pPr>
              <w:rPr>
                <w:lang w:eastAsia="zh-CN"/>
              </w:rPr>
            </w:pPr>
            <w:r w:rsidRPr="00CC0CFE">
              <w:rPr>
                <w:lang w:eastAsia="zh-CN"/>
              </w:rPr>
              <w:t>0.0774</w:t>
            </w:r>
          </w:p>
        </w:tc>
      </w:tr>
      <w:tr w:rsidR="00CC0CFE" w:rsidRPr="00CC0CFE" w14:paraId="39C4037F" w14:textId="77777777" w:rsidTr="00E66DB1">
        <w:trPr>
          <w:trHeight w:val="288"/>
        </w:trPr>
        <w:tc>
          <w:tcPr>
            <w:tcW w:w="1350" w:type="dxa"/>
            <w:tcBorders>
              <w:top w:val="nil"/>
              <w:left w:val="nil"/>
              <w:bottom w:val="nil"/>
              <w:right w:val="nil"/>
            </w:tcBorders>
            <w:shd w:val="clear" w:color="auto" w:fill="auto"/>
            <w:noWrap/>
            <w:vAlign w:val="bottom"/>
            <w:hideMark/>
          </w:tcPr>
          <w:p w14:paraId="5DA8E0E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2C95DBB"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721D97E9"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459C2B2"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28F2D0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9BE99CB" w14:textId="77777777" w:rsidR="00CC0CFE" w:rsidRPr="00CC0CFE" w:rsidRDefault="00CC0CFE" w:rsidP="009070F4">
            <w:pPr>
              <w:rPr>
                <w:lang w:eastAsia="zh-CN"/>
              </w:rPr>
            </w:pPr>
            <w:r w:rsidRPr="00CC0CFE">
              <w:rPr>
                <w:lang w:eastAsia="zh-CN"/>
              </w:rPr>
              <w:t>15.8</w:t>
            </w:r>
          </w:p>
        </w:tc>
        <w:tc>
          <w:tcPr>
            <w:tcW w:w="990" w:type="dxa"/>
            <w:tcBorders>
              <w:top w:val="nil"/>
              <w:left w:val="nil"/>
              <w:bottom w:val="nil"/>
              <w:right w:val="nil"/>
            </w:tcBorders>
            <w:shd w:val="clear" w:color="auto" w:fill="auto"/>
            <w:noWrap/>
            <w:vAlign w:val="bottom"/>
            <w:hideMark/>
          </w:tcPr>
          <w:p w14:paraId="601EC215" w14:textId="77777777" w:rsidR="00CC0CFE" w:rsidRPr="00CC0CFE" w:rsidRDefault="00CC0CFE" w:rsidP="009070F4">
            <w:pPr>
              <w:rPr>
                <w:lang w:eastAsia="zh-CN"/>
              </w:rPr>
            </w:pPr>
            <w:r w:rsidRPr="00CC0CFE">
              <w:rPr>
                <w:lang w:eastAsia="zh-CN"/>
              </w:rPr>
              <w:t>5767</w:t>
            </w:r>
          </w:p>
        </w:tc>
        <w:tc>
          <w:tcPr>
            <w:tcW w:w="1001" w:type="dxa"/>
            <w:tcBorders>
              <w:top w:val="nil"/>
              <w:left w:val="nil"/>
              <w:bottom w:val="nil"/>
              <w:right w:val="nil"/>
            </w:tcBorders>
            <w:shd w:val="clear" w:color="auto" w:fill="auto"/>
            <w:noWrap/>
            <w:vAlign w:val="bottom"/>
            <w:hideMark/>
          </w:tcPr>
          <w:p w14:paraId="1708887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D67A86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CB43E3A" w14:textId="77777777" w:rsidR="00CC0CFE" w:rsidRPr="00CC0CFE" w:rsidRDefault="00CC0CFE" w:rsidP="009070F4">
            <w:pPr>
              <w:rPr>
                <w:lang w:eastAsia="zh-CN"/>
              </w:rPr>
            </w:pPr>
            <w:r w:rsidRPr="00CC0CFE">
              <w:rPr>
                <w:lang w:eastAsia="zh-CN"/>
              </w:rPr>
              <w:t>0.0774</w:t>
            </w:r>
          </w:p>
        </w:tc>
      </w:tr>
      <w:tr w:rsidR="00CC0CFE" w:rsidRPr="00CC0CFE" w14:paraId="095D3C7E" w14:textId="77777777" w:rsidTr="00E66DB1">
        <w:trPr>
          <w:trHeight w:val="288"/>
        </w:trPr>
        <w:tc>
          <w:tcPr>
            <w:tcW w:w="1350" w:type="dxa"/>
            <w:tcBorders>
              <w:top w:val="nil"/>
              <w:left w:val="nil"/>
              <w:bottom w:val="nil"/>
              <w:right w:val="nil"/>
            </w:tcBorders>
            <w:shd w:val="clear" w:color="auto" w:fill="auto"/>
            <w:noWrap/>
            <w:vAlign w:val="bottom"/>
            <w:hideMark/>
          </w:tcPr>
          <w:p w14:paraId="2FC7037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0DCCE64" w14:textId="77777777" w:rsidR="00CC0CFE" w:rsidRPr="00CC0CFE" w:rsidRDefault="00CC0CFE" w:rsidP="009070F4">
            <w:pPr>
              <w:rPr>
                <w:lang w:eastAsia="zh-CN"/>
              </w:rPr>
            </w:pPr>
            <w:r w:rsidRPr="00CC0CFE">
              <w:rPr>
                <w:lang w:eastAsia="zh-CN"/>
              </w:rPr>
              <w:t>800</w:t>
            </w:r>
          </w:p>
        </w:tc>
        <w:tc>
          <w:tcPr>
            <w:tcW w:w="1079" w:type="dxa"/>
            <w:tcBorders>
              <w:top w:val="nil"/>
              <w:left w:val="nil"/>
              <w:bottom w:val="nil"/>
              <w:right w:val="nil"/>
            </w:tcBorders>
            <w:shd w:val="clear" w:color="auto" w:fill="auto"/>
            <w:noWrap/>
            <w:vAlign w:val="bottom"/>
            <w:hideMark/>
          </w:tcPr>
          <w:p w14:paraId="31E683DB"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35D44DE"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C27FBF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4F9DF9E" w14:textId="77777777" w:rsidR="00CC0CFE" w:rsidRPr="00CC0CFE" w:rsidRDefault="00CC0CFE" w:rsidP="009070F4">
            <w:pPr>
              <w:rPr>
                <w:lang w:eastAsia="zh-CN"/>
              </w:rPr>
            </w:pPr>
            <w:r w:rsidRPr="00CC0CFE">
              <w:rPr>
                <w:lang w:eastAsia="zh-CN"/>
              </w:rPr>
              <w:t>15.8</w:t>
            </w:r>
          </w:p>
        </w:tc>
        <w:tc>
          <w:tcPr>
            <w:tcW w:w="990" w:type="dxa"/>
            <w:tcBorders>
              <w:top w:val="nil"/>
              <w:left w:val="nil"/>
              <w:bottom w:val="nil"/>
              <w:right w:val="nil"/>
            </w:tcBorders>
            <w:shd w:val="clear" w:color="auto" w:fill="auto"/>
            <w:noWrap/>
            <w:vAlign w:val="bottom"/>
            <w:hideMark/>
          </w:tcPr>
          <w:p w14:paraId="01045C50" w14:textId="77777777" w:rsidR="00CC0CFE" w:rsidRPr="00CC0CFE" w:rsidRDefault="00CC0CFE" w:rsidP="009070F4">
            <w:pPr>
              <w:rPr>
                <w:lang w:eastAsia="zh-CN"/>
              </w:rPr>
            </w:pPr>
            <w:r w:rsidRPr="00CC0CFE">
              <w:rPr>
                <w:lang w:eastAsia="zh-CN"/>
              </w:rPr>
              <w:t>5767</w:t>
            </w:r>
          </w:p>
        </w:tc>
        <w:tc>
          <w:tcPr>
            <w:tcW w:w="1001" w:type="dxa"/>
            <w:tcBorders>
              <w:top w:val="nil"/>
              <w:left w:val="nil"/>
              <w:bottom w:val="nil"/>
              <w:right w:val="nil"/>
            </w:tcBorders>
            <w:shd w:val="clear" w:color="auto" w:fill="auto"/>
            <w:noWrap/>
            <w:vAlign w:val="bottom"/>
            <w:hideMark/>
          </w:tcPr>
          <w:p w14:paraId="1F56071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25B90C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DCE95FF" w14:textId="77777777" w:rsidR="00CC0CFE" w:rsidRPr="00CC0CFE" w:rsidRDefault="00CC0CFE" w:rsidP="009070F4">
            <w:pPr>
              <w:rPr>
                <w:lang w:eastAsia="zh-CN"/>
              </w:rPr>
            </w:pPr>
            <w:r w:rsidRPr="00CC0CFE">
              <w:rPr>
                <w:lang w:eastAsia="zh-CN"/>
              </w:rPr>
              <w:t>0.0774</w:t>
            </w:r>
          </w:p>
        </w:tc>
      </w:tr>
      <w:tr w:rsidR="00CC0CFE" w:rsidRPr="00CC0CFE" w14:paraId="0FFC1C88" w14:textId="77777777" w:rsidTr="00E66DB1">
        <w:trPr>
          <w:trHeight w:val="288"/>
        </w:trPr>
        <w:tc>
          <w:tcPr>
            <w:tcW w:w="1350" w:type="dxa"/>
            <w:tcBorders>
              <w:top w:val="nil"/>
              <w:left w:val="nil"/>
              <w:bottom w:val="nil"/>
              <w:right w:val="nil"/>
            </w:tcBorders>
            <w:shd w:val="clear" w:color="auto" w:fill="auto"/>
            <w:noWrap/>
            <w:vAlign w:val="bottom"/>
            <w:hideMark/>
          </w:tcPr>
          <w:p w14:paraId="58E673FB" w14:textId="77777777" w:rsidR="00CC0CFE" w:rsidRPr="00CC0CFE" w:rsidRDefault="00CC0CFE" w:rsidP="009070F4">
            <w:pPr>
              <w:rPr>
                <w:lang w:eastAsia="zh-CN"/>
              </w:rPr>
            </w:pPr>
            <w:r w:rsidRPr="00CC0CFE">
              <w:rPr>
                <w:lang w:eastAsia="zh-CN"/>
              </w:rPr>
              <w:t>Perth</w:t>
            </w:r>
          </w:p>
        </w:tc>
        <w:tc>
          <w:tcPr>
            <w:tcW w:w="1260" w:type="dxa"/>
            <w:tcBorders>
              <w:top w:val="nil"/>
              <w:left w:val="nil"/>
              <w:bottom w:val="nil"/>
              <w:right w:val="nil"/>
            </w:tcBorders>
            <w:shd w:val="clear" w:color="auto" w:fill="auto"/>
            <w:noWrap/>
            <w:vAlign w:val="bottom"/>
            <w:hideMark/>
          </w:tcPr>
          <w:p w14:paraId="1BFC4598"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80690CA"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6EED748A"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69CC63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76C53F0" w14:textId="77777777" w:rsidR="00CC0CFE" w:rsidRPr="00CC0CFE" w:rsidRDefault="00CC0CFE" w:rsidP="009070F4">
            <w:pPr>
              <w:rPr>
                <w:lang w:eastAsia="zh-CN"/>
              </w:rPr>
            </w:pPr>
            <w:r w:rsidRPr="00CC0CFE">
              <w:rPr>
                <w:lang w:eastAsia="zh-CN"/>
              </w:rPr>
              <w:t>20</w:t>
            </w:r>
          </w:p>
        </w:tc>
        <w:tc>
          <w:tcPr>
            <w:tcW w:w="990" w:type="dxa"/>
            <w:tcBorders>
              <w:top w:val="nil"/>
              <w:left w:val="nil"/>
              <w:bottom w:val="nil"/>
              <w:right w:val="nil"/>
            </w:tcBorders>
            <w:shd w:val="clear" w:color="auto" w:fill="auto"/>
            <w:noWrap/>
            <w:vAlign w:val="bottom"/>
            <w:hideMark/>
          </w:tcPr>
          <w:p w14:paraId="41DD0DFB" w14:textId="77777777" w:rsidR="00CC0CFE" w:rsidRPr="00CC0CFE" w:rsidRDefault="00CC0CFE" w:rsidP="009070F4">
            <w:pPr>
              <w:rPr>
                <w:lang w:eastAsia="zh-CN"/>
              </w:rPr>
            </w:pPr>
            <w:r w:rsidRPr="00CC0CFE">
              <w:rPr>
                <w:lang w:eastAsia="zh-CN"/>
              </w:rPr>
              <w:t>7300</w:t>
            </w:r>
          </w:p>
        </w:tc>
        <w:tc>
          <w:tcPr>
            <w:tcW w:w="1001" w:type="dxa"/>
            <w:tcBorders>
              <w:top w:val="nil"/>
              <w:left w:val="nil"/>
              <w:bottom w:val="nil"/>
              <w:right w:val="nil"/>
            </w:tcBorders>
            <w:shd w:val="clear" w:color="auto" w:fill="auto"/>
            <w:noWrap/>
            <w:vAlign w:val="bottom"/>
            <w:hideMark/>
          </w:tcPr>
          <w:p w14:paraId="586E305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640A75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9605726" w14:textId="77777777" w:rsidR="00CC0CFE" w:rsidRPr="00CC0CFE" w:rsidRDefault="00CC0CFE" w:rsidP="009070F4">
            <w:pPr>
              <w:rPr>
                <w:lang w:eastAsia="zh-CN"/>
              </w:rPr>
            </w:pPr>
            <w:r w:rsidRPr="00CC0CFE">
              <w:rPr>
                <w:lang w:eastAsia="zh-CN"/>
              </w:rPr>
              <w:t>0.0774</w:t>
            </w:r>
          </w:p>
        </w:tc>
      </w:tr>
      <w:tr w:rsidR="00CC0CFE" w:rsidRPr="00CC0CFE" w14:paraId="2D672372" w14:textId="77777777" w:rsidTr="00E66DB1">
        <w:trPr>
          <w:trHeight w:val="288"/>
        </w:trPr>
        <w:tc>
          <w:tcPr>
            <w:tcW w:w="1350" w:type="dxa"/>
            <w:tcBorders>
              <w:top w:val="nil"/>
              <w:left w:val="nil"/>
              <w:bottom w:val="nil"/>
              <w:right w:val="nil"/>
            </w:tcBorders>
            <w:shd w:val="clear" w:color="auto" w:fill="auto"/>
            <w:noWrap/>
            <w:vAlign w:val="bottom"/>
            <w:hideMark/>
          </w:tcPr>
          <w:p w14:paraId="55DF4B12" w14:textId="77777777" w:rsidR="00CC0CFE" w:rsidRPr="00CC0CFE" w:rsidRDefault="00CC0CFE" w:rsidP="009070F4">
            <w:pPr>
              <w:rPr>
                <w:lang w:eastAsia="zh-CN"/>
              </w:rPr>
            </w:pPr>
            <w:r w:rsidRPr="00CC0CFE">
              <w:rPr>
                <w:lang w:eastAsia="zh-CN"/>
              </w:rPr>
              <w:t>4</w:t>
            </w:r>
          </w:p>
        </w:tc>
        <w:tc>
          <w:tcPr>
            <w:tcW w:w="1260" w:type="dxa"/>
            <w:tcBorders>
              <w:top w:val="nil"/>
              <w:left w:val="nil"/>
              <w:bottom w:val="nil"/>
              <w:right w:val="nil"/>
            </w:tcBorders>
            <w:shd w:val="clear" w:color="auto" w:fill="auto"/>
            <w:noWrap/>
            <w:vAlign w:val="bottom"/>
            <w:hideMark/>
          </w:tcPr>
          <w:p w14:paraId="724FDE2F"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7D0B9972"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410AABAA"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51687F5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0E9D345" w14:textId="77777777" w:rsidR="00CC0CFE" w:rsidRPr="00CC0CFE" w:rsidRDefault="00CC0CFE" w:rsidP="009070F4">
            <w:pPr>
              <w:rPr>
                <w:lang w:eastAsia="zh-CN"/>
              </w:rPr>
            </w:pPr>
            <w:r w:rsidRPr="00CC0CFE">
              <w:rPr>
                <w:lang w:eastAsia="zh-CN"/>
              </w:rPr>
              <w:t>20</w:t>
            </w:r>
          </w:p>
        </w:tc>
        <w:tc>
          <w:tcPr>
            <w:tcW w:w="990" w:type="dxa"/>
            <w:tcBorders>
              <w:top w:val="nil"/>
              <w:left w:val="nil"/>
              <w:bottom w:val="nil"/>
              <w:right w:val="nil"/>
            </w:tcBorders>
            <w:shd w:val="clear" w:color="auto" w:fill="auto"/>
            <w:noWrap/>
            <w:vAlign w:val="bottom"/>
            <w:hideMark/>
          </w:tcPr>
          <w:p w14:paraId="155ACD6B" w14:textId="77777777" w:rsidR="00CC0CFE" w:rsidRPr="00CC0CFE" w:rsidRDefault="00CC0CFE" w:rsidP="009070F4">
            <w:pPr>
              <w:rPr>
                <w:lang w:eastAsia="zh-CN"/>
              </w:rPr>
            </w:pPr>
            <w:r w:rsidRPr="00CC0CFE">
              <w:rPr>
                <w:lang w:eastAsia="zh-CN"/>
              </w:rPr>
              <w:t>7300</w:t>
            </w:r>
          </w:p>
        </w:tc>
        <w:tc>
          <w:tcPr>
            <w:tcW w:w="1001" w:type="dxa"/>
            <w:tcBorders>
              <w:top w:val="nil"/>
              <w:left w:val="nil"/>
              <w:bottom w:val="nil"/>
              <w:right w:val="nil"/>
            </w:tcBorders>
            <w:shd w:val="clear" w:color="auto" w:fill="auto"/>
            <w:noWrap/>
            <w:vAlign w:val="bottom"/>
            <w:hideMark/>
          </w:tcPr>
          <w:p w14:paraId="5787430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B24715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01CD6BF" w14:textId="77777777" w:rsidR="00CC0CFE" w:rsidRPr="00CC0CFE" w:rsidRDefault="00CC0CFE" w:rsidP="009070F4">
            <w:pPr>
              <w:rPr>
                <w:lang w:eastAsia="zh-CN"/>
              </w:rPr>
            </w:pPr>
            <w:r w:rsidRPr="00CC0CFE">
              <w:rPr>
                <w:lang w:eastAsia="zh-CN"/>
              </w:rPr>
              <w:t>0.0774</w:t>
            </w:r>
          </w:p>
        </w:tc>
      </w:tr>
      <w:tr w:rsidR="00CC0CFE" w:rsidRPr="00CC0CFE" w14:paraId="71280ADD" w14:textId="77777777" w:rsidTr="00E66DB1">
        <w:trPr>
          <w:trHeight w:val="288"/>
        </w:trPr>
        <w:tc>
          <w:tcPr>
            <w:tcW w:w="1350" w:type="dxa"/>
            <w:tcBorders>
              <w:top w:val="nil"/>
              <w:left w:val="nil"/>
              <w:bottom w:val="nil"/>
              <w:right w:val="nil"/>
            </w:tcBorders>
            <w:shd w:val="clear" w:color="auto" w:fill="auto"/>
            <w:noWrap/>
            <w:vAlign w:val="bottom"/>
            <w:hideMark/>
          </w:tcPr>
          <w:p w14:paraId="68C79FE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D4D8847"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271EA34"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5732A1A2"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C6FAE6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3826421" w14:textId="77777777" w:rsidR="00CC0CFE" w:rsidRPr="00CC0CFE" w:rsidRDefault="00CC0CFE" w:rsidP="009070F4">
            <w:pPr>
              <w:rPr>
                <w:lang w:eastAsia="zh-CN"/>
              </w:rPr>
            </w:pPr>
            <w:r w:rsidRPr="00CC0CFE">
              <w:rPr>
                <w:lang w:eastAsia="zh-CN"/>
              </w:rPr>
              <w:t>20</w:t>
            </w:r>
          </w:p>
        </w:tc>
        <w:tc>
          <w:tcPr>
            <w:tcW w:w="990" w:type="dxa"/>
            <w:tcBorders>
              <w:top w:val="nil"/>
              <w:left w:val="nil"/>
              <w:bottom w:val="nil"/>
              <w:right w:val="nil"/>
            </w:tcBorders>
            <w:shd w:val="clear" w:color="auto" w:fill="auto"/>
            <w:noWrap/>
            <w:vAlign w:val="bottom"/>
            <w:hideMark/>
          </w:tcPr>
          <w:p w14:paraId="6C484776" w14:textId="77777777" w:rsidR="00CC0CFE" w:rsidRPr="00CC0CFE" w:rsidRDefault="00CC0CFE" w:rsidP="009070F4">
            <w:pPr>
              <w:rPr>
                <w:lang w:eastAsia="zh-CN"/>
              </w:rPr>
            </w:pPr>
            <w:r w:rsidRPr="00CC0CFE">
              <w:rPr>
                <w:lang w:eastAsia="zh-CN"/>
              </w:rPr>
              <w:t>7300</w:t>
            </w:r>
          </w:p>
        </w:tc>
        <w:tc>
          <w:tcPr>
            <w:tcW w:w="1001" w:type="dxa"/>
            <w:tcBorders>
              <w:top w:val="nil"/>
              <w:left w:val="nil"/>
              <w:bottom w:val="nil"/>
              <w:right w:val="nil"/>
            </w:tcBorders>
            <w:shd w:val="clear" w:color="auto" w:fill="auto"/>
            <w:noWrap/>
            <w:vAlign w:val="bottom"/>
            <w:hideMark/>
          </w:tcPr>
          <w:p w14:paraId="2BEA754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CA1DE9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8E415E0" w14:textId="77777777" w:rsidR="00CC0CFE" w:rsidRPr="00CC0CFE" w:rsidRDefault="00CC0CFE" w:rsidP="009070F4">
            <w:pPr>
              <w:rPr>
                <w:lang w:eastAsia="zh-CN"/>
              </w:rPr>
            </w:pPr>
            <w:r w:rsidRPr="00CC0CFE">
              <w:rPr>
                <w:lang w:eastAsia="zh-CN"/>
              </w:rPr>
              <w:t>0.0774</w:t>
            </w:r>
          </w:p>
        </w:tc>
      </w:tr>
      <w:tr w:rsidR="00CC0CFE" w:rsidRPr="00CC0CFE" w14:paraId="33130497" w14:textId="77777777" w:rsidTr="00E66DB1">
        <w:trPr>
          <w:trHeight w:val="288"/>
        </w:trPr>
        <w:tc>
          <w:tcPr>
            <w:tcW w:w="1350" w:type="dxa"/>
            <w:tcBorders>
              <w:top w:val="nil"/>
              <w:left w:val="nil"/>
              <w:bottom w:val="nil"/>
              <w:right w:val="nil"/>
            </w:tcBorders>
            <w:shd w:val="clear" w:color="auto" w:fill="auto"/>
            <w:noWrap/>
            <w:vAlign w:val="bottom"/>
            <w:hideMark/>
          </w:tcPr>
          <w:p w14:paraId="2835ADF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2E604D07"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F77CD06"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720143F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598F39C"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7C666D6" w14:textId="77777777" w:rsidR="00CC0CFE" w:rsidRPr="00CC0CFE" w:rsidRDefault="00CC0CFE" w:rsidP="009070F4">
            <w:pPr>
              <w:rPr>
                <w:lang w:eastAsia="zh-CN"/>
              </w:rPr>
            </w:pPr>
            <w:r w:rsidRPr="00CC0CFE">
              <w:rPr>
                <w:lang w:eastAsia="zh-CN"/>
              </w:rPr>
              <w:t>20</w:t>
            </w:r>
          </w:p>
        </w:tc>
        <w:tc>
          <w:tcPr>
            <w:tcW w:w="990" w:type="dxa"/>
            <w:tcBorders>
              <w:top w:val="nil"/>
              <w:left w:val="nil"/>
              <w:bottom w:val="nil"/>
              <w:right w:val="nil"/>
            </w:tcBorders>
            <w:shd w:val="clear" w:color="auto" w:fill="auto"/>
            <w:noWrap/>
            <w:vAlign w:val="bottom"/>
            <w:hideMark/>
          </w:tcPr>
          <w:p w14:paraId="2163FE4E" w14:textId="77777777" w:rsidR="00CC0CFE" w:rsidRPr="00CC0CFE" w:rsidRDefault="00CC0CFE" w:rsidP="009070F4">
            <w:pPr>
              <w:rPr>
                <w:lang w:eastAsia="zh-CN"/>
              </w:rPr>
            </w:pPr>
            <w:r w:rsidRPr="00CC0CFE">
              <w:rPr>
                <w:lang w:eastAsia="zh-CN"/>
              </w:rPr>
              <w:t>7300</w:t>
            </w:r>
          </w:p>
        </w:tc>
        <w:tc>
          <w:tcPr>
            <w:tcW w:w="1001" w:type="dxa"/>
            <w:tcBorders>
              <w:top w:val="nil"/>
              <w:left w:val="nil"/>
              <w:bottom w:val="nil"/>
              <w:right w:val="nil"/>
            </w:tcBorders>
            <w:shd w:val="clear" w:color="auto" w:fill="auto"/>
            <w:noWrap/>
            <w:vAlign w:val="bottom"/>
            <w:hideMark/>
          </w:tcPr>
          <w:p w14:paraId="141FB2A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F1592F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9B4404A" w14:textId="77777777" w:rsidR="00CC0CFE" w:rsidRPr="00CC0CFE" w:rsidRDefault="00CC0CFE" w:rsidP="009070F4">
            <w:pPr>
              <w:rPr>
                <w:lang w:eastAsia="zh-CN"/>
              </w:rPr>
            </w:pPr>
            <w:r w:rsidRPr="00CC0CFE">
              <w:rPr>
                <w:lang w:eastAsia="zh-CN"/>
              </w:rPr>
              <w:t>0.0774</w:t>
            </w:r>
          </w:p>
        </w:tc>
      </w:tr>
      <w:tr w:rsidR="00CC0CFE" w:rsidRPr="00CC0CFE" w14:paraId="07ADB139" w14:textId="77777777" w:rsidTr="00E66DB1">
        <w:trPr>
          <w:trHeight w:val="288"/>
        </w:trPr>
        <w:tc>
          <w:tcPr>
            <w:tcW w:w="1350" w:type="dxa"/>
            <w:tcBorders>
              <w:top w:val="nil"/>
              <w:left w:val="nil"/>
              <w:bottom w:val="nil"/>
              <w:right w:val="nil"/>
            </w:tcBorders>
            <w:shd w:val="clear" w:color="auto" w:fill="auto"/>
            <w:noWrap/>
            <w:vAlign w:val="bottom"/>
            <w:hideMark/>
          </w:tcPr>
          <w:p w14:paraId="7BA3E70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9E3C187"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11842FCA"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172A0066"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15DFC6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DA7FF56" w14:textId="77777777" w:rsidR="00CC0CFE" w:rsidRPr="00CC0CFE" w:rsidRDefault="00CC0CFE" w:rsidP="009070F4">
            <w:pPr>
              <w:rPr>
                <w:lang w:eastAsia="zh-CN"/>
              </w:rPr>
            </w:pPr>
            <w:r w:rsidRPr="00CC0CFE">
              <w:rPr>
                <w:lang w:eastAsia="zh-CN"/>
              </w:rPr>
              <w:t>17</w:t>
            </w:r>
          </w:p>
        </w:tc>
        <w:tc>
          <w:tcPr>
            <w:tcW w:w="990" w:type="dxa"/>
            <w:tcBorders>
              <w:top w:val="nil"/>
              <w:left w:val="nil"/>
              <w:bottom w:val="nil"/>
              <w:right w:val="nil"/>
            </w:tcBorders>
            <w:shd w:val="clear" w:color="auto" w:fill="auto"/>
            <w:noWrap/>
            <w:vAlign w:val="bottom"/>
            <w:hideMark/>
          </w:tcPr>
          <w:p w14:paraId="40FB67E0" w14:textId="77777777" w:rsidR="00CC0CFE" w:rsidRPr="00CC0CFE" w:rsidRDefault="00CC0CFE" w:rsidP="009070F4">
            <w:pPr>
              <w:rPr>
                <w:lang w:eastAsia="zh-CN"/>
              </w:rPr>
            </w:pPr>
            <w:r w:rsidRPr="00CC0CFE">
              <w:rPr>
                <w:lang w:eastAsia="zh-CN"/>
              </w:rPr>
              <w:t>6205</w:t>
            </w:r>
          </w:p>
        </w:tc>
        <w:tc>
          <w:tcPr>
            <w:tcW w:w="1001" w:type="dxa"/>
            <w:tcBorders>
              <w:top w:val="nil"/>
              <w:left w:val="nil"/>
              <w:bottom w:val="nil"/>
              <w:right w:val="nil"/>
            </w:tcBorders>
            <w:shd w:val="clear" w:color="auto" w:fill="auto"/>
            <w:noWrap/>
            <w:vAlign w:val="bottom"/>
            <w:hideMark/>
          </w:tcPr>
          <w:p w14:paraId="07CCC9D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66882F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276191A" w14:textId="77777777" w:rsidR="00CC0CFE" w:rsidRPr="00CC0CFE" w:rsidRDefault="00CC0CFE" w:rsidP="009070F4">
            <w:pPr>
              <w:rPr>
                <w:lang w:eastAsia="zh-CN"/>
              </w:rPr>
            </w:pPr>
            <w:r w:rsidRPr="00CC0CFE">
              <w:rPr>
                <w:lang w:eastAsia="zh-CN"/>
              </w:rPr>
              <w:t>0.0774</w:t>
            </w:r>
          </w:p>
        </w:tc>
      </w:tr>
      <w:tr w:rsidR="00CC0CFE" w:rsidRPr="00CC0CFE" w14:paraId="22D079FC" w14:textId="77777777" w:rsidTr="00E66DB1">
        <w:trPr>
          <w:trHeight w:val="288"/>
        </w:trPr>
        <w:tc>
          <w:tcPr>
            <w:tcW w:w="1350" w:type="dxa"/>
            <w:tcBorders>
              <w:top w:val="nil"/>
              <w:left w:val="nil"/>
              <w:bottom w:val="nil"/>
              <w:right w:val="nil"/>
            </w:tcBorders>
            <w:shd w:val="clear" w:color="auto" w:fill="auto"/>
            <w:noWrap/>
            <w:vAlign w:val="bottom"/>
            <w:hideMark/>
          </w:tcPr>
          <w:p w14:paraId="2D7482B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9C7A15A"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2A85E675"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DE6CFBF"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ABCC9E6"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79A4B9B" w14:textId="77777777" w:rsidR="00CC0CFE" w:rsidRPr="00CC0CFE" w:rsidRDefault="00CC0CFE" w:rsidP="009070F4">
            <w:pPr>
              <w:rPr>
                <w:lang w:eastAsia="zh-CN"/>
              </w:rPr>
            </w:pPr>
            <w:r w:rsidRPr="00CC0CFE">
              <w:rPr>
                <w:lang w:eastAsia="zh-CN"/>
              </w:rPr>
              <w:t>17</w:t>
            </w:r>
          </w:p>
        </w:tc>
        <w:tc>
          <w:tcPr>
            <w:tcW w:w="990" w:type="dxa"/>
            <w:tcBorders>
              <w:top w:val="nil"/>
              <w:left w:val="nil"/>
              <w:bottom w:val="nil"/>
              <w:right w:val="nil"/>
            </w:tcBorders>
            <w:shd w:val="clear" w:color="auto" w:fill="auto"/>
            <w:noWrap/>
            <w:vAlign w:val="bottom"/>
            <w:hideMark/>
          </w:tcPr>
          <w:p w14:paraId="055344FD" w14:textId="77777777" w:rsidR="00CC0CFE" w:rsidRPr="00CC0CFE" w:rsidRDefault="00CC0CFE" w:rsidP="009070F4">
            <w:pPr>
              <w:rPr>
                <w:lang w:eastAsia="zh-CN"/>
              </w:rPr>
            </w:pPr>
            <w:r w:rsidRPr="00CC0CFE">
              <w:rPr>
                <w:lang w:eastAsia="zh-CN"/>
              </w:rPr>
              <w:t>6205</w:t>
            </w:r>
          </w:p>
        </w:tc>
        <w:tc>
          <w:tcPr>
            <w:tcW w:w="1001" w:type="dxa"/>
            <w:tcBorders>
              <w:top w:val="nil"/>
              <w:left w:val="nil"/>
              <w:bottom w:val="nil"/>
              <w:right w:val="nil"/>
            </w:tcBorders>
            <w:shd w:val="clear" w:color="auto" w:fill="auto"/>
            <w:noWrap/>
            <w:vAlign w:val="bottom"/>
            <w:hideMark/>
          </w:tcPr>
          <w:p w14:paraId="668A62E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601B65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ABE5504" w14:textId="77777777" w:rsidR="00CC0CFE" w:rsidRPr="00CC0CFE" w:rsidRDefault="00CC0CFE" w:rsidP="009070F4">
            <w:pPr>
              <w:rPr>
                <w:lang w:eastAsia="zh-CN"/>
              </w:rPr>
            </w:pPr>
            <w:r w:rsidRPr="00CC0CFE">
              <w:rPr>
                <w:lang w:eastAsia="zh-CN"/>
              </w:rPr>
              <w:t>0.0774</w:t>
            </w:r>
          </w:p>
        </w:tc>
      </w:tr>
      <w:tr w:rsidR="00CC0CFE" w:rsidRPr="00CC0CFE" w14:paraId="7D794168" w14:textId="77777777" w:rsidTr="00E66DB1">
        <w:trPr>
          <w:trHeight w:val="288"/>
        </w:trPr>
        <w:tc>
          <w:tcPr>
            <w:tcW w:w="1350" w:type="dxa"/>
            <w:tcBorders>
              <w:top w:val="nil"/>
              <w:left w:val="nil"/>
              <w:bottom w:val="nil"/>
              <w:right w:val="nil"/>
            </w:tcBorders>
            <w:shd w:val="clear" w:color="auto" w:fill="auto"/>
            <w:noWrap/>
            <w:vAlign w:val="bottom"/>
            <w:hideMark/>
          </w:tcPr>
          <w:p w14:paraId="32E471DE"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0F129C5"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EDC0F0F"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1B3A7789"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D0893D8"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D1C8D7A" w14:textId="77777777" w:rsidR="00CC0CFE" w:rsidRPr="00CC0CFE" w:rsidRDefault="00CC0CFE" w:rsidP="009070F4">
            <w:pPr>
              <w:rPr>
                <w:lang w:eastAsia="zh-CN"/>
              </w:rPr>
            </w:pPr>
            <w:r w:rsidRPr="00CC0CFE">
              <w:rPr>
                <w:lang w:eastAsia="zh-CN"/>
              </w:rPr>
              <w:t>17</w:t>
            </w:r>
          </w:p>
        </w:tc>
        <w:tc>
          <w:tcPr>
            <w:tcW w:w="990" w:type="dxa"/>
            <w:tcBorders>
              <w:top w:val="nil"/>
              <w:left w:val="nil"/>
              <w:bottom w:val="nil"/>
              <w:right w:val="nil"/>
            </w:tcBorders>
            <w:shd w:val="clear" w:color="auto" w:fill="auto"/>
            <w:noWrap/>
            <w:vAlign w:val="bottom"/>
            <w:hideMark/>
          </w:tcPr>
          <w:p w14:paraId="0B6C4A27" w14:textId="77777777" w:rsidR="00CC0CFE" w:rsidRPr="00CC0CFE" w:rsidRDefault="00CC0CFE" w:rsidP="009070F4">
            <w:pPr>
              <w:rPr>
                <w:lang w:eastAsia="zh-CN"/>
              </w:rPr>
            </w:pPr>
            <w:r w:rsidRPr="00CC0CFE">
              <w:rPr>
                <w:lang w:eastAsia="zh-CN"/>
              </w:rPr>
              <w:t>6205</w:t>
            </w:r>
          </w:p>
        </w:tc>
        <w:tc>
          <w:tcPr>
            <w:tcW w:w="1001" w:type="dxa"/>
            <w:tcBorders>
              <w:top w:val="nil"/>
              <w:left w:val="nil"/>
              <w:bottom w:val="nil"/>
              <w:right w:val="nil"/>
            </w:tcBorders>
            <w:shd w:val="clear" w:color="auto" w:fill="auto"/>
            <w:noWrap/>
            <w:vAlign w:val="bottom"/>
            <w:hideMark/>
          </w:tcPr>
          <w:p w14:paraId="546582E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55C7FE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8A2ED5F" w14:textId="77777777" w:rsidR="00CC0CFE" w:rsidRPr="00CC0CFE" w:rsidRDefault="00CC0CFE" w:rsidP="009070F4">
            <w:pPr>
              <w:rPr>
                <w:lang w:eastAsia="zh-CN"/>
              </w:rPr>
            </w:pPr>
            <w:r w:rsidRPr="00CC0CFE">
              <w:rPr>
                <w:lang w:eastAsia="zh-CN"/>
              </w:rPr>
              <w:t>0.0774</w:t>
            </w:r>
          </w:p>
        </w:tc>
      </w:tr>
      <w:tr w:rsidR="00CC0CFE" w:rsidRPr="00CC0CFE" w14:paraId="6692534B" w14:textId="77777777" w:rsidTr="00E66DB1">
        <w:trPr>
          <w:trHeight w:val="288"/>
        </w:trPr>
        <w:tc>
          <w:tcPr>
            <w:tcW w:w="1350" w:type="dxa"/>
            <w:tcBorders>
              <w:top w:val="nil"/>
              <w:left w:val="nil"/>
              <w:bottom w:val="nil"/>
              <w:right w:val="nil"/>
            </w:tcBorders>
            <w:shd w:val="clear" w:color="auto" w:fill="auto"/>
            <w:noWrap/>
            <w:vAlign w:val="bottom"/>
            <w:hideMark/>
          </w:tcPr>
          <w:p w14:paraId="2FCF2233" w14:textId="77777777" w:rsidR="00CC0CFE" w:rsidRPr="00CC0CFE" w:rsidRDefault="00CC0CFE" w:rsidP="009070F4">
            <w:pPr>
              <w:rPr>
                <w:lang w:eastAsia="zh-CN"/>
              </w:rPr>
            </w:pPr>
            <w:r w:rsidRPr="00CC0CFE">
              <w:rPr>
                <w:lang w:eastAsia="zh-CN"/>
              </w:rPr>
              <w:t>** no pool</w:t>
            </w:r>
          </w:p>
        </w:tc>
        <w:tc>
          <w:tcPr>
            <w:tcW w:w="1260" w:type="dxa"/>
            <w:tcBorders>
              <w:top w:val="nil"/>
              <w:left w:val="nil"/>
              <w:bottom w:val="nil"/>
              <w:right w:val="nil"/>
            </w:tcBorders>
            <w:shd w:val="clear" w:color="auto" w:fill="auto"/>
            <w:noWrap/>
            <w:vAlign w:val="bottom"/>
            <w:hideMark/>
          </w:tcPr>
          <w:p w14:paraId="385FDC43"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5091D918"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64256FF"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A102FF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1A0D84A1" w14:textId="77777777" w:rsidR="00CC0CFE" w:rsidRPr="00CC0CFE" w:rsidRDefault="00CC0CFE" w:rsidP="009070F4">
            <w:pPr>
              <w:rPr>
                <w:lang w:eastAsia="zh-CN"/>
              </w:rPr>
            </w:pPr>
            <w:r w:rsidRPr="00CC0CFE">
              <w:rPr>
                <w:lang w:eastAsia="zh-CN"/>
              </w:rPr>
              <w:t>17</w:t>
            </w:r>
          </w:p>
        </w:tc>
        <w:tc>
          <w:tcPr>
            <w:tcW w:w="990" w:type="dxa"/>
            <w:tcBorders>
              <w:top w:val="nil"/>
              <w:left w:val="nil"/>
              <w:bottom w:val="nil"/>
              <w:right w:val="nil"/>
            </w:tcBorders>
            <w:shd w:val="clear" w:color="auto" w:fill="auto"/>
            <w:noWrap/>
            <w:vAlign w:val="bottom"/>
            <w:hideMark/>
          </w:tcPr>
          <w:p w14:paraId="13A5E32B" w14:textId="77777777" w:rsidR="00CC0CFE" w:rsidRPr="00CC0CFE" w:rsidRDefault="00CC0CFE" w:rsidP="009070F4">
            <w:pPr>
              <w:rPr>
                <w:lang w:eastAsia="zh-CN"/>
              </w:rPr>
            </w:pPr>
            <w:r w:rsidRPr="00CC0CFE">
              <w:rPr>
                <w:lang w:eastAsia="zh-CN"/>
              </w:rPr>
              <w:t>6205</w:t>
            </w:r>
          </w:p>
        </w:tc>
        <w:tc>
          <w:tcPr>
            <w:tcW w:w="1001" w:type="dxa"/>
            <w:tcBorders>
              <w:top w:val="nil"/>
              <w:left w:val="nil"/>
              <w:bottom w:val="nil"/>
              <w:right w:val="nil"/>
            </w:tcBorders>
            <w:shd w:val="clear" w:color="auto" w:fill="auto"/>
            <w:noWrap/>
            <w:vAlign w:val="bottom"/>
            <w:hideMark/>
          </w:tcPr>
          <w:p w14:paraId="5E08917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9C10F1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E6DD507" w14:textId="77777777" w:rsidR="00CC0CFE" w:rsidRPr="00CC0CFE" w:rsidRDefault="00CC0CFE" w:rsidP="009070F4">
            <w:pPr>
              <w:rPr>
                <w:lang w:eastAsia="zh-CN"/>
              </w:rPr>
            </w:pPr>
            <w:r w:rsidRPr="00CC0CFE">
              <w:rPr>
                <w:lang w:eastAsia="zh-CN"/>
              </w:rPr>
              <w:t>0.0774</w:t>
            </w:r>
          </w:p>
        </w:tc>
      </w:tr>
      <w:tr w:rsidR="00CC0CFE" w:rsidRPr="00CC0CFE" w14:paraId="65368BF5" w14:textId="77777777" w:rsidTr="00E66DB1">
        <w:trPr>
          <w:trHeight w:val="288"/>
        </w:trPr>
        <w:tc>
          <w:tcPr>
            <w:tcW w:w="1350" w:type="dxa"/>
            <w:tcBorders>
              <w:top w:val="nil"/>
              <w:left w:val="nil"/>
              <w:bottom w:val="nil"/>
              <w:right w:val="nil"/>
            </w:tcBorders>
            <w:shd w:val="clear" w:color="auto" w:fill="auto"/>
            <w:noWrap/>
            <w:vAlign w:val="bottom"/>
            <w:hideMark/>
          </w:tcPr>
          <w:p w14:paraId="169257B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73BB770"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18F900C2"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239EC761"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D5390D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9E8F960" w14:textId="77777777" w:rsidR="00CC0CFE" w:rsidRPr="00CC0CFE" w:rsidRDefault="00CC0CFE" w:rsidP="009070F4">
            <w:pPr>
              <w:rPr>
                <w:lang w:eastAsia="zh-CN"/>
              </w:rPr>
            </w:pPr>
            <w:r w:rsidRPr="00CC0CFE">
              <w:rPr>
                <w:lang w:eastAsia="zh-CN"/>
              </w:rPr>
              <w:t>14.1</w:t>
            </w:r>
          </w:p>
        </w:tc>
        <w:tc>
          <w:tcPr>
            <w:tcW w:w="990" w:type="dxa"/>
            <w:tcBorders>
              <w:top w:val="nil"/>
              <w:left w:val="nil"/>
              <w:bottom w:val="nil"/>
              <w:right w:val="nil"/>
            </w:tcBorders>
            <w:shd w:val="clear" w:color="auto" w:fill="auto"/>
            <w:noWrap/>
            <w:vAlign w:val="bottom"/>
            <w:hideMark/>
          </w:tcPr>
          <w:p w14:paraId="69B3AD37" w14:textId="77777777" w:rsidR="00CC0CFE" w:rsidRPr="00CC0CFE" w:rsidRDefault="00CC0CFE" w:rsidP="009070F4">
            <w:pPr>
              <w:rPr>
                <w:lang w:eastAsia="zh-CN"/>
              </w:rPr>
            </w:pPr>
            <w:r w:rsidRPr="00CC0CFE">
              <w:rPr>
                <w:lang w:eastAsia="zh-CN"/>
              </w:rPr>
              <w:t>5146.5</w:t>
            </w:r>
          </w:p>
        </w:tc>
        <w:tc>
          <w:tcPr>
            <w:tcW w:w="1001" w:type="dxa"/>
            <w:tcBorders>
              <w:top w:val="nil"/>
              <w:left w:val="nil"/>
              <w:bottom w:val="nil"/>
              <w:right w:val="nil"/>
            </w:tcBorders>
            <w:shd w:val="clear" w:color="auto" w:fill="auto"/>
            <w:noWrap/>
            <w:vAlign w:val="bottom"/>
            <w:hideMark/>
          </w:tcPr>
          <w:p w14:paraId="2D0912E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0275F1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178E003" w14:textId="77777777" w:rsidR="00CC0CFE" w:rsidRPr="00CC0CFE" w:rsidRDefault="00CC0CFE" w:rsidP="009070F4">
            <w:pPr>
              <w:rPr>
                <w:lang w:eastAsia="zh-CN"/>
              </w:rPr>
            </w:pPr>
            <w:r w:rsidRPr="00CC0CFE">
              <w:rPr>
                <w:lang w:eastAsia="zh-CN"/>
              </w:rPr>
              <w:t>0.0774</w:t>
            </w:r>
          </w:p>
        </w:tc>
      </w:tr>
      <w:tr w:rsidR="00CC0CFE" w:rsidRPr="00CC0CFE" w14:paraId="54BC0E27" w14:textId="77777777" w:rsidTr="00E66DB1">
        <w:trPr>
          <w:trHeight w:val="288"/>
        </w:trPr>
        <w:tc>
          <w:tcPr>
            <w:tcW w:w="1350" w:type="dxa"/>
            <w:tcBorders>
              <w:top w:val="nil"/>
              <w:left w:val="nil"/>
              <w:bottom w:val="nil"/>
              <w:right w:val="nil"/>
            </w:tcBorders>
            <w:shd w:val="clear" w:color="auto" w:fill="auto"/>
            <w:noWrap/>
            <w:vAlign w:val="bottom"/>
            <w:hideMark/>
          </w:tcPr>
          <w:p w14:paraId="78A4310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DFA09D9"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0C58B31C"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41DBF484"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E404066"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1F357BA" w14:textId="77777777" w:rsidR="00CC0CFE" w:rsidRPr="00CC0CFE" w:rsidRDefault="00CC0CFE" w:rsidP="009070F4">
            <w:pPr>
              <w:rPr>
                <w:lang w:eastAsia="zh-CN"/>
              </w:rPr>
            </w:pPr>
            <w:r w:rsidRPr="00CC0CFE">
              <w:rPr>
                <w:lang w:eastAsia="zh-CN"/>
              </w:rPr>
              <w:t>14.1</w:t>
            </w:r>
          </w:p>
        </w:tc>
        <w:tc>
          <w:tcPr>
            <w:tcW w:w="990" w:type="dxa"/>
            <w:tcBorders>
              <w:top w:val="nil"/>
              <w:left w:val="nil"/>
              <w:bottom w:val="nil"/>
              <w:right w:val="nil"/>
            </w:tcBorders>
            <w:shd w:val="clear" w:color="auto" w:fill="auto"/>
            <w:noWrap/>
            <w:vAlign w:val="bottom"/>
            <w:hideMark/>
          </w:tcPr>
          <w:p w14:paraId="1F797023" w14:textId="77777777" w:rsidR="00CC0CFE" w:rsidRPr="00CC0CFE" w:rsidRDefault="00CC0CFE" w:rsidP="009070F4">
            <w:pPr>
              <w:rPr>
                <w:lang w:eastAsia="zh-CN"/>
              </w:rPr>
            </w:pPr>
            <w:r w:rsidRPr="00CC0CFE">
              <w:rPr>
                <w:lang w:eastAsia="zh-CN"/>
              </w:rPr>
              <w:t>5146.5</w:t>
            </w:r>
          </w:p>
        </w:tc>
        <w:tc>
          <w:tcPr>
            <w:tcW w:w="1001" w:type="dxa"/>
            <w:tcBorders>
              <w:top w:val="nil"/>
              <w:left w:val="nil"/>
              <w:bottom w:val="nil"/>
              <w:right w:val="nil"/>
            </w:tcBorders>
            <w:shd w:val="clear" w:color="auto" w:fill="auto"/>
            <w:noWrap/>
            <w:vAlign w:val="bottom"/>
            <w:hideMark/>
          </w:tcPr>
          <w:p w14:paraId="10CFA20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88843BC"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E9B3E90" w14:textId="77777777" w:rsidR="00CC0CFE" w:rsidRPr="00CC0CFE" w:rsidRDefault="00CC0CFE" w:rsidP="009070F4">
            <w:pPr>
              <w:rPr>
                <w:lang w:eastAsia="zh-CN"/>
              </w:rPr>
            </w:pPr>
            <w:r w:rsidRPr="00CC0CFE">
              <w:rPr>
                <w:lang w:eastAsia="zh-CN"/>
              </w:rPr>
              <w:t>0.0774</w:t>
            </w:r>
          </w:p>
        </w:tc>
      </w:tr>
      <w:tr w:rsidR="00CC0CFE" w:rsidRPr="00CC0CFE" w14:paraId="71A68D4B" w14:textId="77777777" w:rsidTr="00E66DB1">
        <w:trPr>
          <w:trHeight w:val="288"/>
        </w:trPr>
        <w:tc>
          <w:tcPr>
            <w:tcW w:w="1350" w:type="dxa"/>
            <w:tcBorders>
              <w:top w:val="nil"/>
              <w:left w:val="nil"/>
              <w:bottom w:val="nil"/>
              <w:right w:val="nil"/>
            </w:tcBorders>
            <w:shd w:val="clear" w:color="auto" w:fill="auto"/>
            <w:noWrap/>
            <w:vAlign w:val="bottom"/>
            <w:hideMark/>
          </w:tcPr>
          <w:p w14:paraId="4D77C11D"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638524D"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9BA0281"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2FFEE0FC"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00A006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ABD8B76" w14:textId="77777777" w:rsidR="00CC0CFE" w:rsidRPr="00CC0CFE" w:rsidRDefault="00CC0CFE" w:rsidP="009070F4">
            <w:pPr>
              <w:rPr>
                <w:lang w:eastAsia="zh-CN"/>
              </w:rPr>
            </w:pPr>
            <w:r w:rsidRPr="00CC0CFE">
              <w:rPr>
                <w:lang w:eastAsia="zh-CN"/>
              </w:rPr>
              <w:t>14.1</w:t>
            </w:r>
          </w:p>
        </w:tc>
        <w:tc>
          <w:tcPr>
            <w:tcW w:w="990" w:type="dxa"/>
            <w:tcBorders>
              <w:top w:val="nil"/>
              <w:left w:val="nil"/>
              <w:bottom w:val="nil"/>
              <w:right w:val="nil"/>
            </w:tcBorders>
            <w:shd w:val="clear" w:color="auto" w:fill="auto"/>
            <w:noWrap/>
            <w:vAlign w:val="bottom"/>
            <w:hideMark/>
          </w:tcPr>
          <w:p w14:paraId="549C223B" w14:textId="77777777" w:rsidR="00CC0CFE" w:rsidRPr="00CC0CFE" w:rsidRDefault="00CC0CFE" w:rsidP="009070F4">
            <w:pPr>
              <w:rPr>
                <w:lang w:eastAsia="zh-CN"/>
              </w:rPr>
            </w:pPr>
            <w:r w:rsidRPr="00CC0CFE">
              <w:rPr>
                <w:lang w:eastAsia="zh-CN"/>
              </w:rPr>
              <w:t>5146.5</w:t>
            </w:r>
          </w:p>
        </w:tc>
        <w:tc>
          <w:tcPr>
            <w:tcW w:w="1001" w:type="dxa"/>
            <w:tcBorders>
              <w:top w:val="nil"/>
              <w:left w:val="nil"/>
              <w:bottom w:val="nil"/>
              <w:right w:val="nil"/>
            </w:tcBorders>
            <w:shd w:val="clear" w:color="auto" w:fill="auto"/>
            <w:noWrap/>
            <w:vAlign w:val="bottom"/>
            <w:hideMark/>
          </w:tcPr>
          <w:p w14:paraId="04DA0EB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C73882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73B1BCE" w14:textId="77777777" w:rsidR="00CC0CFE" w:rsidRPr="00CC0CFE" w:rsidRDefault="00CC0CFE" w:rsidP="009070F4">
            <w:pPr>
              <w:rPr>
                <w:lang w:eastAsia="zh-CN"/>
              </w:rPr>
            </w:pPr>
            <w:r w:rsidRPr="00CC0CFE">
              <w:rPr>
                <w:lang w:eastAsia="zh-CN"/>
              </w:rPr>
              <w:t>0.0774</w:t>
            </w:r>
          </w:p>
        </w:tc>
      </w:tr>
      <w:tr w:rsidR="00CC0CFE" w:rsidRPr="00CC0CFE" w14:paraId="3BA3D20F" w14:textId="77777777" w:rsidTr="00E66DB1">
        <w:trPr>
          <w:trHeight w:val="288"/>
        </w:trPr>
        <w:tc>
          <w:tcPr>
            <w:tcW w:w="1350" w:type="dxa"/>
            <w:tcBorders>
              <w:top w:val="nil"/>
              <w:left w:val="nil"/>
              <w:bottom w:val="nil"/>
              <w:right w:val="nil"/>
            </w:tcBorders>
            <w:shd w:val="clear" w:color="auto" w:fill="auto"/>
            <w:noWrap/>
            <w:vAlign w:val="bottom"/>
            <w:hideMark/>
          </w:tcPr>
          <w:p w14:paraId="1D875FD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D73D294"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0F62690F"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4D653080"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E02865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1E8FB19" w14:textId="77777777" w:rsidR="00CC0CFE" w:rsidRPr="00CC0CFE" w:rsidRDefault="00CC0CFE" w:rsidP="009070F4">
            <w:pPr>
              <w:rPr>
                <w:lang w:eastAsia="zh-CN"/>
              </w:rPr>
            </w:pPr>
            <w:r w:rsidRPr="00CC0CFE">
              <w:rPr>
                <w:lang w:eastAsia="zh-CN"/>
              </w:rPr>
              <w:t>14.1</w:t>
            </w:r>
          </w:p>
        </w:tc>
        <w:tc>
          <w:tcPr>
            <w:tcW w:w="990" w:type="dxa"/>
            <w:tcBorders>
              <w:top w:val="nil"/>
              <w:left w:val="nil"/>
              <w:bottom w:val="nil"/>
              <w:right w:val="nil"/>
            </w:tcBorders>
            <w:shd w:val="clear" w:color="auto" w:fill="auto"/>
            <w:noWrap/>
            <w:vAlign w:val="bottom"/>
            <w:hideMark/>
          </w:tcPr>
          <w:p w14:paraId="61F59DBC" w14:textId="77777777" w:rsidR="00CC0CFE" w:rsidRPr="00CC0CFE" w:rsidRDefault="00CC0CFE" w:rsidP="009070F4">
            <w:pPr>
              <w:rPr>
                <w:lang w:eastAsia="zh-CN"/>
              </w:rPr>
            </w:pPr>
            <w:r w:rsidRPr="00CC0CFE">
              <w:rPr>
                <w:lang w:eastAsia="zh-CN"/>
              </w:rPr>
              <w:t>5146.5</w:t>
            </w:r>
          </w:p>
        </w:tc>
        <w:tc>
          <w:tcPr>
            <w:tcW w:w="1001" w:type="dxa"/>
            <w:tcBorders>
              <w:top w:val="nil"/>
              <w:left w:val="nil"/>
              <w:bottom w:val="nil"/>
              <w:right w:val="nil"/>
            </w:tcBorders>
            <w:shd w:val="clear" w:color="auto" w:fill="auto"/>
            <w:noWrap/>
            <w:vAlign w:val="bottom"/>
            <w:hideMark/>
          </w:tcPr>
          <w:p w14:paraId="26B1233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4A0F7B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E4C9959" w14:textId="77777777" w:rsidR="00CC0CFE" w:rsidRPr="00CC0CFE" w:rsidRDefault="00CC0CFE" w:rsidP="009070F4">
            <w:pPr>
              <w:rPr>
                <w:lang w:eastAsia="zh-CN"/>
              </w:rPr>
            </w:pPr>
            <w:r w:rsidRPr="00CC0CFE">
              <w:rPr>
                <w:lang w:eastAsia="zh-CN"/>
              </w:rPr>
              <w:t>0.0774</w:t>
            </w:r>
          </w:p>
        </w:tc>
      </w:tr>
      <w:tr w:rsidR="00CC0CFE" w:rsidRPr="00CC0CFE" w14:paraId="0EEB7949" w14:textId="77777777" w:rsidTr="00E66DB1">
        <w:trPr>
          <w:trHeight w:val="288"/>
        </w:trPr>
        <w:tc>
          <w:tcPr>
            <w:tcW w:w="1350" w:type="dxa"/>
            <w:tcBorders>
              <w:top w:val="nil"/>
              <w:left w:val="nil"/>
              <w:bottom w:val="nil"/>
              <w:right w:val="nil"/>
            </w:tcBorders>
            <w:shd w:val="clear" w:color="auto" w:fill="auto"/>
            <w:noWrap/>
            <w:vAlign w:val="bottom"/>
            <w:hideMark/>
          </w:tcPr>
          <w:p w14:paraId="16BE646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211EFD9E"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3CF45856"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04EDAF17"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D62C2A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0D2241C" w14:textId="77777777" w:rsidR="00CC0CFE" w:rsidRPr="00CC0CFE" w:rsidRDefault="00CC0CFE" w:rsidP="009070F4">
            <w:pPr>
              <w:rPr>
                <w:lang w:eastAsia="zh-CN"/>
              </w:rPr>
            </w:pPr>
            <w:r w:rsidRPr="00CC0CFE">
              <w:rPr>
                <w:lang w:eastAsia="zh-CN"/>
              </w:rPr>
              <w:t>11.2</w:t>
            </w:r>
          </w:p>
        </w:tc>
        <w:tc>
          <w:tcPr>
            <w:tcW w:w="990" w:type="dxa"/>
            <w:tcBorders>
              <w:top w:val="nil"/>
              <w:left w:val="nil"/>
              <w:bottom w:val="nil"/>
              <w:right w:val="nil"/>
            </w:tcBorders>
            <w:shd w:val="clear" w:color="auto" w:fill="auto"/>
            <w:noWrap/>
            <w:vAlign w:val="bottom"/>
            <w:hideMark/>
          </w:tcPr>
          <w:p w14:paraId="58C01CCA" w14:textId="77777777" w:rsidR="00CC0CFE" w:rsidRPr="00CC0CFE" w:rsidRDefault="00CC0CFE" w:rsidP="009070F4">
            <w:pPr>
              <w:rPr>
                <w:lang w:eastAsia="zh-CN"/>
              </w:rPr>
            </w:pPr>
            <w:r w:rsidRPr="00CC0CFE">
              <w:rPr>
                <w:lang w:eastAsia="zh-CN"/>
              </w:rPr>
              <w:t>4088</w:t>
            </w:r>
          </w:p>
        </w:tc>
        <w:tc>
          <w:tcPr>
            <w:tcW w:w="1001" w:type="dxa"/>
            <w:tcBorders>
              <w:top w:val="nil"/>
              <w:left w:val="nil"/>
              <w:bottom w:val="nil"/>
              <w:right w:val="nil"/>
            </w:tcBorders>
            <w:shd w:val="clear" w:color="auto" w:fill="auto"/>
            <w:noWrap/>
            <w:vAlign w:val="bottom"/>
            <w:hideMark/>
          </w:tcPr>
          <w:p w14:paraId="5D1D4A5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7B91CE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397BAF1" w14:textId="77777777" w:rsidR="00CC0CFE" w:rsidRPr="00CC0CFE" w:rsidRDefault="00CC0CFE" w:rsidP="009070F4">
            <w:pPr>
              <w:rPr>
                <w:lang w:eastAsia="zh-CN"/>
              </w:rPr>
            </w:pPr>
            <w:r w:rsidRPr="00CC0CFE">
              <w:rPr>
                <w:lang w:eastAsia="zh-CN"/>
              </w:rPr>
              <w:t>0.0774</w:t>
            </w:r>
          </w:p>
        </w:tc>
      </w:tr>
      <w:tr w:rsidR="00CC0CFE" w:rsidRPr="00CC0CFE" w14:paraId="58DB6EF8" w14:textId="77777777" w:rsidTr="00E66DB1">
        <w:trPr>
          <w:trHeight w:val="288"/>
        </w:trPr>
        <w:tc>
          <w:tcPr>
            <w:tcW w:w="1350" w:type="dxa"/>
            <w:tcBorders>
              <w:top w:val="nil"/>
              <w:left w:val="nil"/>
              <w:bottom w:val="nil"/>
              <w:right w:val="nil"/>
            </w:tcBorders>
            <w:shd w:val="clear" w:color="auto" w:fill="auto"/>
            <w:noWrap/>
            <w:vAlign w:val="bottom"/>
            <w:hideMark/>
          </w:tcPr>
          <w:p w14:paraId="7A988ECD"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9AB51E6"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4C71AF1C"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05794BF"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AF2397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993F236" w14:textId="77777777" w:rsidR="00CC0CFE" w:rsidRPr="00CC0CFE" w:rsidRDefault="00CC0CFE" w:rsidP="009070F4">
            <w:pPr>
              <w:rPr>
                <w:lang w:eastAsia="zh-CN"/>
              </w:rPr>
            </w:pPr>
            <w:r w:rsidRPr="00CC0CFE">
              <w:rPr>
                <w:lang w:eastAsia="zh-CN"/>
              </w:rPr>
              <w:t>11.2</w:t>
            </w:r>
          </w:p>
        </w:tc>
        <w:tc>
          <w:tcPr>
            <w:tcW w:w="990" w:type="dxa"/>
            <w:tcBorders>
              <w:top w:val="nil"/>
              <w:left w:val="nil"/>
              <w:bottom w:val="nil"/>
              <w:right w:val="nil"/>
            </w:tcBorders>
            <w:shd w:val="clear" w:color="auto" w:fill="auto"/>
            <w:noWrap/>
            <w:vAlign w:val="bottom"/>
            <w:hideMark/>
          </w:tcPr>
          <w:p w14:paraId="7BBFC2E0" w14:textId="77777777" w:rsidR="00CC0CFE" w:rsidRPr="00CC0CFE" w:rsidRDefault="00CC0CFE" w:rsidP="009070F4">
            <w:pPr>
              <w:rPr>
                <w:lang w:eastAsia="zh-CN"/>
              </w:rPr>
            </w:pPr>
            <w:r w:rsidRPr="00CC0CFE">
              <w:rPr>
                <w:lang w:eastAsia="zh-CN"/>
              </w:rPr>
              <w:t>4088</w:t>
            </w:r>
          </w:p>
        </w:tc>
        <w:tc>
          <w:tcPr>
            <w:tcW w:w="1001" w:type="dxa"/>
            <w:tcBorders>
              <w:top w:val="nil"/>
              <w:left w:val="nil"/>
              <w:bottom w:val="nil"/>
              <w:right w:val="nil"/>
            </w:tcBorders>
            <w:shd w:val="clear" w:color="auto" w:fill="auto"/>
            <w:noWrap/>
            <w:vAlign w:val="bottom"/>
            <w:hideMark/>
          </w:tcPr>
          <w:p w14:paraId="06A4139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F9090B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80DEA1E" w14:textId="77777777" w:rsidR="00CC0CFE" w:rsidRPr="00CC0CFE" w:rsidRDefault="00CC0CFE" w:rsidP="009070F4">
            <w:pPr>
              <w:rPr>
                <w:lang w:eastAsia="zh-CN"/>
              </w:rPr>
            </w:pPr>
            <w:r w:rsidRPr="00CC0CFE">
              <w:rPr>
                <w:lang w:eastAsia="zh-CN"/>
              </w:rPr>
              <w:t>0.0774</w:t>
            </w:r>
          </w:p>
        </w:tc>
      </w:tr>
      <w:tr w:rsidR="00CC0CFE" w:rsidRPr="00CC0CFE" w14:paraId="58B55120" w14:textId="77777777" w:rsidTr="00E66DB1">
        <w:trPr>
          <w:trHeight w:val="288"/>
        </w:trPr>
        <w:tc>
          <w:tcPr>
            <w:tcW w:w="1350" w:type="dxa"/>
            <w:tcBorders>
              <w:top w:val="nil"/>
              <w:left w:val="nil"/>
              <w:bottom w:val="nil"/>
              <w:right w:val="nil"/>
            </w:tcBorders>
            <w:shd w:val="clear" w:color="auto" w:fill="auto"/>
            <w:noWrap/>
            <w:vAlign w:val="bottom"/>
            <w:hideMark/>
          </w:tcPr>
          <w:p w14:paraId="753CF36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E5302BF"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119D401E"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58B1737F"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AA8BC9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6586E9C" w14:textId="77777777" w:rsidR="00CC0CFE" w:rsidRPr="00CC0CFE" w:rsidRDefault="00CC0CFE" w:rsidP="009070F4">
            <w:pPr>
              <w:rPr>
                <w:lang w:eastAsia="zh-CN"/>
              </w:rPr>
            </w:pPr>
            <w:r w:rsidRPr="00CC0CFE">
              <w:rPr>
                <w:lang w:eastAsia="zh-CN"/>
              </w:rPr>
              <w:t>11.2</w:t>
            </w:r>
          </w:p>
        </w:tc>
        <w:tc>
          <w:tcPr>
            <w:tcW w:w="990" w:type="dxa"/>
            <w:tcBorders>
              <w:top w:val="nil"/>
              <w:left w:val="nil"/>
              <w:bottom w:val="nil"/>
              <w:right w:val="nil"/>
            </w:tcBorders>
            <w:shd w:val="clear" w:color="auto" w:fill="auto"/>
            <w:noWrap/>
            <w:vAlign w:val="bottom"/>
            <w:hideMark/>
          </w:tcPr>
          <w:p w14:paraId="29982A85" w14:textId="77777777" w:rsidR="00CC0CFE" w:rsidRPr="00CC0CFE" w:rsidRDefault="00CC0CFE" w:rsidP="009070F4">
            <w:pPr>
              <w:rPr>
                <w:lang w:eastAsia="zh-CN"/>
              </w:rPr>
            </w:pPr>
            <w:r w:rsidRPr="00CC0CFE">
              <w:rPr>
                <w:lang w:eastAsia="zh-CN"/>
              </w:rPr>
              <w:t>4088</w:t>
            </w:r>
          </w:p>
        </w:tc>
        <w:tc>
          <w:tcPr>
            <w:tcW w:w="1001" w:type="dxa"/>
            <w:tcBorders>
              <w:top w:val="nil"/>
              <w:left w:val="nil"/>
              <w:bottom w:val="nil"/>
              <w:right w:val="nil"/>
            </w:tcBorders>
            <w:shd w:val="clear" w:color="auto" w:fill="auto"/>
            <w:noWrap/>
            <w:vAlign w:val="bottom"/>
            <w:hideMark/>
          </w:tcPr>
          <w:p w14:paraId="4DA3ED9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4DF437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42C75F0" w14:textId="77777777" w:rsidR="00CC0CFE" w:rsidRPr="00CC0CFE" w:rsidRDefault="00CC0CFE" w:rsidP="009070F4">
            <w:pPr>
              <w:rPr>
                <w:lang w:eastAsia="zh-CN"/>
              </w:rPr>
            </w:pPr>
            <w:r w:rsidRPr="00CC0CFE">
              <w:rPr>
                <w:lang w:eastAsia="zh-CN"/>
              </w:rPr>
              <w:t>0.0774</w:t>
            </w:r>
          </w:p>
        </w:tc>
      </w:tr>
      <w:tr w:rsidR="00CC0CFE" w:rsidRPr="00CC0CFE" w14:paraId="3CC32FD5" w14:textId="77777777" w:rsidTr="00E66DB1">
        <w:trPr>
          <w:trHeight w:val="288"/>
        </w:trPr>
        <w:tc>
          <w:tcPr>
            <w:tcW w:w="1350" w:type="dxa"/>
            <w:tcBorders>
              <w:top w:val="nil"/>
              <w:left w:val="nil"/>
              <w:bottom w:val="nil"/>
              <w:right w:val="nil"/>
            </w:tcBorders>
            <w:shd w:val="clear" w:color="auto" w:fill="auto"/>
            <w:noWrap/>
            <w:vAlign w:val="bottom"/>
            <w:hideMark/>
          </w:tcPr>
          <w:p w14:paraId="3EF629C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4AD28B0" w14:textId="77777777" w:rsidR="00CC0CFE" w:rsidRPr="00CC0CFE" w:rsidRDefault="00CC0CFE" w:rsidP="009070F4">
            <w:pPr>
              <w:rPr>
                <w:lang w:eastAsia="zh-CN"/>
              </w:rPr>
            </w:pPr>
            <w:r w:rsidRPr="00CC0CFE">
              <w:rPr>
                <w:lang w:eastAsia="zh-CN"/>
              </w:rPr>
              <w:t>6000</w:t>
            </w:r>
          </w:p>
        </w:tc>
        <w:tc>
          <w:tcPr>
            <w:tcW w:w="1079" w:type="dxa"/>
            <w:tcBorders>
              <w:top w:val="nil"/>
              <w:left w:val="nil"/>
              <w:bottom w:val="nil"/>
              <w:right w:val="nil"/>
            </w:tcBorders>
            <w:shd w:val="clear" w:color="auto" w:fill="auto"/>
            <w:noWrap/>
            <w:vAlign w:val="bottom"/>
            <w:hideMark/>
          </w:tcPr>
          <w:p w14:paraId="01FE8B4F"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1D32FEF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86CE69C"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14D7D015" w14:textId="77777777" w:rsidR="00CC0CFE" w:rsidRPr="00CC0CFE" w:rsidRDefault="00CC0CFE" w:rsidP="009070F4">
            <w:pPr>
              <w:rPr>
                <w:lang w:eastAsia="zh-CN"/>
              </w:rPr>
            </w:pPr>
            <w:r w:rsidRPr="00CC0CFE">
              <w:rPr>
                <w:lang w:eastAsia="zh-CN"/>
              </w:rPr>
              <w:t>11.2</w:t>
            </w:r>
          </w:p>
        </w:tc>
        <w:tc>
          <w:tcPr>
            <w:tcW w:w="990" w:type="dxa"/>
            <w:tcBorders>
              <w:top w:val="nil"/>
              <w:left w:val="nil"/>
              <w:bottom w:val="nil"/>
              <w:right w:val="nil"/>
            </w:tcBorders>
            <w:shd w:val="clear" w:color="auto" w:fill="auto"/>
            <w:noWrap/>
            <w:vAlign w:val="bottom"/>
            <w:hideMark/>
          </w:tcPr>
          <w:p w14:paraId="36566E33" w14:textId="77777777" w:rsidR="00CC0CFE" w:rsidRPr="00CC0CFE" w:rsidRDefault="00CC0CFE" w:rsidP="009070F4">
            <w:pPr>
              <w:rPr>
                <w:lang w:eastAsia="zh-CN"/>
              </w:rPr>
            </w:pPr>
            <w:r w:rsidRPr="00CC0CFE">
              <w:rPr>
                <w:lang w:eastAsia="zh-CN"/>
              </w:rPr>
              <w:t>4088</w:t>
            </w:r>
          </w:p>
        </w:tc>
        <w:tc>
          <w:tcPr>
            <w:tcW w:w="1001" w:type="dxa"/>
            <w:tcBorders>
              <w:top w:val="nil"/>
              <w:left w:val="nil"/>
              <w:bottom w:val="nil"/>
              <w:right w:val="nil"/>
            </w:tcBorders>
            <w:shd w:val="clear" w:color="auto" w:fill="auto"/>
            <w:noWrap/>
            <w:vAlign w:val="bottom"/>
            <w:hideMark/>
          </w:tcPr>
          <w:p w14:paraId="2CCE79B0"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81F22A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D80AEEB" w14:textId="77777777" w:rsidR="00CC0CFE" w:rsidRPr="00CC0CFE" w:rsidRDefault="00CC0CFE" w:rsidP="009070F4">
            <w:pPr>
              <w:rPr>
                <w:lang w:eastAsia="zh-CN"/>
              </w:rPr>
            </w:pPr>
            <w:r w:rsidRPr="00CC0CFE">
              <w:rPr>
                <w:lang w:eastAsia="zh-CN"/>
              </w:rPr>
              <w:t>0.0774</w:t>
            </w:r>
          </w:p>
        </w:tc>
      </w:tr>
      <w:tr w:rsidR="00CC0CFE" w:rsidRPr="00CC0CFE" w14:paraId="3AA28291" w14:textId="77777777" w:rsidTr="00E66DB1">
        <w:trPr>
          <w:trHeight w:val="288"/>
        </w:trPr>
        <w:tc>
          <w:tcPr>
            <w:tcW w:w="1350" w:type="dxa"/>
            <w:tcBorders>
              <w:top w:val="nil"/>
              <w:left w:val="nil"/>
              <w:bottom w:val="nil"/>
              <w:right w:val="nil"/>
            </w:tcBorders>
            <w:shd w:val="clear" w:color="auto" w:fill="auto"/>
            <w:noWrap/>
            <w:vAlign w:val="bottom"/>
            <w:hideMark/>
          </w:tcPr>
          <w:p w14:paraId="270EDCA4" w14:textId="77777777" w:rsidR="00CC0CFE" w:rsidRPr="00CC0CFE" w:rsidRDefault="00CC0CFE" w:rsidP="009070F4">
            <w:pPr>
              <w:rPr>
                <w:lang w:eastAsia="zh-CN"/>
              </w:rPr>
            </w:pPr>
            <w:r w:rsidRPr="00CC0CFE">
              <w:rPr>
                <w:lang w:eastAsia="zh-CN"/>
              </w:rPr>
              <w:t>Melbourne</w:t>
            </w:r>
          </w:p>
        </w:tc>
        <w:tc>
          <w:tcPr>
            <w:tcW w:w="1260" w:type="dxa"/>
            <w:tcBorders>
              <w:top w:val="nil"/>
              <w:left w:val="nil"/>
              <w:bottom w:val="nil"/>
              <w:right w:val="nil"/>
            </w:tcBorders>
            <w:shd w:val="clear" w:color="auto" w:fill="auto"/>
            <w:noWrap/>
            <w:vAlign w:val="bottom"/>
            <w:hideMark/>
          </w:tcPr>
          <w:p w14:paraId="00334664"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A201064"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4B21B0A9"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6830D9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CAC937F" w14:textId="77777777" w:rsidR="00CC0CFE" w:rsidRPr="00CC0CFE" w:rsidRDefault="00CC0CFE" w:rsidP="009070F4">
            <w:pPr>
              <w:rPr>
                <w:lang w:eastAsia="zh-CN"/>
              </w:rPr>
            </w:pPr>
            <w:r w:rsidRPr="00CC0CFE">
              <w:rPr>
                <w:lang w:eastAsia="zh-CN"/>
              </w:rPr>
              <w:t>14.6</w:t>
            </w:r>
          </w:p>
        </w:tc>
        <w:tc>
          <w:tcPr>
            <w:tcW w:w="990" w:type="dxa"/>
            <w:tcBorders>
              <w:top w:val="nil"/>
              <w:left w:val="nil"/>
              <w:bottom w:val="nil"/>
              <w:right w:val="nil"/>
            </w:tcBorders>
            <w:shd w:val="clear" w:color="auto" w:fill="auto"/>
            <w:noWrap/>
            <w:vAlign w:val="bottom"/>
            <w:hideMark/>
          </w:tcPr>
          <w:p w14:paraId="13A359D6" w14:textId="77777777" w:rsidR="00CC0CFE" w:rsidRPr="00CC0CFE" w:rsidRDefault="00CC0CFE" w:rsidP="009070F4">
            <w:pPr>
              <w:rPr>
                <w:lang w:eastAsia="zh-CN"/>
              </w:rPr>
            </w:pPr>
            <w:r w:rsidRPr="00CC0CFE">
              <w:rPr>
                <w:lang w:eastAsia="zh-CN"/>
              </w:rPr>
              <w:t>11789.5</w:t>
            </w:r>
          </w:p>
        </w:tc>
        <w:tc>
          <w:tcPr>
            <w:tcW w:w="1001" w:type="dxa"/>
            <w:tcBorders>
              <w:top w:val="nil"/>
              <w:left w:val="nil"/>
              <w:bottom w:val="nil"/>
              <w:right w:val="nil"/>
            </w:tcBorders>
            <w:shd w:val="clear" w:color="auto" w:fill="auto"/>
            <w:noWrap/>
            <w:vAlign w:val="bottom"/>
            <w:hideMark/>
          </w:tcPr>
          <w:p w14:paraId="7CBA336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E527C9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D817642" w14:textId="77777777" w:rsidR="00CC0CFE" w:rsidRPr="00CC0CFE" w:rsidRDefault="00CC0CFE" w:rsidP="009070F4">
            <w:pPr>
              <w:rPr>
                <w:lang w:eastAsia="zh-CN"/>
              </w:rPr>
            </w:pPr>
            <w:r w:rsidRPr="00CC0CFE">
              <w:rPr>
                <w:lang w:eastAsia="zh-CN"/>
              </w:rPr>
              <w:t>0.0774</w:t>
            </w:r>
          </w:p>
        </w:tc>
      </w:tr>
      <w:tr w:rsidR="00CC0CFE" w:rsidRPr="00CC0CFE" w14:paraId="41C0CFD7" w14:textId="77777777" w:rsidTr="00E66DB1">
        <w:trPr>
          <w:trHeight w:val="288"/>
        </w:trPr>
        <w:tc>
          <w:tcPr>
            <w:tcW w:w="1350" w:type="dxa"/>
            <w:tcBorders>
              <w:top w:val="nil"/>
              <w:left w:val="nil"/>
              <w:bottom w:val="nil"/>
              <w:right w:val="nil"/>
            </w:tcBorders>
            <w:shd w:val="clear" w:color="auto" w:fill="auto"/>
            <w:noWrap/>
            <w:vAlign w:val="bottom"/>
            <w:hideMark/>
          </w:tcPr>
          <w:p w14:paraId="0777BE2F" w14:textId="77777777" w:rsidR="00CC0CFE" w:rsidRPr="00CC0CFE" w:rsidRDefault="00CC0CFE" w:rsidP="009070F4">
            <w:pPr>
              <w:rPr>
                <w:lang w:eastAsia="zh-CN"/>
              </w:rPr>
            </w:pPr>
            <w:r w:rsidRPr="00CC0CFE">
              <w:rPr>
                <w:lang w:eastAsia="zh-CN"/>
              </w:rPr>
              <w:t>5</w:t>
            </w:r>
          </w:p>
        </w:tc>
        <w:tc>
          <w:tcPr>
            <w:tcW w:w="1260" w:type="dxa"/>
            <w:tcBorders>
              <w:top w:val="nil"/>
              <w:left w:val="nil"/>
              <w:bottom w:val="nil"/>
              <w:right w:val="nil"/>
            </w:tcBorders>
            <w:shd w:val="clear" w:color="auto" w:fill="auto"/>
            <w:noWrap/>
            <w:vAlign w:val="bottom"/>
            <w:hideMark/>
          </w:tcPr>
          <w:p w14:paraId="17C7CBD2"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66E2FA59"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2CAB17FA"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AC39E06"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D921B9A" w14:textId="77777777" w:rsidR="00CC0CFE" w:rsidRPr="00CC0CFE" w:rsidRDefault="00CC0CFE" w:rsidP="009070F4">
            <w:pPr>
              <w:rPr>
                <w:lang w:eastAsia="zh-CN"/>
              </w:rPr>
            </w:pPr>
            <w:r w:rsidRPr="00CC0CFE">
              <w:rPr>
                <w:lang w:eastAsia="zh-CN"/>
              </w:rPr>
              <w:t>13.7</w:t>
            </w:r>
          </w:p>
        </w:tc>
        <w:tc>
          <w:tcPr>
            <w:tcW w:w="990" w:type="dxa"/>
            <w:tcBorders>
              <w:top w:val="nil"/>
              <w:left w:val="nil"/>
              <w:bottom w:val="nil"/>
              <w:right w:val="nil"/>
            </w:tcBorders>
            <w:shd w:val="clear" w:color="auto" w:fill="auto"/>
            <w:noWrap/>
            <w:vAlign w:val="bottom"/>
            <w:hideMark/>
          </w:tcPr>
          <w:p w14:paraId="6939D176" w14:textId="77777777" w:rsidR="00CC0CFE" w:rsidRPr="00CC0CFE" w:rsidRDefault="00CC0CFE" w:rsidP="009070F4">
            <w:pPr>
              <w:rPr>
                <w:lang w:eastAsia="zh-CN"/>
              </w:rPr>
            </w:pPr>
            <w:r w:rsidRPr="00CC0CFE">
              <w:rPr>
                <w:lang w:eastAsia="zh-CN"/>
              </w:rPr>
              <w:t>5767</w:t>
            </w:r>
          </w:p>
        </w:tc>
        <w:tc>
          <w:tcPr>
            <w:tcW w:w="1001" w:type="dxa"/>
            <w:tcBorders>
              <w:top w:val="nil"/>
              <w:left w:val="nil"/>
              <w:bottom w:val="nil"/>
              <w:right w:val="nil"/>
            </w:tcBorders>
            <w:shd w:val="clear" w:color="auto" w:fill="auto"/>
            <w:noWrap/>
            <w:vAlign w:val="bottom"/>
            <w:hideMark/>
          </w:tcPr>
          <w:p w14:paraId="6A25991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F6E356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202D562" w14:textId="77777777" w:rsidR="00CC0CFE" w:rsidRPr="00CC0CFE" w:rsidRDefault="00CC0CFE" w:rsidP="009070F4">
            <w:pPr>
              <w:rPr>
                <w:lang w:eastAsia="zh-CN"/>
              </w:rPr>
            </w:pPr>
            <w:r w:rsidRPr="00CC0CFE">
              <w:rPr>
                <w:lang w:eastAsia="zh-CN"/>
              </w:rPr>
              <w:t>0.0774</w:t>
            </w:r>
          </w:p>
        </w:tc>
      </w:tr>
      <w:tr w:rsidR="00CC0CFE" w:rsidRPr="00CC0CFE" w14:paraId="00EBFA3C" w14:textId="77777777" w:rsidTr="00E66DB1">
        <w:trPr>
          <w:trHeight w:val="288"/>
        </w:trPr>
        <w:tc>
          <w:tcPr>
            <w:tcW w:w="1350" w:type="dxa"/>
            <w:tcBorders>
              <w:top w:val="nil"/>
              <w:left w:val="nil"/>
              <w:bottom w:val="nil"/>
              <w:right w:val="nil"/>
            </w:tcBorders>
            <w:shd w:val="clear" w:color="auto" w:fill="auto"/>
            <w:noWrap/>
            <w:vAlign w:val="bottom"/>
            <w:hideMark/>
          </w:tcPr>
          <w:p w14:paraId="1CF250A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70C4C6B"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DDC581F"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92D806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1A3621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3F68CBA" w14:textId="77777777" w:rsidR="00CC0CFE" w:rsidRPr="00CC0CFE" w:rsidRDefault="00CC0CFE" w:rsidP="009070F4">
            <w:pPr>
              <w:rPr>
                <w:lang w:eastAsia="zh-CN"/>
              </w:rPr>
            </w:pPr>
            <w:r w:rsidRPr="00CC0CFE">
              <w:rPr>
                <w:lang w:eastAsia="zh-CN"/>
              </w:rPr>
              <w:t>22.8</w:t>
            </w:r>
          </w:p>
        </w:tc>
        <w:tc>
          <w:tcPr>
            <w:tcW w:w="990" w:type="dxa"/>
            <w:tcBorders>
              <w:top w:val="nil"/>
              <w:left w:val="nil"/>
              <w:bottom w:val="nil"/>
              <w:right w:val="nil"/>
            </w:tcBorders>
            <w:shd w:val="clear" w:color="auto" w:fill="auto"/>
            <w:noWrap/>
            <w:vAlign w:val="bottom"/>
            <w:hideMark/>
          </w:tcPr>
          <w:p w14:paraId="5481B840" w14:textId="77777777" w:rsidR="00CC0CFE" w:rsidRPr="00CC0CFE" w:rsidRDefault="00CC0CFE" w:rsidP="009070F4">
            <w:pPr>
              <w:rPr>
                <w:lang w:eastAsia="zh-CN"/>
              </w:rPr>
            </w:pPr>
            <w:r w:rsidRPr="00CC0CFE">
              <w:rPr>
                <w:lang w:eastAsia="zh-CN"/>
              </w:rPr>
              <w:t>21097</w:t>
            </w:r>
          </w:p>
        </w:tc>
        <w:tc>
          <w:tcPr>
            <w:tcW w:w="1001" w:type="dxa"/>
            <w:tcBorders>
              <w:top w:val="nil"/>
              <w:left w:val="nil"/>
              <w:bottom w:val="nil"/>
              <w:right w:val="nil"/>
            </w:tcBorders>
            <w:shd w:val="clear" w:color="auto" w:fill="auto"/>
            <w:noWrap/>
            <w:vAlign w:val="bottom"/>
            <w:hideMark/>
          </w:tcPr>
          <w:p w14:paraId="0F865E3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0D9648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EF3901A" w14:textId="77777777" w:rsidR="00CC0CFE" w:rsidRPr="00CC0CFE" w:rsidRDefault="00CC0CFE" w:rsidP="009070F4">
            <w:pPr>
              <w:rPr>
                <w:lang w:eastAsia="zh-CN"/>
              </w:rPr>
            </w:pPr>
            <w:r w:rsidRPr="00CC0CFE">
              <w:rPr>
                <w:lang w:eastAsia="zh-CN"/>
              </w:rPr>
              <w:t>0.0774</w:t>
            </w:r>
          </w:p>
        </w:tc>
      </w:tr>
      <w:tr w:rsidR="00CC0CFE" w:rsidRPr="00CC0CFE" w14:paraId="1D9CE186" w14:textId="77777777" w:rsidTr="00E66DB1">
        <w:trPr>
          <w:trHeight w:val="288"/>
        </w:trPr>
        <w:tc>
          <w:tcPr>
            <w:tcW w:w="1350" w:type="dxa"/>
            <w:tcBorders>
              <w:top w:val="nil"/>
              <w:left w:val="nil"/>
              <w:bottom w:val="nil"/>
              <w:right w:val="nil"/>
            </w:tcBorders>
            <w:shd w:val="clear" w:color="auto" w:fill="auto"/>
            <w:noWrap/>
            <w:vAlign w:val="bottom"/>
            <w:hideMark/>
          </w:tcPr>
          <w:p w14:paraId="77EB798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FA236EB"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2D219297"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7C016DB0"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DD9FA0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E5A2A47" w14:textId="77777777" w:rsidR="00CC0CFE" w:rsidRPr="00CC0CFE" w:rsidRDefault="00CC0CFE" w:rsidP="009070F4">
            <w:pPr>
              <w:rPr>
                <w:lang w:eastAsia="zh-CN"/>
              </w:rPr>
            </w:pPr>
            <w:r w:rsidRPr="00CC0CFE">
              <w:rPr>
                <w:lang w:eastAsia="zh-CN"/>
              </w:rPr>
              <w:t>21.9</w:t>
            </w:r>
          </w:p>
        </w:tc>
        <w:tc>
          <w:tcPr>
            <w:tcW w:w="990" w:type="dxa"/>
            <w:tcBorders>
              <w:top w:val="nil"/>
              <w:left w:val="nil"/>
              <w:bottom w:val="nil"/>
              <w:right w:val="nil"/>
            </w:tcBorders>
            <w:shd w:val="clear" w:color="auto" w:fill="auto"/>
            <w:noWrap/>
            <w:vAlign w:val="bottom"/>
            <w:hideMark/>
          </w:tcPr>
          <w:p w14:paraId="341494B3" w14:textId="77777777" w:rsidR="00CC0CFE" w:rsidRPr="00CC0CFE" w:rsidRDefault="00CC0CFE" w:rsidP="009070F4">
            <w:pPr>
              <w:rPr>
                <w:lang w:eastAsia="zh-CN"/>
              </w:rPr>
            </w:pPr>
            <w:r w:rsidRPr="00CC0CFE">
              <w:rPr>
                <w:lang w:eastAsia="zh-CN"/>
              </w:rPr>
              <w:t>15074.5</w:t>
            </w:r>
          </w:p>
        </w:tc>
        <w:tc>
          <w:tcPr>
            <w:tcW w:w="1001" w:type="dxa"/>
            <w:tcBorders>
              <w:top w:val="nil"/>
              <w:left w:val="nil"/>
              <w:bottom w:val="nil"/>
              <w:right w:val="nil"/>
            </w:tcBorders>
            <w:shd w:val="clear" w:color="auto" w:fill="auto"/>
            <w:noWrap/>
            <w:vAlign w:val="bottom"/>
            <w:hideMark/>
          </w:tcPr>
          <w:p w14:paraId="149965A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BDC99B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9020594" w14:textId="77777777" w:rsidR="00CC0CFE" w:rsidRPr="00CC0CFE" w:rsidRDefault="00CC0CFE" w:rsidP="009070F4">
            <w:pPr>
              <w:rPr>
                <w:lang w:eastAsia="zh-CN"/>
              </w:rPr>
            </w:pPr>
            <w:r w:rsidRPr="00CC0CFE">
              <w:rPr>
                <w:lang w:eastAsia="zh-CN"/>
              </w:rPr>
              <w:t>0.0774</w:t>
            </w:r>
          </w:p>
        </w:tc>
      </w:tr>
      <w:tr w:rsidR="00CC0CFE" w:rsidRPr="00CC0CFE" w14:paraId="26747F83" w14:textId="77777777" w:rsidTr="00E66DB1">
        <w:trPr>
          <w:trHeight w:val="288"/>
        </w:trPr>
        <w:tc>
          <w:tcPr>
            <w:tcW w:w="1350" w:type="dxa"/>
            <w:tcBorders>
              <w:top w:val="nil"/>
              <w:left w:val="nil"/>
              <w:bottom w:val="nil"/>
              <w:right w:val="nil"/>
            </w:tcBorders>
            <w:shd w:val="clear" w:color="auto" w:fill="auto"/>
            <w:noWrap/>
            <w:vAlign w:val="bottom"/>
            <w:hideMark/>
          </w:tcPr>
          <w:p w14:paraId="2684949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7454690"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7B0D6C2"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62B9F26"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2856A5E"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34E71C3" w14:textId="77777777" w:rsidR="00CC0CFE" w:rsidRPr="00CC0CFE" w:rsidRDefault="00CC0CFE" w:rsidP="009070F4">
            <w:pPr>
              <w:rPr>
                <w:lang w:eastAsia="zh-CN"/>
              </w:rPr>
            </w:pPr>
            <w:r w:rsidRPr="00CC0CFE">
              <w:rPr>
                <w:lang w:eastAsia="zh-CN"/>
              </w:rPr>
              <w:t>19.2</w:t>
            </w:r>
          </w:p>
        </w:tc>
        <w:tc>
          <w:tcPr>
            <w:tcW w:w="990" w:type="dxa"/>
            <w:tcBorders>
              <w:top w:val="nil"/>
              <w:left w:val="nil"/>
              <w:bottom w:val="nil"/>
              <w:right w:val="nil"/>
            </w:tcBorders>
            <w:shd w:val="clear" w:color="auto" w:fill="auto"/>
            <w:noWrap/>
            <w:vAlign w:val="bottom"/>
            <w:hideMark/>
          </w:tcPr>
          <w:p w14:paraId="336F28F9" w14:textId="77777777" w:rsidR="00CC0CFE" w:rsidRPr="00CC0CFE" w:rsidRDefault="00CC0CFE" w:rsidP="009070F4">
            <w:pPr>
              <w:rPr>
                <w:lang w:eastAsia="zh-CN"/>
              </w:rPr>
            </w:pPr>
            <w:r w:rsidRPr="00CC0CFE">
              <w:rPr>
                <w:lang w:eastAsia="zh-CN"/>
              </w:rPr>
              <w:t>9928</w:t>
            </w:r>
          </w:p>
        </w:tc>
        <w:tc>
          <w:tcPr>
            <w:tcW w:w="1001" w:type="dxa"/>
            <w:tcBorders>
              <w:top w:val="nil"/>
              <w:left w:val="nil"/>
              <w:bottom w:val="nil"/>
              <w:right w:val="nil"/>
            </w:tcBorders>
            <w:shd w:val="clear" w:color="auto" w:fill="auto"/>
            <w:noWrap/>
            <w:vAlign w:val="bottom"/>
            <w:hideMark/>
          </w:tcPr>
          <w:p w14:paraId="4A8397D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5652CE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579A325" w14:textId="77777777" w:rsidR="00CC0CFE" w:rsidRPr="00CC0CFE" w:rsidRDefault="00CC0CFE" w:rsidP="009070F4">
            <w:pPr>
              <w:rPr>
                <w:lang w:eastAsia="zh-CN"/>
              </w:rPr>
            </w:pPr>
            <w:r w:rsidRPr="00CC0CFE">
              <w:rPr>
                <w:lang w:eastAsia="zh-CN"/>
              </w:rPr>
              <w:t>0.0774</w:t>
            </w:r>
          </w:p>
        </w:tc>
      </w:tr>
      <w:tr w:rsidR="00CC0CFE" w:rsidRPr="00CC0CFE" w14:paraId="79597E21" w14:textId="77777777" w:rsidTr="00E66DB1">
        <w:trPr>
          <w:trHeight w:val="288"/>
        </w:trPr>
        <w:tc>
          <w:tcPr>
            <w:tcW w:w="1350" w:type="dxa"/>
            <w:tcBorders>
              <w:top w:val="nil"/>
              <w:left w:val="nil"/>
              <w:bottom w:val="nil"/>
              <w:right w:val="nil"/>
            </w:tcBorders>
            <w:shd w:val="clear" w:color="auto" w:fill="auto"/>
            <w:noWrap/>
            <w:vAlign w:val="bottom"/>
            <w:hideMark/>
          </w:tcPr>
          <w:p w14:paraId="5E4C797D"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6DD9364"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6D6C3B24"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C25CFC8"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1A127A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1E7B6FEA" w14:textId="77777777" w:rsidR="00CC0CFE" w:rsidRPr="00CC0CFE" w:rsidRDefault="00CC0CFE" w:rsidP="009070F4">
            <w:pPr>
              <w:rPr>
                <w:lang w:eastAsia="zh-CN"/>
              </w:rPr>
            </w:pPr>
            <w:r w:rsidRPr="00CC0CFE">
              <w:rPr>
                <w:lang w:eastAsia="zh-CN"/>
              </w:rPr>
              <w:t>11.1</w:t>
            </w:r>
          </w:p>
        </w:tc>
        <w:tc>
          <w:tcPr>
            <w:tcW w:w="990" w:type="dxa"/>
            <w:tcBorders>
              <w:top w:val="nil"/>
              <w:left w:val="nil"/>
              <w:bottom w:val="nil"/>
              <w:right w:val="nil"/>
            </w:tcBorders>
            <w:shd w:val="clear" w:color="auto" w:fill="auto"/>
            <w:noWrap/>
            <w:vAlign w:val="bottom"/>
            <w:hideMark/>
          </w:tcPr>
          <w:p w14:paraId="00811E9B" w14:textId="77777777" w:rsidR="00CC0CFE" w:rsidRPr="00CC0CFE" w:rsidRDefault="00CC0CFE" w:rsidP="009070F4">
            <w:pPr>
              <w:rPr>
                <w:lang w:eastAsia="zh-CN"/>
              </w:rPr>
            </w:pPr>
            <w:r w:rsidRPr="00CC0CFE">
              <w:rPr>
                <w:lang w:eastAsia="zh-CN"/>
              </w:rPr>
              <w:t>8066.5</w:t>
            </w:r>
          </w:p>
        </w:tc>
        <w:tc>
          <w:tcPr>
            <w:tcW w:w="1001" w:type="dxa"/>
            <w:tcBorders>
              <w:top w:val="nil"/>
              <w:left w:val="nil"/>
              <w:bottom w:val="nil"/>
              <w:right w:val="nil"/>
            </w:tcBorders>
            <w:shd w:val="clear" w:color="auto" w:fill="auto"/>
            <w:noWrap/>
            <w:vAlign w:val="bottom"/>
            <w:hideMark/>
          </w:tcPr>
          <w:p w14:paraId="747FE0E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8E510F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6C9DE14" w14:textId="77777777" w:rsidR="00CC0CFE" w:rsidRPr="00CC0CFE" w:rsidRDefault="00CC0CFE" w:rsidP="009070F4">
            <w:pPr>
              <w:rPr>
                <w:lang w:eastAsia="zh-CN"/>
              </w:rPr>
            </w:pPr>
            <w:r w:rsidRPr="00CC0CFE">
              <w:rPr>
                <w:lang w:eastAsia="zh-CN"/>
              </w:rPr>
              <w:t>0.0774</w:t>
            </w:r>
          </w:p>
        </w:tc>
      </w:tr>
      <w:tr w:rsidR="00CC0CFE" w:rsidRPr="00CC0CFE" w14:paraId="423B3DEA" w14:textId="77777777" w:rsidTr="00E66DB1">
        <w:trPr>
          <w:trHeight w:val="288"/>
        </w:trPr>
        <w:tc>
          <w:tcPr>
            <w:tcW w:w="1350" w:type="dxa"/>
            <w:tcBorders>
              <w:top w:val="nil"/>
              <w:left w:val="nil"/>
              <w:bottom w:val="nil"/>
              <w:right w:val="nil"/>
            </w:tcBorders>
            <w:shd w:val="clear" w:color="auto" w:fill="auto"/>
            <w:noWrap/>
            <w:vAlign w:val="bottom"/>
            <w:hideMark/>
          </w:tcPr>
          <w:p w14:paraId="7948A22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281E791"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7C9D9C6F"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45874AC8"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724CA94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2061136" w14:textId="77777777" w:rsidR="00CC0CFE" w:rsidRPr="00CC0CFE" w:rsidRDefault="00CC0CFE" w:rsidP="009070F4">
            <w:pPr>
              <w:rPr>
                <w:lang w:eastAsia="zh-CN"/>
              </w:rPr>
            </w:pPr>
            <w:r w:rsidRPr="00CC0CFE">
              <w:rPr>
                <w:lang w:eastAsia="zh-CN"/>
              </w:rPr>
              <w:t>27.4</w:t>
            </w:r>
          </w:p>
        </w:tc>
        <w:tc>
          <w:tcPr>
            <w:tcW w:w="990" w:type="dxa"/>
            <w:tcBorders>
              <w:top w:val="nil"/>
              <w:left w:val="nil"/>
              <w:bottom w:val="nil"/>
              <w:right w:val="nil"/>
            </w:tcBorders>
            <w:shd w:val="clear" w:color="auto" w:fill="auto"/>
            <w:noWrap/>
            <w:vAlign w:val="bottom"/>
            <w:hideMark/>
          </w:tcPr>
          <w:p w14:paraId="3DCEFBFD" w14:textId="77777777" w:rsidR="00CC0CFE" w:rsidRPr="00CC0CFE" w:rsidRDefault="00CC0CFE" w:rsidP="009070F4">
            <w:pPr>
              <w:rPr>
                <w:lang w:eastAsia="zh-CN"/>
              </w:rPr>
            </w:pPr>
            <w:r w:rsidRPr="00CC0CFE">
              <w:rPr>
                <w:lang w:eastAsia="zh-CN"/>
              </w:rPr>
              <w:t>19272</w:t>
            </w:r>
          </w:p>
        </w:tc>
        <w:tc>
          <w:tcPr>
            <w:tcW w:w="1001" w:type="dxa"/>
            <w:tcBorders>
              <w:top w:val="nil"/>
              <w:left w:val="nil"/>
              <w:bottom w:val="nil"/>
              <w:right w:val="nil"/>
            </w:tcBorders>
            <w:shd w:val="clear" w:color="auto" w:fill="auto"/>
            <w:noWrap/>
            <w:vAlign w:val="bottom"/>
            <w:hideMark/>
          </w:tcPr>
          <w:p w14:paraId="48A5FBA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2B4A90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7C596EA" w14:textId="77777777" w:rsidR="00CC0CFE" w:rsidRPr="00CC0CFE" w:rsidRDefault="00CC0CFE" w:rsidP="009070F4">
            <w:pPr>
              <w:rPr>
                <w:lang w:eastAsia="zh-CN"/>
              </w:rPr>
            </w:pPr>
            <w:r w:rsidRPr="00CC0CFE">
              <w:rPr>
                <w:lang w:eastAsia="zh-CN"/>
              </w:rPr>
              <w:t>0.0774</w:t>
            </w:r>
          </w:p>
        </w:tc>
      </w:tr>
      <w:tr w:rsidR="00CC0CFE" w:rsidRPr="00CC0CFE" w14:paraId="453F42EB" w14:textId="77777777" w:rsidTr="00E66DB1">
        <w:trPr>
          <w:trHeight w:val="288"/>
        </w:trPr>
        <w:tc>
          <w:tcPr>
            <w:tcW w:w="1350" w:type="dxa"/>
            <w:tcBorders>
              <w:top w:val="nil"/>
              <w:left w:val="nil"/>
              <w:bottom w:val="nil"/>
              <w:right w:val="nil"/>
            </w:tcBorders>
            <w:shd w:val="clear" w:color="auto" w:fill="auto"/>
            <w:noWrap/>
            <w:vAlign w:val="bottom"/>
            <w:hideMark/>
          </w:tcPr>
          <w:p w14:paraId="75C3089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62E10E7"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04B4BA7"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23A2286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EF5A083"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501B7CEF" w14:textId="77777777" w:rsidR="00CC0CFE" w:rsidRPr="00CC0CFE" w:rsidRDefault="00CC0CFE" w:rsidP="009070F4">
            <w:pPr>
              <w:rPr>
                <w:lang w:eastAsia="zh-CN"/>
              </w:rPr>
            </w:pPr>
            <w:r w:rsidRPr="00CC0CFE">
              <w:rPr>
                <w:lang w:eastAsia="zh-CN"/>
              </w:rPr>
              <w:t>19.4</w:t>
            </w:r>
          </w:p>
        </w:tc>
        <w:tc>
          <w:tcPr>
            <w:tcW w:w="990" w:type="dxa"/>
            <w:tcBorders>
              <w:top w:val="nil"/>
              <w:left w:val="nil"/>
              <w:bottom w:val="nil"/>
              <w:right w:val="nil"/>
            </w:tcBorders>
            <w:shd w:val="clear" w:color="auto" w:fill="auto"/>
            <w:noWrap/>
            <w:vAlign w:val="bottom"/>
            <w:hideMark/>
          </w:tcPr>
          <w:p w14:paraId="4994B145" w14:textId="77777777" w:rsidR="00CC0CFE" w:rsidRPr="00CC0CFE" w:rsidRDefault="00CC0CFE" w:rsidP="009070F4">
            <w:pPr>
              <w:rPr>
                <w:lang w:eastAsia="zh-CN"/>
              </w:rPr>
            </w:pPr>
            <w:r w:rsidRPr="00CC0CFE">
              <w:rPr>
                <w:lang w:eastAsia="zh-CN"/>
              </w:rPr>
              <w:t>17410.5</w:t>
            </w:r>
          </w:p>
        </w:tc>
        <w:tc>
          <w:tcPr>
            <w:tcW w:w="1001" w:type="dxa"/>
            <w:tcBorders>
              <w:top w:val="nil"/>
              <w:left w:val="nil"/>
              <w:bottom w:val="nil"/>
              <w:right w:val="nil"/>
            </w:tcBorders>
            <w:shd w:val="clear" w:color="auto" w:fill="auto"/>
            <w:noWrap/>
            <w:vAlign w:val="bottom"/>
            <w:hideMark/>
          </w:tcPr>
          <w:p w14:paraId="686172B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D7BB23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D710E53" w14:textId="77777777" w:rsidR="00CC0CFE" w:rsidRPr="00CC0CFE" w:rsidRDefault="00CC0CFE" w:rsidP="009070F4">
            <w:pPr>
              <w:rPr>
                <w:lang w:eastAsia="zh-CN"/>
              </w:rPr>
            </w:pPr>
            <w:r w:rsidRPr="00CC0CFE">
              <w:rPr>
                <w:lang w:eastAsia="zh-CN"/>
              </w:rPr>
              <w:t>0.0774</w:t>
            </w:r>
          </w:p>
        </w:tc>
      </w:tr>
      <w:tr w:rsidR="00CC0CFE" w:rsidRPr="00CC0CFE" w14:paraId="0567D457" w14:textId="77777777" w:rsidTr="00E66DB1">
        <w:trPr>
          <w:trHeight w:val="288"/>
        </w:trPr>
        <w:tc>
          <w:tcPr>
            <w:tcW w:w="1350" w:type="dxa"/>
            <w:tcBorders>
              <w:top w:val="nil"/>
              <w:left w:val="nil"/>
              <w:bottom w:val="nil"/>
              <w:right w:val="nil"/>
            </w:tcBorders>
            <w:shd w:val="clear" w:color="auto" w:fill="auto"/>
            <w:noWrap/>
            <w:vAlign w:val="bottom"/>
            <w:hideMark/>
          </w:tcPr>
          <w:p w14:paraId="26F7172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03EF3B9"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3A18FCE3"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6BAA73E4"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52CF375"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8848C46" w14:textId="77777777" w:rsidR="00CC0CFE" w:rsidRPr="00CC0CFE" w:rsidRDefault="00CC0CFE" w:rsidP="009070F4">
            <w:pPr>
              <w:rPr>
                <w:lang w:eastAsia="zh-CN"/>
              </w:rPr>
            </w:pPr>
            <w:r w:rsidRPr="00CC0CFE">
              <w:rPr>
                <w:lang w:eastAsia="zh-CN"/>
              </w:rPr>
              <w:t>15.3</w:t>
            </w:r>
          </w:p>
        </w:tc>
        <w:tc>
          <w:tcPr>
            <w:tcW w:w="990" w:type="dxa"/>
            <w:tcBorders>
              <w:top w:val="nil"/>
              <w:left w:val="nil"/>
              <w:bottom w:val="nil"/>
              <w:right w:val="nil"/>
            </w:tcBorders>
            <w:shd w:val="clear" w:color="auto" w:fill="auto"/>
            <w:noWrap/>
            <w:vAlign w:val="bottom"/>
            <w:hideMark/>
          </w:tcPr>
          <w:p w14:paraId="000618D3" w14:textId="77777777" w:rsidR="00CC0CFE" w:rsidRPr="00CC0CFE" w:rsidRDefault="00CC0CFE" w:rsidP="009070F4">
            <w:pPr>
              <w:rPr>
                <w:lang w:eastAsia="zh-CN"/>
              </w:rPr>
            </w:pPr>
            <w:r w:rsidRPr="00CC0CFE">
              <w:rPr>
                <w:lang w:eastAsia="zh-CN"/>
              </w:rPr>
              <w:t>8541</w:t>
            </w:r>
          </w:p>
        </w:tc>
        <w:tc>
          <w:tcPr>
            <w:tcW w:w="1001" w:type="dxa"/>
            <w:tcBorders>
              <w:top w:val="nil"/>
              <w:left w:val="nil"/>
              <w:bottom w:val="nil"/>
              <w:right w:val="nil"/>
            </w:tcBorders>
            <w:shd w:val="clear" w:color="auto" w:fill="auto"/>
            <w:noWrap/>
            <w:vAlign w:val="bottom"/>
            <w:hideMark/>
          </w:tcPr>
          <w:p w14:paraId="04F2FD6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8EFBBA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FFE9A07" w14:textId="77777777" w:rsidR="00CC0CFE" w:rsidRPr="00CC0CFE" w:rsidRDefault="00CC0CFE" w:rsidP="009070F4">
            <w:pPr>
              <w:rPr>
                <w:lang w:eastAsia="zh-CN"/>
              </w:rPr>
            </w:pPr>
            <w:r w:rsidRPr="00CC0CFE">
              <w:rPr>
                <w:lang w:eastAsia="zh-CN"/>
              </w:rPr>
              <w:t>0.0774</w:t>
            </w:r>
          </w:p>
        </w:tc>
      </w:tr>
      <w:tr w:rsidR="00CC0CFE" w:rsidRPr="00CC0CFE" w14:paraId="5D5751F6" w14:textId="77777777" w:rsidTr="00E66DB1">
        <w:trPr>
          <w:trHeight w:val="288"/>
        </w:trPr>
        <w:tc>
          <w:tcPr>
            <w:tcW w:w="1350" w:type="dxa"/>
            <w:tcBorders>
              <w:top w:val="nil"/>
              <w:left w:val="nil"/>
              <w:bottom w:val="nil"/>
              <w:right w:val="nil"/>
            </w:tcBorders>
            <w:shd w:val="clear" w:color="auto" w:fill="auto"/>
            <w:noWrap/>
            <w:vAlign w:val="bottom"/>
            <w:hideMark/>
          </w:tcPr>
          <w:p w14:paraId="7B49C041"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76175B9"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50EE1AA4"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980D6A6"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EB78CA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29C91AE" w14:textId="77777777" w:rsidR="00CC0CFE" w:rsidRPr="00CC0CFE" w:rsidRDefault="00CC0CFE" w:rsidP="009070F4">
            <w:pPr>
              <w:rPr>
                <w:lang w:eastAsia="zh-CN"/>
              </w:rPr>
            </w:pPr>
            <w:r w:rsidRPr="00CC0CFE">
              <w:rPr>
                <w:lang w:eastAsia="zh-CN"/>
              </w:rPr>
              <w:t>10.6</w:t>
            </w:r>
          </w:p>
        </w:tc>
        <w:tc>
          <w:tcPr>
            <w:tcW w:w="990" w:type="dxa"/>
            <w:tcBorders>
              <w:top w:val="nil"/>
              <w:left w:val="nil"/>
              <w:bottom w:val="nil"/>
              <w:right w:val="nil"/>
            </w:tcBorders>
            <w:shd w:val="clear" w:color="auto" w:fill="auto"/>
            <w:noWrap/>
            <w:vAlign w:val="bottom"/>
            <w:hideMark/>
          </w:tcPr>
          <w:p w14:paraId="6B8D88F7" w14:textId="77777777" w:rsidR="00CC0CFE" w:rsidRPr="00CC0CFE" w:rsidRDefault="00CC0CFE" w:rsidP="009070F4">
            <w:pPr>
              <w:rPr>
                <w:lang w:eastAsia="zh-CN"/>
              </w:rPr>
            </w:pPr>
            <w:r w:rsidRPr="00CC0CFE">
              <w:rPr>
                <w:lang w:eastAsia="zh-CN"/>
              </w:rPr>
              <w:t>3869</w:t>
            </w:r>
          </w:p>
        </w:tc>
        <w:tc>
          <w:tcPr>
            <w:tcW w:w="1001" w:type="dxa"/>
            <w:tcBorders>
              <w:top w:val="nil"/>
              <w:left w:val="nil"/>
              <w:bottom w:val="nil"/>
              <w:right w:val="nil"/>
            </w:tcBorders>
            <w:shd w:val="clear" w:color="auto" w:fill="auto"/>
            <w:noWrap/>
            <w:vAlign w:val="bottom"/>
            <w:hideMark/>
          </w:tcPr>
          <w:p w14:paraId="2FCC53E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CBACB2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510B75E" w14:textId="77777777" w:rsidR="00CC0CFE" w:rsidRPr="00CC0CFE" w:rsidRDefault="00CC0CFE" w:rsidP="009070F4">
            <w:pPr>
              <w:rPr>
                <w:lang w:eastAsia="zh-CN"/>
              </w:rPr>
            </w:pPr>
            <w:r w:rsidRPr="00CC0CFE">
              <w:rPr>
                <w:lang w:eastAsia="zh-CN"/>
              </w:rPr>
              <w:t>0.0774</w:t>
            </w:r>
          </w:p>
        </w:tc>
      </w:tr>
      <w:tr w:rsidR="00CC0CFE" w:rsidRPr="00CC0CFE" w14:paraId="6CF7D1A7" w14:textId="77777777" w:rsidTr="00E66DB1">
        <w:trPr>
          <w:trHeight w:val="288"/>
        </w:trPr>
        <w:tc>
          <w:tcPr>
            <w:tcW w:w="1350" w:type="dxa"/>
            <w:tcBorders>
              <w:top w:val="nil"/>
              <w:left w:val="nil"/>
              <w:bottom w:val="nil"/>
              <w:right w:val="nil"/>
            </w:tcBorders>
            <w:shd w:val="clear" w:color="auto" w:fill="auto"/>
            <w:noWrap/>
            <w:vAlign w:val="bottom"/>
            <w:hideMark/>
          </w:tcPr>
          <w:p w14:paraId="79F028C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D592F0A"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316E56E5"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710854DF"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7ACEC5D"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FF4A7A4" w14:textId="77777777" w:rsidR="00CC0CFE" w:rsidRPr="00CC0CFE" w:rsidRDefault="00CC0CFE" w:rsidP="009070F4">
            <w:pPr>
              <w:rPr>
                <w:lang w:eastAsia="zh-CN"/>
              </w:rPr>
            </w:pPr>
            <w:r w:rsidRPr="00CC0CFE">
              <w:rPr>
                <w:lang w:eastAsia="zh-CN"/>
              </w:rPr>
              <w:t>23.5</w:t>
            </w:r>
          </w:p>
        </w:tc>
        <w:tc>
          <w:tcPr>
            <w:tcW w:w="990" w:type="dxa"/>
            <w:tcBorders>
              <w:top w:val="nil"/>
              <w:left w:val="nil"/>
              <w:bottom w:val="nil"/>
              <w:right w:val="nil"/>
            </w:tcBorders>
            <w:shd w:val="clear" w:color="auto" w:fill="auto"/>
            <w:noWrap/>
            <w:vAlign w:val="bottom"/>
            <w:hideMark/>
          </w:tcPr>
          <w:p w14:paraId="17D02216" w14:textId="77777777" w:rsidR="00CC0CFE" w:rsidRPr="00CC0CFE" w:rsidRDefault="00CC0CFE" w:rsidP="009070F4">
            <w:pPr>
              <w:rPr>
                <w:lang w:eastAsia="zh-CN"/>
              </w:rPr>
            </w:pPr>
            <w:r w:rsidRPr="00CC0CFE">
              <w:rPr>
                <w:lang w:eastAsia="zh-CN"/>
              </w:rPr>
              <w:t>17885</w:t>
            </w:r>
          </w:p>
        </w:tc>
        <w:tc>
          <w:tcPr>
            <w:tcW w:w="1001" w:type="dxa"/>
            <w:tcBorders>
              <w:top w:val="nil"/>
              <w:left w:val="nil"/>
              <w:bottom w:val="nil"/>
              <w:right w:val="nil"/>
            </w:tcBorders>
            <w:shd w:val="clear" w:color="auto" w:fill="auto"/>
            <w:noWrap/>
            <w:vAlign w:val="bottom"/>
            <w:hideMark/>
          </w:tcPr>
          <w:p w14:paraId="26B861D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A8F13C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DF6B7D9" w14:textId="77777777" w:rsidR="00CC0CFE" w:rsidRPr="00CC0CFE" w:rsidRDefault="00CC0CFE" w:rsidP="009070F4">
            <w:pPr>
              <w:rPr>
                <w:lang w:eastAsia="zh-CN"/>
              </w:rPr>
            </w:pPr>
            <w:r w:rsidRPr="00CC0CFE">
              <w:rPr>
                <w:lang w:eastAsia="zh-CN"/>
              </w:rPr>
              <w:t>0.0774</w:t>
            </w:r>
          </w:p>
        </w:tc>
      </w:tr>
      <w:tr w:rsidR="00CC0CFE" w:rsidRPr="00CC0CFE" w14:paraId="775B92BC" w14:textId="77777777" w:rsidTr="00E66DB1">
        <w:trPr>
          <w:trHeight w:val="288"/>
        </w:trPr>
        <w:tc>
          <w:tcPr>
            <w:tcW w:w="1350" w:type="dxa"/>
            <w:tcBorders>
              <w:top w:val="nil"/>
              <w:left w:val="nil"/>
              <w:bottom w:val="nil"/>
              <w:right w:val="nil"/>
            </w:tcBorders>
            <w:shd w:val="clear" w:color="auto" w:fill="auto"/>
            <w:noWrap/>
            <w:vAlign w:val="bottom"/>
            <w:hideMark/>
          </w:tcPr>
          <w:p w14:paraId="7A32DAFE"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C082EB3"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30F43636"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23D07D67"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0678C59"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F7FE116" w14:textId="77777777" w:rsidR="00CC0CFE" w:rsidRPr="00CC0CFE" w:rsidRDefault="00CC0CFE" w:rsidP="009070F4">
            <w:pPr>
              <w:rPr>
                <w:lang w:eastAsia="zh-CN"/>
              </w:rPr>
            </w:pPr>
            <w:r w:rsidRPr="00CC0CFE">
              <w:rPr>
                <w:lang w:eastAsia="zh-CN"/>
              </w:rPr>
              <w:t>18.8</w:t>
            </w:r>
          </w:p>
        </w:tc>
        <w:tc>
          <w:tcPr>
            <w:tcW w:w="990" w:type="dxa"/>
            <w:tcBorders>
              <w:top w:val="nil"/>
              <w:left w:val="nil"/>
              <w:bottom w:val="nil"/>
              <w:right w:val="nil"/>
            </w:tcBorders>
            <w:shd w:val="clear" w:color="auto" w:fill="auto"/>
            <w:noWrap/>
            <w:vAlign w:val="bottom"/>
            <w:hideMark/>
          </w:tcPr>
          <w:p w14:paraId="17EAF005" w14:textId="77777777" w:rsidR="00CC0CFE" w:rsidRPr="00CC0CFE" w:rsidRDefault="00CC0CFE" w:rsidP="009070F4">
            <w:pPr>
              <w:rPr>
                <w:lang w:eastAsia="zh-CN"/>
              </w:rPr>
            </w:pPr>
            <w:r w:rsidRPr="00CC0CFE">
              <w:rPr>
                <w:lang w:eastAsia="zh-CN"/>
              </w:rPr>
              <w:t>13176.5</w:t>
            </w:r>
          </w:p>
        </w:tc>
        <w:tc>
          <w:tcPr>
            <w:tcW w:w="1001" w:type="dxa"/>
            <w:tcBorders>
              <w:top w:val="nil"/>
              <w:left w:val="nil"/>
              <w:bottom w:val="nil"/>
              <w:right w:val="nil"/>
            </w:tcBorders>
            <w:shd w:val="clear" w:color="auto" w:fill="auto"/>
            <w:noWrap/>
            <w:vAlign w:val="bottom"/>
            <w:hideMark/>
          </w:tcPr>
          <w:p w14:paraId="2B06C05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D0E93B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3469F56" w14:textId="77777777" w:rsidR="00CC0CFE" w:rsidRPr="00CC0CFE" w:rsidRDefault="00CC0CFE" w:rsidP="009070F4">
            <w:pPr>
              <w:rPr>
                <w:lang w:eastAsia="zh-CN"/>
              </w:rPr>
            </w:pPr>
            <w:r w:rsidRPr="00CC0CFE">
              <w:rPr>
                <w:lang w:eastAsia="zh-CN"/>
              </w:rPr>
              <w:t>0.0774</w:t>
            </w:r>
          </w:p>
        </w:tc>
      </w:tr>
      <w:tr w:rsidR="00CC0CFE" w:rsidRPr="00CC0CFE" w14:paraId="362CB9DD" w14:textId="77777777" w:rsidTr="00E66DB1">
        <w:trPr>
          <w:trHeight w:val="288"/>
        </w:trPr>
        <w:tc>
          <w:tcPr>
            <w:tcW w:w="1350" w:type="dxa"/>
            <w:tcBorders>
              <w:top w:val="nil"/>
              <w:left w:val="nil"/>
              <w:bottom w:val="nil"/>
              <w:right w:val="nil"/>
            </w:tcBorders>
            <w:shd w:val="clear" w:color="auto" w:fill="auto"/>
            <w:noWrap/>
            <w:vAlign w:val="bottom"/>
            <w:hideMark/>
          </w:tcPr>
          <w:p w14:paraId="0F19371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5639D36"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6993065E"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868379D"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12A585A"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08C5820" w14:textId="77777777" w:rsidR="00CC0CFE" w:rsidRPr="00CC0CFE" w:rsidRDefault="00CC0CFE" w:rsidP="009070F4">
            <w:pPr>
              <w:rPr>
                <w:lang w:eastAsia="zh-CN"/>
              </w:rPr>
            </w:pPr>
            <w:r w:rsidRPr="00CC0CFE">
              <w:rPr>
                <w:lang w:eastAsia="zh-CN"/>
              </w:rPr>
              <w:t>11.6</w:t>
            </w:r>
          </w:p>
        </w:tc>
        <w:tc>
          <w:tcPr>
            <w:tcW w:w="990" w:type="dxa"/>
            <w:tcBorders>
              <w:top w:val="nil"/>
              <w:left w:val="nil"/>
              <w:bottom w:val="nil"/>
              <w:right w:val="nil"/>
            </w:tcBorders>
            <w:shd w:val="clear" w:color="auto" w:fill="auto"/>
            <w:noWrap/>
            <w:vAlign w:val="bottom"/>
            <w:hideMark/>
          </w:tcPr>
          <w:p w14:paraId="131D9EE4" w14:textId="77777777" w:rsidR="00CC0CFE" w:rsidRPr="00CC0CFE" w:rsidRDefault="00CC0CFE" w:rsidP="009070F4">
            <w:pPr>
              <w:rPr>
                <w:lang w:eastAsia="zh-CN"/>
              </w:rPr>
            </w:pPr>
            <w:r w:rsidRPr="00CC0CFE">
              <w:rPr>
                <w:lang w:eastAsia="zh-CN"/>
              </w:rPr>
              <w:t>6168.5</w:t>
            </w:r>
          </w:p>
        </w:tc>
        <w:tc>
          <w:tcPr>
            <w:tcW w:w="1001" w:type="dxa"/>
            <w:tcBorders>
              <w:top w:val="nil"/>
              <w:left w:val="nil"/>
              <w:bottom w:val="nil"/>
              <w:right w:val="nil"/>
            </w:tcBorders>
            <w:shd w:val="clear" w:color="auto" w:fill="auto"/>
            <w:noWrap/>
            <w:vAlign w:val="bottom"/>
            <w:hideMark/>
          </w:tcPr>
          <w:p w14:paraId="72654D7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358E63B"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4853AC6" w14:textId="77777777" w:rsidR="00CC0CFE" w:rsidRPr="00CC0CFE" w:rsidRDefault="00CC0CFE" w:rsidP="009070F4">
            <w:pPr>
              <w:rPr>
                <w:lang w:eastAsia="zh-CN"/>
              </w:rPr>
            </w:pPr>
            <w:r w:rsidRPr="00CC0CFE">
              <w:rPr>
                <w:lang w:eastAsia="zh-CN"/>
              </w:rPr>
              <w:t>0.0774</w:t>
            </w:r>
          </w:p>
        </w:tc>
      </w:tr>
      <w:tr w:rsidR="00CC0CFE" w:rsidRPr="00CC0CFE" w14:paraId="340219B2" w14:textId="77777777" w:rsidTr="00E66DB1">
        <w:trPr>
          <w:trHeight w:val="288"/>
        </w:trPr>
        <w:tc>
          <w:tcPr>
            <w:tcW w:w="1350" w:type="dxa"/>
            <w:tcBorders>
              <w:top w:val="nil"/>
              <w:left w:val="nil"/>
              <w:bottom w:val="nil"/>
              <w:right w:val="nil"/>
            </w:tcBorders>
            <w:shd w:val="clear" w:color="auto" w:fill="auto"/>
            <w:noWrap/>
            <w:vAlign w:val="bottom"/>
            <w:hideMark/>
          </w:tcPr>
          <w:p w14:paraId="6CE3178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F0B1B8B"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82C7AA3"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6D69A291"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88E8F56"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01D970E" w14:textId="77777777" w:rsidR="00CC0CFE" w:rsidRPr="00CC0CFE" w:rsidRDefault="00CC0CFE" w:rsidP="009070F4">
            <w:pPr>
              <w:rPr>
                <w:lang w:eastAsia="zh-CN"/>
              </w:rPr>
            </w:pPr>
            <w:r w:rsidRPr="00CC0CFE">
              <w:rPr>
                <w:lang w:eastAsia="zh-CN"/>
              </w:rPr>
              <w:t>7.4</w:t>
            </w:r>
          </w:p>
        </w:tc>
        <w:tc>
          <w:tcPr>
            <w:tcW w:w="990" w:type="dxa"/>
            <w:tcBorders>
              <w:top w:val="nil"/>
              <w:left w:val="nil"/>
              <w:bottom w:val="nil"/>
              <w:right w:val="nil"/>
            </w:tcBorders>
            <w:shd w:val="clear" w:color="auto" w:fill="auto"/>
            <w:noWrap/>
            <w:vAlign w:val="bottom"/>
            <w:hideMark/>
          </w:tcPr>
          <w:p w14:paraId="6A38D27E" w14:textId="77777777" w:rsidR="00CC0CFE" w:rsidRPr="00CC0CFE" w:rsidRDefault="00CC0CFE" w:rsidP="009070F4">
            <w:pPr>
              <w:rPr>
                <w:lang w:eastAsia="zh-CN"/>
              </w:rPr>
            </w:pPr>
            <w:r w:rsidRPr="00CC0CFE">
              <w:rPr>
                <w:lang w:eastAsia="zh-CN"/>
              </w:rPr>
              <w:t>1861.5</w:t>
            </w:r>
          </w:p>
        </w:tc>
        <w:tc>
          <w:tcPr>
            <w:tcW w:w="1001" w:type="dxa"/>
            <w:tcBorders>
              <w:top w:val="nil"/>
              <w:left w:val="nil"/>
              <w:bottom w:val="nil"/>
              <w:right w:val="nil"/>
            </w:tcBorders>
            <w:shd w:val="clear" w:color="auto" w:fill="auto"/>
            <w:noWrap/>
            <w:vAlign w:val="bottom"/>
            <w:hideMark/>
          </w:tcPr>
          <w:p w14:paraId="20F026E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810704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9B08598" w14:textId="77777777" w:rsidR="00CC0CFE" w:rsidRPr="00CC0CFE" w:rsidRDefault="00CC0CFE" w:rsidP="009070F4">
            <w:pPr>
              <w:rPr>
                <w:lang w:eastAsia="zh-CN"/>
              </w:rPr>
            </w:pPr>
            <w:r w:rsidRPr="00CC0CFE">
              <w:rPr>
                <w:lang w:eastAsia="zh-CN"/>
              </w:rPr>
              <w:t>0.0774</w:t>
            </w:r>
          </w:p>
        </w:tc>
      </w:tr>
      <w:tr w:rsidR="00CC0CFE" w:rsidRPr="00CC0CFE" w14:paraId="37E0455B" w14:textId="77777777" w:rsidTr="00E66DB1">
        <w:trPr>
          <w:trHeight w:val="288"/>
        </w:trPr>
        <w:tc>
          <w:tcPr>
            <w:tcW w:w="1350" w:type="dxa"/>
            <w:tcBorders>
              <w:top w:val="nil"/>
              <w:left w:val="nil"/>
              <w:bottom w:val="nil"/>
              <w:right w:val="nil"/>
            </w:tcBorders>
            <w:shd w:val="clear" w:color="auto" w:fill="auto"/>
            <w:noWrap/>
            <w:vAlign w:val="bottom"/>
            <w:hideMark/>
          </w:tcPr>
          <w:p w14:paraId="4FA096B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EC27DCF"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66616928"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20C002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16E526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05BED6B" w14:textId="77777777" w:rsidR="00CC0CFE" w:rsidRPr="00CC0CFE" w:rsidRDefault="00CC0CFE" w:rsidP="009070F4">
            <w:pPr>
              <w:rPr>
                <w:lang w:eastAsia="zh-CN"/>
              </w:rPr>
            </w:pPr>
            <w:r w:rsidRPr="00CC0CFE">
              <w:rPr>
                <w:lang w:eastAsia="zh-CN"/>
              </w:rPr>
              <w:t>19.8</w:t>
            </w:r>
          </w:p>
        </w:tc>
        <w:tc>
          <w:tcPr>
            <w:tcW w:w="990" w:type="dxa"/>
            <w:tcBorders>
              <w:top w:val="nil"/>
              <w:left w:val="nil"/>
              <w:bottom w:val="nil"/>
              <w:right w:val="nil"/>
            </w:tcBorders>
            <w:shd w:val="clear" w:color="auto" w:fill="auto"/>
            <w:noWrap/>
            <w:vAlign w:val="bottom"/>
            <w:hideMark/>
          </w:tcPr>
          <w:p w14:paraId="41AFFDF5" w14:textId="77777777" w:rsidR="00CC0CFE" w:rsidRPr="00CC0CFE" w:rsidRDefault="00CC0CFE" w:rsidP="009070F4">
            <w:pPr>
              <w:rPr>
                <w:lang w:eastAsia="zh-CN"/>
              </w:rPr>
            </w:pPr>
            <w:r w:rsidRPr="00CC0CFE">
              <w:rPr>
                <w:lang w:eastAsia="zh-CN"/>
              </w:rPr>
              <w:t>15512.5</w:t>
            </w:r>
          </w:p>
        </w:tc>
        <w:tc>
          <w:tcPr>
            <w:tcW w:w="1001" w:type="dxa"/>
            <w:tcBorders>
              <w:top w:val="nil"/>
              <w:left w:val="nil"/>
              <w:bottom w:val="nil"/>
              <w:right w:val="nil"/>
            </w:tcBorders>
            <w:shd w:val="clear" w:color="auto" w:fill="auto"/>
            <w:noWrap/>
            <w:vAlign w:val="bottom"/>
            <w:hideMark/>
          </w:tcPr>
          <w:p w14:paraId="17AE82E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CE0F57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D36BC3C" w14:textId="77777777" w:rsidR="00CC0CFE" w:rsidRPr="00CC0CFE" w:rsidRDefault="00CC0CFE" w:rsidP="009070F4">
            <w:pPr>
              <w:rPr>
                <w:lang w:eastAsia="zh-CN"/>
              </w:rPr>
            </w:pPr>
            <w:r w:rsidRPr="00CC0CFE">
              <w:rPr>
                <w:lang w:eastAsia="zh-CN"/>
              </w:rPr>
              <w:t>0.0774</w:t>
            </w:r>
          </w:p>
        </w:tc>
      </w:tr>
      <w:tr w:rsidR="00CC0CFE" w:rsidRPr="00CC0CFE" w14:paraId="2DDD6057" w14:textId="77777777" w:rsidTr="00E66DB1">
        <w:trPr>
          <w:trHeight w:val="288"/>
        </w:trPr>
        <w:tc>
          <w:tcPr>
            <w:tcW w:w="1350" w:type="dxa"/>
            <w:tcBorders>
              <w:top w:val="nil"/>
              <w:left w:val="nil"/>
              <w:bottom w:val="nil"/>
              <w:right w:val="nil"/>
            </w:tcBorders>
            <w:shd w:val="clear" w:color="auto" w:fill="auto"/>
            <w:noWrap/>
            <w:vAlign w:val="bottom"/>
            <w:hideMark/>
          </w:tcPr>
          <w:p w14:paraId="31D17BC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C85E186" w14:textId="77777777" w:rsidR="00CC0CFE" w:rsidRPr="00CC0CFE" w:rsidRDefault="00CC0CFE" w:rsidP="009070F4">
            <w:pPr>
              <w:rPr>
                <w:lang w:eastAsia="zh-CN"/>
              </w:rPr>
            </w:pPr>
            <w:r w:rsidRPr="00CC0CFE">
              <w:rPr>
                <w:lang w:eastAsia="zh-CN"/>
              </w:rPr>
              <w:t>3000</w:t>
            </w:r>
          </w:p>
        </w:tc>
        <w:tc>
          <w:tcPr>
            <w:tcW w:w="1079" w:type="dxa"/>
            <w:tcBorders>
              <w:top w:val="nil"/>
              <w:left w:val="nil"/>
              <w:bottom w:val="nil"/>
              <w:right w:val="nil"/>
            </w:tcBorders>
            <w:shd w:val="clear" w:color="auto" w:fill="auto"/>
            <w:noWrap/>
            <w:vAlign w:val="bottom"/>
            <w:hideMark/>
          </w:tcPr>
          <w:p w14:paraId="4729AAEB"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248EE006"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8351A2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839FB93" w14:textId="77777777" w:rsidR="00CC0CFE" w:rsidRPr="00CC0CFE" w:rsidRDefault="00CC0CFE" w:rsidP="009070F4">
            <w:pPr>
              <w:rPr>
                <w:lang w:eastAsia="zh-CN"/>
              </w:rPr>
            </w:pPr>
            <w:r w:rsidRPr="00CC0CFE">
              <w:rPr>
                <w:lang w:eastAsia="zh-CN"/>
              </w:rPr>
              <w:t>15.6</w:t>
            </w:r>
          </w:p>
        </w:tc>
        <w:tc>
          <w:tcPr>
            <w:tcW w:w="990" w:type="dxa"/>
            <w:tcBorders>
              <w:top w:val="nil"/>
              <w:left w:val="nil"/>
              <w:bottom w:val="nil"/>
              <w:right w:val="nil"/>
            </w:tcBorders>
            <w:shd w:val="clear" w:color="auto" w:fill="auto"/>
            <w:noWrap/>
            <w:vAlign w:val="bottom"/>
            <w:hideMark/>
          </w:tcPr>
          <w:p w14:paraId="73751E53" w14:textId="77777777" w:rsidR="00CC0CFE" w:rsidRPr="00CC0CFE" w:rsidRDefault="00CC0CFE" w:rsidP="009070F4">
            <w:pPr>
              <w:rPr>
                <w:lang w:eastAsia="zh-CN"/>
              </w:rPr>
            </w:pPr>
            <w:r w:rsidRPr="00CC0CFE">
              <w:rPr>
                <w:lang w:eastAsia="zh-CN"/>
              </w:rPr>
              <w:t>11169</w:t>
            </w:r>
          </w:p>
        </w:tc>
        <w:tc>
          <w:tcPr>
            <w:tcW w:w="1001" w:type="dxa"/>
            <w:tcBorders>
              <w:top w:val="nil"/>
              <w:left w:val="nil"/>
              <w:bottom w:val="nil"/>
              <w:right w:val="nil"/>
            </w:tcBorders>
            <w:shd w:val="clear" w:color="auto" w:fill="auto"/>
            <w:noWrap/>
            <w:vAlign w:val="bottom"/>
            <w:hideMark/>
          </w:tcPr>
          <w:p w14:paraId="6F1953E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9B3D72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351A2BF" w14:textId="77777777" w:rsidR="00CC0CFE" w:rsidRPr="00CC0CFE" w:rsidRDefault="00CC0CFE" w:rsidP="009070F4">
            <w:pPr>
              <w:rPr>
                <w:lang w:eastAsia="zh-CN"/>
              </w:rPr>
            </w:pPr>
            <w:r w:rsidRPr="00CC0CFE">
              <w:rPr>
                <w:lang w:eastAsia="zh-CN"/>
              </w:rPr>
              <w:t>0.0774</w:t>
            </w:r>
          </w:p>
        </w:tc>
      </w:tr>
      <w:tr w:rsidR="00CC0CFE" w:rsidRPr="00CC0CFE" w14:paraId="2E3BDF42" w14:textId="77777777" w:rsidTr="00E66DB1">
        <w:trPr>
          <w:trHeight w:val="288"/>
        </w:trPr>
        <w:tc>
          <w:tcPr>
            <w:tcW w:w="1350" w:type="dxa"/>
            <w:tcBorders>
              <w:top w:val="nil"/>
              <w:left w:val="nil"/>
              <w:bottom w:val="nil"/>
              <w:right w:val="nil"/>
            </w:tcBorders>
            <w:shd w:val="clear" w:color="auto" w:fill="auto"/>
            <w:noWrap/>
            <w:vAlign w:val="bottom"/>
            <w:hideMark/>
          </w:tcPr>
          <w:p w14:paraId="20C5B31D" w14:textId="5FC7E0EB" w:rsidR="00CC0CFE" w:rsidRPr="00CC0CFE" w:rsidRDefault="00CC0CFE" w:rsidP="009070F4">
            <w:pPr>
              <w:rPr>
                <w:lang w:eastAsia="zh-CN"/>
              </w:rPr>
            </w:pPr>
            <w:r w:rsidRPr="00CC0CFE">
              <w:rPr>
                <w:lang w:eastAsia="zh-CN"/>
              </w:rPr>
              <w:t>Hobart</w:t>
            </w:r>
          </w:p>
        </w:tc>
        <w:tc>
          <w:tcPr>
            <w:tcW w:w="1260" w:type="dxa"/>
            <w:tcBorders>
              <w:top w:val="nil"/>
              <w:left w:val="nil"/>
              <w:bottom w:val="nil"/>
              <w:right w:val="nil"/>
            </w:tcBorders>
            <w:shd w:val="clear" w:color="auto" w:fill="auto"/>
            <w:noWrap/>
            <w:vAlign w:val="bottom"/>
            <w:hideMark/>
          </w:tcPr>
          <w:p w14:paraId="5B751A47"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367DFF38"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AB4D0A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5B45654"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260A3F1" w14:textId="77777777" w:rsidR="00CC0CFE" w:rsidRPr="00CC0CFE" w:rsidRDefault="00CC0CFE" w:rsidP="009070F4">
            <w:pPr>
              <w:rPr>
                <w:lang w:eastAsia="zh-CN"/>
              </w:rPr>
            </w:pPr>
            <w:r w:rsidRPr="00CC0CFE">
              <w:rPr>
                <w:lang w:eastAsia="zh-CN"/>
              </w:rPr>
              <w:t>32.3</w:t>
            </w:r>
          </w:p>
        </w:tc>
        <w:tc>
          <w:tcPr>
            <w:tcW w:w="990" w:type="dxa"/>
            <w:tcBorders>
              <w:top w:val="nil"/>
              <w:left w:val="nil"/>
              <w:bottom w:val="nil"/>
              <w:right w:val="nil"/>
            </w:tcBorders>
            <w:shd w:val="clear" w:color="auto" w:fill="auto"/>
            <w:noWrap/>
            <w:vAlign w:val="bottom"/>
            <w:hideMark/>
          </w:tcPr>
          <w:p w14:paraId="207E1CB5" w14:textId="77777777" w:rsidR="00CC0CFE" w:rsidRPr="00CC0CFE" w:rsidRDefault="00CC0CFE" w:rsidP="009070F4">
            <w:pPr>
              <w:rPr>
                <w:lang w:eastAsia="zh-CN"/>
              </w:rPr>
            </w:pPr>
            <w:r w:rsidRPr="00CC0CFE">
              <w:rPr>
                <w:lang w:eastAsia="zh-CN"/>
              </w:rPr>
              <w:t>7336.5</w:t>
            </w:r>
          </w:p>
        </w:tc>
        <w:tc>
          <w:tcPr>
            <w:tcW w:w="1001" w:type="dxa"/>
            <w:tcBorders>
              <w:top w:val="nil"/>
              <w:left w:val="nil"/>
              <w:bottom w:val="nil"/>
              <w:right w:val="nil"/>
            </w:tcBorders>
            <w:shd w:val="clear" w:color="auto" w:fill="auto"/>
            <w:noWrap/>
            <w:vAlign w:val="bottom"/>
            <w:hideMark/>
          </w:tcPr>
          <w:p w14:paraId="2120228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8D92F3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EF453B3" w14:textId="77777777" w:rsidR="00CC0CFE" w:rsidRPr="00CC0CFE" w:rsidRDefault="00CC0CFE" w:rsidP="009070F4">
            <w:pPr>
              <w:rPr>
                <w:lang w:eastAsia="zh-CN"/>
              </w:rPr>
            </w:pPr>
            <w:r w:rsidRPr="00CC0CFE">
              <w:rPr>
                <w:lang w:eastAsia="zh-CN"/>
              </w:rPr>
              <w:t>0.0774</w:t>
            </w:r>
          </w:p>
        </w:tc>
      </w:tr>
      <w:tr w:rsidR="00CC0CFE" w:rsidRPr="00CC0CFE" w14:paraId="7DFB5C67" w14:textId="77777777" w:rsidTr="00E66DB1">
        <w:trPr>
          <w:trHeight w:val="288"/>
        </w:trPr>
        <w:tc>
          <w:tcPr>
            <w:tcW w:w="1350" w:type="dxa"/>
            <w:tcBorders>
              <w:top w:val="nil"/>
              <w:left w:val="nil"/>
              <w:bottom w:val="nil"/>
              <w:right w:val="nil"/>
            </w:tcBorders>
            <w:shd w:val="clear" w:color="auto" w:fill="auto"/>
            <w:noWrap/>
            <w:vAlign w:val="bottom"/>
            <w:hideMark/>
          </w:tcPr>
          <w:p w14:paraId="49F0A9BD" w14:textId="77777777" w:rsidR="00CC0CFE" w:rsidRPr="00CC0CFE" w:rsidRDefault="00CC0CFE" w:rsidP="009070F4">
            <w:pPr>
              <w:rPr>
                <w:lang w:eastAsia="zh-CN"/>
              </w:rPr>
            </w:pPr>
            <w:r w:rsidRPr="00CC0CFE">
              <w:rPr>
                <w:lang w:eastAsia="zh-CN"/>
              </w:rPr>
              <w:t>6</w:t>
            </w:r>
          </w:p>
        </w:tc>
        <w:tc>
          <w:tcPr>
            <w:tcW w:w="1260" w:type="dxa"/>
            <w:tcBorders>
              <w:top w:val="nil"/>
              <w:left w:val="nil"/>
              <w:bottom w:val="nil"/>
              <w:right w:val="nil"/>
            </w:tcBorders>
            <w:shd w:val="clear" w:color="auto" w:fill="auto"/>
            <w:noWrap/>
            <w:vAlign w:val="bottom"/>
            <w:hideMark/>
          </w:tcPr>
          <w:p w14:paraId="30AC8B6E"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666DD7A5"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EF6C93C"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C92B2AC"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2DD7350" w14:textId="77777777" w:rsidR="00CC0CFE" w:rsidRPr="00CC0CFE" w:rsidRDefault="00CC0CFE" w:rsidP="009070F4">
            <w:pPr>
              <w:rPr>
                <w:lang w:eastAsia="zh-CN"/>
              </w:rPr>
            </w:pPr>
            <w:r w:rsidRPr="00CC0CFE">
              <w:rPr>
                <w:lang w:eastAsia="zh-CN"/>
              </w:rPr>
              <w:t>15.8</w:t>
            </w:r>
          </w:p>
        </w:tc>
        <w:tc>
          <w:tcPr>
            <w:tcW w:w="990" w:type="dxa"/>
            <w:tcBorders>
              <w:top w:val="nil"/>
              <w:left w:val="nil"/>
              <w:bottom w:val="nil"/>
              <w:right w:val="nil"/>
            </w:tcBorders>
            <w:shd w:val="clear" w:color="auto" w:fill="auto"/>
            <w:noWrap/>
            <w:vAlign w:val="bottom"/>
            <w:hideMark/>
          </w:tcPr>
          <w:p w14:paraId="249D7D3C" w14:textId="77777777" w:rsidR="00CC0CFE" w:rsidRPr="00CC0CFE" w:rsidRDefault="00CC0CFE" w:rsidP="009070F4">
            <w:pPr>
              <w:rPr>
                <w:lang w:eastAsia="zh-CN"/>
              </w:rPr>
            </w:pPr>
            <w:r w:rsidRPr="00CC0CFE">
              <w:rPr>
                <w:lang w:eastAsia="zh-CN"/>
              </w:rPr>
              <w:t>5329</w:t>
            </w:r>
          </w:p>
        </w:tc>
        <w:tc>
          <w:tcPr>
            <w:tcW w:w="1001" w:type="dxa"/>
            <w:tcBorders>
              <w:top w:val="nil"/>
              <w:left w:val="nil"/>
              <w:bottom w:val="nil"/>
              <w:right w:val="nil"/>
            </w:tcBorders>
            <w:shd w:val="clear" w:color="auto" w:fill="auto"/>
            <w:noWrap/>
            <w:vAlign w:val="bottom"/>
            <w:hideMark/>
          </w:tcPr>
          <w:p w14:paraId="48DA30F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595B9E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C0A30B6" w14:textId="77777777" w:rsidR="00CC0CFE" w:rsidRPr="00CC0CFE" w:rsidRDefault="00CC0CFE" w:rsidP="009070F4">
            <w:pPr>
              <w:rPr>
                <w:lang w:eastAsia="zh-CN"/>
              </w:rPr>
            </w:pPr>
            <w:r w:rsidRPr="00CC0CFE">
              <w:rPr>
                <w:lang w:eastAsia="zh-CN"/>
              </w:rPr>
              <w:t>0.0774</w:t>
            </w:r>
          </w:p>
        </w:tc>
      </w:tr>
      <w:tr w:rsidR="00CC0CFE" w:rsidRPr="00CC0CFE" w14:paraId="12218F82" w14:textId="77777777" w:rsidTr="00E66DB1">
        <w:trPr>
          <w:trHeight w:val="288"/>
        </w:trPr>
        <w:tc>
          <w:tcPr>
            <w:tcW w:w="1350" w:type="dxa"/>
            <w:tcBorders>
              <w:top w:val="nil"/>
              <w:left w:val="nil"/>
              <w:bottom w:val="nil"/>
              <w:right w:val="nil"/>
            </w:tcBorders>
            <w:shd w:val="clear" w:color="auto" w:fill="auto"/>
            <w:noWrap/>
            <w:vAlign w:val="bottom"/>
            <w:hideMark/>
          </w:tcPr>
          <w:p w14:paraId="2F14D4A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D2EE09C"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1A6BA7A0"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2F0A6EA2"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E42F799"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A216BA5" w14:textId="77777777" w:rsidR="00CC0CFE" w:rsidRPr="00CC0CFE" w:rsidRDefault="00CC0CFE" w:rsidP="009070F4">
            <w:pPr>
              <w:rPr>
                <w:lang w:eastAsia="zh-CN"/>
              </w:rPr>
            </w:pPr>
            <w:r w:rsidRPr="00CC0CFE">
              <w:rPr>
                <w:lang w:eastAsia="zh-CN"/>
              </w:rPr>
              <w:t>57.8</w:t>
            </w:r>
          </w:p>
        </w:tc>
        <w:tc>
          <w:tcPr>
            <w:tcW w:w="990" w:type="dxa"/>
            <w:tcBorders>
              <w:top w:val="nil"/>
              <w:left w:val="nil"/>
              <w:bottom w:val="nil"/>
              <w:right w:val="nil"/>
            </w:tcBorders>
            <w:shd w:val="clear" w:color="auto" w:fill="auto"/>
            <w:noWrap/>
            <w:vAlign w:val="bottom"/>
            <w:hideMark/>
          </w:tcPr>
          <w:p w14:paraId="5F2B6238" w14:textId="77777777" w:rsidR="00CC0CFE" w:rsidRPr="00CC0CFE" w:rsidRDefault="00CC0CFE" w:rsidP="009070F4">
            <w:pPr>
              <w:rPr>
                <w:lang w:eastAsia="zh-CN"/>
              </w:rPr>
            </w:pPr>
            <w:r w:rsidRPr="00CC0CFE">
              <w:rPr>
                <w:lang w:eastAsia="zh-CN"/>
              </w:rPr>
              <w:t>10001</w:t>
            </w:r>
          </w:p>
        </w:tc>
        <w:tc>
          <w:tcPr>
            <w:tcW w:w="1001" w:type="dxa"/>
            <w:tcBorders>
              <w:top w:val="nil"/>
              <w:left w:val="nil"/>
              <w:bottom w:val="nil"/>
              <w:right w:val="nil"/>
            </w:tcBorders>
            <w:shd w:val="clear" w:color="auto" w:fill="auto"/>
            <w:noWrap/>
            <w:vAlign w:val="bottom"/>
            <w:hideMark/>
          </w:tcPr>
          <w:p w14:paraId="1E63F0E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B1DEA11"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5A97CB2" w14:textId="77777777" w:rsidR="00CC0CFE" w:rsidRPr="00CC0CFE" w:rsidRDefault="00CC0CFE" w:rsidP="009070F4">
            <w:pPr>
              <w:rPr>
                <w:lang w:eastAsia="zh-CN"/>
              </w:rPr>
            </w:pPr>
            <w:r w:rsidRPr="00CC0CFE">
              <w:rPr>
                <w:lang w:eastAsia="zh-CN"/>
              </w:rPr>
              <w:t>0.0774</w:t>
            </w:r>
          </w:p>
        </w:tc>
      </w:tr>
      <w:tr w:rsidR="00CC0CFE" w:rsidRPr="00CC0CFE" w14:paraId="441FCE4E" w14:textId="77777777" w:rsidTr="00E66DB1">
        <w:trPr>
          <w:trHeight w:val="288"/>
        </w:trPr>
        <w:tc>
          <w:tcPr>
            <w:tcW w:w="1350" w:type="dxa"/>
            <w:tcBorders>
              <w:top w:val="nil"/>
              <w:left w:val="nil"/>
              <w:bottom w:val="nil"/>
              <w:right w:val="nil"/>
            </w:tcBorders>
            <w:shd w:val="clear" w:color="auto" w:fill="auto"/>
            <w:noWrap/>
            <w:vAlign w:val="bottom"/>
            <w:hideMark/>
          </w:tcPr>
          <w:p w14:paraId="2C8B35B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3984588"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33B05803"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0F2D2A42"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2BADE2C"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5EA20AA" w14:textId="77777777" w:rsidR="00CC0CFE" w:rsidRPr="00CC0CFE" w:rsidRDefault="00CC0CFE" w:rsidP="009070F4">
            <w:pPr>
              <w:rPr>
                <w:lang w:eastAsia="zh-CN"/>
              </w:rPr>
            </w:pPr>
            <w:r w:rsidRPr="00CC0CFE">
              <w:rPr>
                <w:lang w:eastAsia="zh-CN"/>
              </w:rPr>
              <w:t>41.3</w:t>
            </w:r>
          </w:p>
        </w:tc>
        <w:tc>
          <w:tcPr>
            <w:tcW w:w="990" w:type="dxa"/>
            <w:tcBorders>
              <w:top w:val="nil"/>
              <w:left w:val="nil"/>
              <w:bottom w:val="nil"/>
              <w:right w:val="nil"/>
            </w:tcBorders>
            <w:shd w:val="clear" w:color="auto" w:fill="auto"/>
            <w:noWrap/>
            <w:vAlign w:val="bottom"/>
            <w:hideMark/>
          </w:tcPr>
          <w:p w14:paraId="61F3FC10" w14:textId="77777777" w:rsidR="00CC0CFE" w:rsidRPr="00CC0CFE" w:rsidRDefault="00CC0CFE" w:rsidP="009070F4">
            <w:pPr>
              <w:rPr>
                <w:lang w:eastAsia="zh-CN"/>
              </w:rPr>
            </w:pPr>
            <w:r w:rsidRPr="00CC0CFE">
              <w:rPr>
                <w:lang w:eastAsia="zh-CN"/>
              </w:rPr>
              <w:t>7993.5</w:t>
            </w:r>
          </w:p>
        </w:tc>
        <w:tc>
          <w:tcPr>
            <w:tcW w:w="1001" w:type="dxa"/>
            <w:tcBorders>
              <w:top w:val="nil"/>
              <w:left w:val="nil"/>
              <w:bottom w:val="nil"/>
              <w:right w:val="nil"/>
            </w:tcBorders>
            <w:shd w:val="clear" w:color="auto" w:fill="auto"/>
            <w:noWrap/>
            <w:vAlign w:val="bottom"/>
            <w:hideMark/>
          </w:tcPr>
          <w:p w14:paraId="6819D7A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27282A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E0AEC80" w14:textId="77777777" w:rsidR="00CC0CFE" w:rsidRPr="00CC0CFE" w:rsidRDefault="00CC0CFE" w:rsidP="009070F4">
            <w:pPr>
              <w:rPr>
                <w:lang w:eastAsia="zh-CN"/>
              </w:rPr>
            </w:pPr>
            <w:r w:rsidRPr="00CC0CFE">
              <w:rPr>
                <w:lang w:eastAsia="zh-CN"/>
              </w:rPr>
              <w:t>0.0774</w:t>
            </w:r>
          </w:p>
        </w:tc>
      </w:tr>
      <w:tr w:rsidR="00CC0CFE" w:rsidRPr="00CC0CFE" w14:paraId="24F9B846" w14:textId="77777777" w:rsidTr="00E66DB1">
        <w:trPr>
          <w:trHeight w:val="288"/>
        </w:trPr>
        <w:tc>
          <w:tcPr>
            <w:tcW w:w="1350" w:type="dxa"/>
            <w:tcBorders>
              <w:top w:val="nil"/>
              <w:left w:val="nil"/>
              <w:bottom w:val="nil"/>
              <w:right w:val="nil"/>
            </w:tcBorders>
            <w:shd w:val="clear" w:color="auto" w:fill="auto"/>
            <w:noWrap/>
            <w:vAlign w:val="bottom"/>
            <w:hideMark/>
          </w:tcPr>
          <w:p w14:paraId="133A5E1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137F3A4"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1A8AB445"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56327ECD"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A37601A"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96EB948" w14:textId="77777777" w:rsidR="00CC0CFE" w:rsidRPr="00CC0CFE" w:rsidRDefault="00CC0CFE" w:rsidP="009070F4">
            <w:pPr>
              <w:rPr>
                <w:lang w:eastAsia="zh-CN"/>
              </w:rPr>
            </w:pPr>
            <w:r w:rsidRPr="00CC0CFE">
              <w:rPr>
                <w:lang w:eastAsia="zh-CN"/>
              </w:rPr>
              <w:t>27.2</w:t>
            </w:r>
          </w:p>
        </w:tc>
        <w:tc>
          <w:tcPr>
            <w:tcW w:w="990" w:type="dxa"/>
            <w:tcBorders>
              <w:top w:val="nil"/>
              <w:left w:val="nil"/>
              <w:bottom w:val="nil"/>
              <w:right w:val="nil"/>
            </w:tcBorders>
            <w:shd w:val="clear" w:color="auto" w:fill="auto"/>
            <w:noWrap/>
            <w:vAlign w:val="bottom"/>
            <w:hideMark/>
          </w:tcPr>
          <w:p w14:paraId="57C6F850" w14:textId="77777777" w:rsidR="00CC0CFE" w:rsidRPr="00CC0CFE" w:rsidRDefault="00CC0CFE" w:rsidP="009070F4">
            <w:pPr>
              <w:rPr>
                <w:lang w:eastAsia="zh-CN"/>
              </w:rPr>
            </w:pPr>
            <w:r w:rsidRPr="00CC0CFE">
              <w:rPr>
                <w:lang w:eastAsia="zh-CN"/>
              </w:rPr>
              <w:t>6935</w:t>
            </w:r>
          </w:p>
        </w:tc>
        <w:tc>
          <w:tcPr>
            <w:tcW w:w="1001" w:type="dxa"/>
            <w:tcBorders>
              <w:top w:val="nil"/>
              <w:left w:val="nil"/>
              <w:bottom w:val="nil"/>
              <w:right w:val="nil"/>
            </w:tcBorders>
            <w:shd w:val="clear" w:color="auto" w:fill="auto"/>
            <w:noWrap/>
            <w:vAlign w:val="bottom"/>
            <w:hideMark/>
          </w:tcPr>
          <w:p w14:paraId="07310A4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F63166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75EA557" w14:textId="77777777" w:rsidR="00CC0CFE" w:rsidRPr="00CC0CFE" w:rsidRDefault="00CC0CFE" w:rsidP="009070F4">
            <w:pPr>
              <w:rPr>
                <w:lang w:eastAsia="zh-CN"/>
              </w:rPr>
            </w:pPr>
            <w:r w:rsidRPr="00CC0CFE">
              <w:rPr>
                <w:lang w:eastAsia="zh-CN"/>
              </w:rPr>
              <w:t>0.0774</w:t>
            </w:r>
          </w:p>
        </w:tc>
      </w:tr>
      <w:tr w:rsidR="00CC0CFE" w:rsidRPr="00CC0CFE" w14:paraId="02EA6E8A" w14:textId="77777777" w:rsidTr="00E66DB1">
        <w:trPr>
          <w:trHeight w:val="288"/>
        </w:trPr>
        <w:tc>
          <w:tcPr>
            <w:tcW w:w="1350" w:type="dxa"/>
            <w:tcBorders>
              <w:top w:val="nil"/>
              <w:left w:val="nil"/>
              <w:bottom w:val="nil"/>
              <w:right w:val="nil"/>
            </w:tcBorders>
            <w:shd w:val="clear" w:color="auto" w:fill="auto"/>
            <w:noWrap/>
            <w:vAlign w:val="bottom"/>
            <w:hideMark/>
          </w:tcPr>
          <w:p w14:paraId="1B1F1BB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376FD7F"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56E7A596"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FC84B07"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1F315BA"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5952D4E" w14:textId="77777777" w:rsidR="00CC0CFE" w:rsidRPr="00CC0CFE" w:rsidRDefault="00CC0CFE" w:rsidP="009070F4">
            <w:pPr>
              <w:rPr>
                <w:lang w:eastAsia="zh-CN"/>
              </w:rPr>
            </w:pPr>
            <w:r w:rsidRPr="00CC0CFE">
              <w:rPr>
                <w:lang w:eastAsia="zh-CN"/>
              </w:rPr>
              <w:t>22.1</w:t>
            </w:r>
          </w:p>
        </w:tc>
        <w:tc>
          <w:tcPr>
            <w:tcW w:w="990" w:type="dxa"/>
            <w:tcBorders>
              <w:top w:val="nil"/>
              <w:left w:val="nil"/>
              <w:bottom w:val="nil"/>
              <w:right w:val="nil"/>
            </w:tcBorders>
            <w:shd w:val="clear" w:color="auto" w:fill="auto"/>
            <w:noWrap/>
            <w:vAlign w:val="bottom"/>
            <w:hideMark/>
          </w:tcPr>
          <w:p w14:paraId="36F7CDAC" w14:textId="77777777" w:rsidR="00CC0CFE" w:rsidRPr="00CC0CFE" w:rsidRDefault="00CC0CFE" w:rsidP="009070F4">
            <w:pPr>
              <w:rPr>
                <w:lang w:eastAsia="zh-CN"/>
              </w:rPr>
            </w:pPr>
            <w:r w:rsidRPr="00CC0CFE">
              <w:rPr>
                <w:lang w:eastAsia="zh-CN"/>
              </w:rPr>
              <w:t>5037</w:t>
            </w:r>
          </w:p>
        </w:tc>
        <w:tc>
          <w:tcPr>
            <w:tcW w:w="1001" w:type="dxa"/>
            <w:tcBorders>
              <w:top w:val="nil"/>
              <w:left w:val="nil"/>
              <w:bottom w:val="nil"/>
              <w:right w:val="nil"/>
            </w:tcBorders>
            <w:shd w:val="clear" w:color="auto" w:fill="auto"/>
            <w:noWrap/>
            <w:vAlign w:val="bottom"/>
            <w:hideMark/>
          </w:tcPr>
          <w:p w14:paraId="5B9A0C2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FD06D9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A08E949" w14:textId="77777777" w:rsidR="00CC0CFE" w:rsidRPr="00CC0CFE" w:rsidRDefault="00CC0CFE" w:rsidP="009070F4">
            <w:pPr>
              <w:rPr>
                <w:lang w:eastAsia="zh-CN"/>
              </w:rPr>
            </w:pPr>
            <w:r w:rsidRPr="00CC0CFE">
              <w:rPr>
                <w:lang w:eastAsia="zh-CN"/>
              </w:rPr>
              <w:t>0.0774</w:t>
            </w:r>
          </w:p>
        </w:tc>
      </w:tr>
      <w:tr w:rsidR="00CC0CFE" w:rsidRPr="00CC0CFE" w14:paraId="5F9468ED" w14:textId="77777777" w:rsidTr="00E66DB1">
        <w:trPr>
          <w:trHeight w:val="288"/>
        </w:trPr>
        <w:tc>
          <w:tcPr>
            <w:tcW w:w="1350" w:type="dxa"/>
            <w:tcBorders>
              <w:top w:val="nil"/>
              <w:left w:val="nil"/>
              <w:bottom w:val="nil"/>
              <w:right w:val="nil"/>
            </w:tcBorders>
            <w:shd w:val="clear" w:color="auto" w:fill="auto"/>
            <w:noWrap/>
            <w:vAlign w:val="bottom"/>
            <w:hideMark/>
          </w:tcPr>
          <w:p w14:paraId="769F4F8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8BA5B50"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004DED40"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489353EA"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7072388"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7EAF35E" w14:textId="77777777" w:rsidR="00CC0CFE" w:rsidRPr="00CC0CFE" w:rsidRDefault="00CC0CFE" w:rsidP="009070F4">
            <w:pPr>
              <w:rPr>
                <w:lang w:eastAsia="zh-CN"/>
              </w:rPr>
            </w:pPr>
            <w:r w:rsidRPr="00CC0CFE">
              <w:rPr>
                <w:lang w:eastAsia="zh-CN"/>
              </w:rPr>
              <w:t>52.8</w:t>
            </w:r>
          </w:p>
        </w:tc>
        <w:tc>
          <w:tcPr>
            <w:tcW w:w="990" w:type="dxa"/>
            <w:tcBorders>
              <w:top w:val="nil"/>
              <w:left w:val="nil"/>
              <w:bottom w:val="nil"/>
              <w:right w:val="nil"/>
            </w:tcBorders>
            <w:shd w:val="clear" w:color="auto" w:fill="auto"/>
            <w:noWrap/>
            <w:vAlign w:val="bottom"/>
            <w:hideMark/>
          </w:tcPr>
          <w:p w14:paraId="1B874A9F" w14:textId="77777777" w:rsidR="00CC0CFE" w:rsidRPr="00CC0CFE" w:rsidRDefault="00CC0CFE" w:rsidP="009070F4">
            <w:pPr>
              <w:rPr>
                <w:lang w:eastAsia="zh-CN"/>
              </w:rPr>
            </w:pPr>
            <w:r w:rsidRPr="00CC0CFE">
              <w:rPr>
                <w:lang w:eastAsia="zh-CN"/>
              </w:rPr>
              <w:t>9599.5</w:t>
            </w:r>
          </w:p>
        </w:tc>
        <w:tc>
          <w:tcPr>
            <w:tcW w:w="1001" w:type="dxa"/>
            <w:tcBorders>
              <w:top w:val="nil"/>
              <w:left w:val="nil"/>
              <w:bottom w:val="nil"/>
              <w:right w:val="nil"/>
            </w:tcBorders>
            <w:shd w:val="clear" w:color="auto" w:fill="auto"/>
            <w:noWrap/>
            <w:vAlign w:val="bottom"/>
            <w:hideMark/>
          </w:tcPr>
          <w:p w14:paraId="304677B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A6AE1E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1680BAB" w14:textId="77777777" w:rsidR="00CC0CFE" w:rsidRPr="00CC0CFE" w:rsidRDefault="00CC0CFE" w:rsidP="009070F4">
            <w:pPr>
              <w:rPr>
                <w:lang w:eastAsia="zh-CN"/>
              </w:rPr>
            </w:pPr>
            <w:r w:rsidRPr="00CC0CFE">
              <w:rPr>
                <w:lang w:eastAsia="zh-CN"/>
              </w:rPr>
              <w:t>0.0774</w:t>
            </w:r>
          </w:p>
        </w:tc>
      </w:tr>
      <w:tr w:rsidR="00CC0CFE" w:rsidRPr="00CC0CFE" w14:paraId="0B2FB703" w14:textId="77777777" w:rsidTr="00E66DB1">
        <w:trPr>
          <w:trHeight w:val="288"/>
        </w:trPr>
        <w:tc>
          <w:tcPr>
            <w:tcW w:w="1350" w:type="dxa"/>
            <w:tcBorders>
              <w:top w:val="nil"/>
              <w:left w:val="nil"/>
              <w:bottom w:val="nil"/>
              <w:right w:val="nil"/>
            </w:tcBorders>
            <w:shd w:val="clear" w:color="auto" w:fill="auto"/>
            <w:noWrap/>
            <w:vAlign w:val="bottom"/>
            <w:hideMark/>
          </w:tcPr>
          <w:p w14:paraId="5B8A22B7"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D629F6B"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2B8ABD04"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4820093"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A5CAAC6"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0101738" w14:textId="77777777" w:rsidR="00CC0CFE" w:rsidRPr="00CC0CFE" w:rsidRDefault="00CC0CFE" w:rsidP="009070F4">
            <w:pPr>
              <w:rPr>
                <w:lang w:eastAsia="zh-CN"/>
              </w:rPr>
            </w:pPr>
            <w:r w:rsidRPr="00CC0CFE">
              <w:rPr>
                <w:lang w:eastAsia="zh-CN"/>
              </w:rPr>
              <w:t>47.7</w:t>
            </w:r>
          </w:p>
        </w:tc>
        <w:tc>
          <w:tcPr>
            <w:tcW w:w="990" w:type="dxa"/>
            <w:tcBorders>
              <w:top w:val="nil"/>
              <w:left w:val="nil"/>
              <w:bottom w:val="nil"/>
              <w:right w:val="nil"/>
            </w:tcBorders>
            <w:shd w:val="clear" w:color="auto" w:fill="auto"/>
            <w:noWrap/>
            <w:vAlign w:val="bottom"/>
            <w:hideMark/>
          </w:tcPr>
          <w:p w14:paraId="2457760B" w14:textId="77777777" w:rsidR="00CC0CFE" w:rsidRPr="00CC0CFE" w:rsidRDefault="00CC0CFE" w:rsidP="009070F4">
            <w:pPr>
              <w:rPr>
                <w:lang w:eastAsia="zh-CN"/>
              </w:rPr>
            </w:pPr>
            <w:r w:rsidRPr="00CC0CFE">
              <w:rPr>
                <w:lang w:eastAsia="zh-CN"/>
              </w:rPr>
              <w:t>7701.5</w:t>
            </w:r>
          </w:p>
        </w:tc>
        <w:tc>
          <w:tcPr>
            <w:tcW w:w="1001" w:type="dxa"/>
            <w:tcBorders>
              <w:top w:val="nil"/>
              <w:left w:val="nil"/>
              <w:bottom w:val="nil"/>
              <w:right w:val="nil"/>
            </w:tcBorders>
            <w:shd w:val="clear" w:color="auto" w:fill="auto"/>
            <w:noWrap/>
            <w:vAlign w:val="bottom"/>
            <w:hideMark/>
          </w:tcPr>
          <w:p w14:paraId="4A584E6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8C4870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67E026B" w14:textId="77777777" w:rsidR="00CC0CFE" w:rsidRPr="00CC0CFE" w:rsidRDefault="00CC0CFE" w:rsidP="009070F4">
            <w:pPr>
              <w:rPr>
                <w:lang w:eastAsia="zh-CN"/>
              </w:rPr>
            </w:pPr>
            <w:r w:rsidRPr="00CC0CFE">
              <w:rPr>
                <w:lang w:eastAsia="zh-CN"/>
              </w:rPr>
              <w:t>0.0774</w:t>
            </w:r>
          </w:p>
        </w:tc>
      </w:tr>
      <w:tr w:rsidR="00CC0CFE" w:rsidRPr="00CC0CFE" w14:paraId="338F8D74" w14:textId="77777777" w:rsidTr="00E66DB1">
        <w:trPr>
          <w:trHeight w:val="288"/>
        </w:trPr>
        <w:tc>
          <w:tcPr>
            <w:tcW w:w="1350" w:type="dxa"/>
            <w:tcBorders>
              <w:top w:val="nil"/>
              <w:left w:val="nil"/>
              <w:bottom w:val="nil"/>
              <w:right w:val="nil"/>
            </w:tcBorders>
            <w:shd w:val="clear" w:color="auto" w:fill="auto"/>
            <w:noWrap/>
            <w:vAlign w:val="bottom"/>
            <w:hideMark/>
          </w:tcPr>
          <w:p w14:paraId="408CB66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13E2564"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782D7253"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0287C3E1"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D724D9B"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517F600" w14:textId="77777777" w:rsidR="00CC0CFE" w:rsidRPr="00CC0CFE" w:rsidRDefault="00CC0CFE" w:rsidP="009070F4">
            <w:pPr>
              <w:rPr>
                <w:lang w:eastAsia="zh-CN"/>
              </w:rPr>
            </w:pPr>
            <w:r w:rsidRPr="00CC0CFE">
              <w:rPr>
                <w:lang w:eastAsia="zh-CN"/>
              </w:rPr>
              <w:t>23.4</w:t>
            </w:r>
          </w:p>
        </w:tc>
        <w:tc>
          <w:tcPr>
            <w:tcW w:w="990" w:type="dxa"/>
            <w:tcBorders>
              <w:top w:val="nil"/>
              <w:left w:val="nil"/>
              <w:bottom w:val="nil"/>
              <w:right w:val="nil"/>
            </w:tcBorders>
            <w:shd w:val="clear" w:color="auto" w:fill="auto"/>
            <w:noWrap/>
            <w:vAlign w:val="bottom"/>
            <w:hideMark/>
          </w:tcPr>
          <w:p w14:paraId="53451B71" w14:textId="77777777" w:rsidR="00CC0CFE" w:rsidRPr="00CC0CFE" w:rsidRDefault="00CC0CFE" w:rsidP="009070F4">
            <w:pPr>
              <w:rPr>
                <w:lang w:eastAsia="zh-CN"/>
              </w:rPr>
            </w:pPr>
            <w:r w:rsidRPr="00CC0CFE">
              <w:rPr>
                <w:lang w:eastAsia="zh-CN"/>
              </w:rPr>
              <w:t>5621</w:t>
            </w:r>
          </w:p>
        </w:tc>
        <w:tc>
          <w:tcPr>
            <w:tcW w:w="1001" w:type="dxa"/>
            <w:tcBorders>
              <w:top w:val="nil"/>
              <w:left w:val="nil"/>
              <w:bottom w:val="nil"/>
              <w:right w:val="nil"/>
            </w:tcBorders>
            <w:shd w:val="clear" w:color="auto" w:fill="auto"/>
            <w:noWrap/>
            <w:vAlign w:val="bottom"/>
            <w:hideMark/>
          </w:tcPr>
          <w:p w14:paraId="1D3A95C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B915B1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2618DF3" w14:textId="77777777" w:rsidR="00CC0CFE" w:rsidRPr="00CC0CFE" w:rsidRDefault="00CC0CFE" w:rsidP="009070F4">
            <w:pPr>
              <w:rPr>
                <w:lang w:eastAsia="zh-CN"/>
              </w:rPr>
            </w:pPr>
            <w:r w:rsidRPr="00CC0CFE">
              <w:rPr>
                <w:lang w:eastAsia="zh-CN"/>
              </w:rPr>
              <w:t>0.0774</w:t>
            </w:r>
          </w:p>
        </w:tc>
      </w:tr>
      <w:tr w:rsidR="00CC0CFE" w:rsidRPr="00CC0CFE" w14:paraId="67A9FE6F" w14:textId="77777777" w:rsidTr="00E66DB1">
        <w:trPr>
          <w:trHeight w:val="288"/>
        </w:trPr>
        <w:tc>
          <w:tcPr>
            <w:tcW w:w="1350" w:type="dxa"/>
            <w:tcBorders>
              <w:top w:val="nil"/>
              <w:left w:val="nil"/>
              <w:bottom w:val="nil"/>
              <w:right w:val="nil"/>
            </w:tcBorders>
            <w:shd w:val="clear" w:color="auto" w:fill="auto"/>
            <w:noWrap/>
            <w:vAlign w:val="bottom"/>
            <w:hideMark/>
          </w:tcPr>
          <w:p w14:paraId="25325D61"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8351B99"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48706964"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B87ECA2"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88DCB62"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2C041DA" w14:textId="77777777" w:rsidR="00CC0CFE" w:rsidRPr="00CC0CFE" w:rsidRDefault="00CC0CFE" w:rsidP="009070F4">
            <w:pPr>
              <w:rPr>
                <w:lang w:eastAsia="zh-CN"/>
              </w:rPr>
            </w:pPr>
            <w:r w:rsidRPr="00CC0CFE">
              <w:rPr>
                <w:lang w:eastAsia="zh-CN"/>
              </w:rPr>
              <w:t>10.6</w:t>
            </w:r>
          </w:p>
        </w:tc>
        <w:tc>
          <w:tcPr>
            <w:tcW w:w="990" w:type="dxa"/>
            <w:tcBorders>
              <w:top w:val="nil"/>
              <w:left w:val="nil"/>
              <w:bottom w:val="nil"/>
              <w:right w:val="nil"/>
            </w:tcBorders>
            <w:shd w:val="clear" w:color="auto" w:fill="auto"/>
            <w:noWrap/>
            <w:vAlign w:val="bottom"/>
            <w:hideMark/>
          </w:tcPr>
          <w:p w14:paraId="24AAF41B" w14:textId="77777777" w:rsidR="00CC0CFE" w:rsidRPr="00CC0CFE" w:rsidRDefault="00CC0CFE" w:rsidP="009070F4">
            <w:pPr>
              <w:rPr>
                <w:lang w:eastAsia="zh-CN"/>
              </w:rPr>
            </w:pPr>
            <w:r w:rsidRPr="00CC0CFE">
              <w:rPr>
                <w:lang w:eastAsia="zh-CN"/>
              </w:rPr>
              <w:t>4161</w:t>
            </w:r>
          </w:p>
        </w:tc>
        <w:tc>
          <w:tcPr>
            <w:tcW w:w="1001" w:type="dxa"/>
            <w:tcBorders>
              <w:top w:val="nil"/>
              <w:left w:val="nil"/>
              <w:bottom w:val="nil"/>
              <w:right w:val="nil"/>
            </w:tcBorders>
            <w:shd w:val="clear" w:color="auto" w:fill="auto"/>
            <w:noWrap/>
            <w:vAlign w:val="bottom"/>
            <w:hideMark/>
          </w:tcPr>
          <w:p w14:paraId="4D63743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B6E72F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73D59C7" w14:textId="77777777" w:rsidR="00CC0CFE" w:rsidRPr="00CC0CFE" w:rsidRDefault="00CC0CFE" w:rsidP="009070F4">
            <w:pPr>
              <w:rPr>
                <w:lang w:eastAsia="zh-CN"/>
              </w:rPr>
            </w:pPr>
            <w:r w:rsidRPr="00CC0CFE">
              <w:rPr>
                <w:lang w:eastAsia="zh-CN"/>
              </w:rPr>
              <w:t>0.0774</w:t>
            </w:r>
          </w:p>
        </w:tc>
      </w:tr>
      <w:tr w:rsidR="00CC0CFE" w:rsidRPr="00CC0CFE" w14:paraId="57EBB983" w14:textId="77777777" w:rsidTr="00E66DB1">
        <w:trPr>
          <w:trHeight w:val="288"/>
        </w:trPr>
        <w:tc>
          <w:tcPr>
            <w:tcW w:w="1350" w:type="dxa"/>
            <w:tcBorders>
              <w:top w:val="nil"/>
              <w:left w:val="nil"/>
              <w:bottom w:val="nil"/>
              <w:right w:val="nil"/>
            </w:tcBorders>
            <w:shd w:val="clear" w:color="auto" w:fill="auto"/>
            <w:noWrap/>
            <w:vAlign w:val="bottom"/>
            <w:hideMark/>
          </w:tcPr>
          <w:p w14:paraId="7F92CBAD"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D9CA681"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3DAC8A0A"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F38800B"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594FABD"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F640F35" w14:textId="77777777" w:rsidR="00CC0CFE" w:rsidRPr="00CC0CFE" w:rsidRDefault="00CC0CFE" w:rsidP="009070F4">
            <w:pPr>
              <w:rPr>
                <w:lang w:eastAsia="zh-CN"/>
              </w:rPr>
            </w:pPr>
            <w:r w:rsidRPr="00CC0CFE">
              <w:rPr>
                <w:lang w:eastAsia="zh-CN"/>
              </w:rPr>
              <w:t>49</w:t>
            </w:r>
          </w:p>
        </w:tc>
        <w:tc>
          <w:tcPr>
            <w:tcW w:w="990" w:type="dxa"/>
            <w:tcBorders>
              <w:top w:val="nil"/>
              <w:left w:val="nil"/>
              <w:bottom w:val="nil"/>
              <w:right w:val="nil"/>
            </w:tcBorders>
            <w:shd w:val="clear" w:color="auto" w:fill="auto"/>
            <w:noWrap/>
            <w:vAlign w:val="bottom"/>
            <w:hideMark/>
          </w:tcPr>
          <w:p w14:paraId="4CA84955" w14:textId="77777777" w:rsidR="00CC0CFE" w:rsidRPr="00CC0CFE" w:rsidRDefault="00CC0CFE" w:rsidP="009070F4">
            <w:pPr>
              <w:rPr>
                <w:lang w:eastAsia="zh-CN"/>
              </w:rPr>
            </w:pPr>
            <w:r w:rsidRPr="00CC0CFE">
              <w:rPr>
                <w:lang w:eastAsia="zh-CN"/>
              </w:rPr>
              <w:t>8285.5</w:t>
            </w:r>
          </w:p>
        </w:tc>
        <w:tc>
          <w:tcPr>
            <w:tcW w:w="1001" w:type="dxa"/>
            <w:tcBorders>
              <w:top w:val="nil"/>
              <w:left w:val="nil"/>
              <w:bottom w:val="nil"/>
              <w:right w:val="nil"/>
            </w:tcBorders>
            <w:shd w:val="clear" w:color="auto" w:fill="auto"/>
            <w:noWrap/>
            <w:vAlign w:val="bottom"/>
            <w:hideMark/>
          </w:tcPr>
          <w:p w14:paraId="6F121CF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4EF115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2783090" w14:textId="77777777" w:rsidR="00CC0CFE" w:rsidRPr="00CC0CFE" w:rsidRDefault="00CC0CFE" w:rsidP="009070F4">
            <w:pPr>
              <w:rPr>
                <w:lang w:eastAsia="zh-CN"/>
              </w:rPr>
            </w:pPr>
            <w:r w:rsidRPr="00CC0CFE">
              <w:rPr>
                <w:lang w:eastAsia="zh-CN"/>
              </w:rPr>
              <w:t>0.0774</w:t>
            </w:r>
          </w:p>
        </w:tc>
      </w:tr>
      <w:tr w:rsidR="00CC0CFE" w:rsidRPr="00CC0CFE" w14:paraId="11BAC5F4" w14:textId="77777777" w:rsidTr="00E66DB1">
        <w:trPr>
          <w:trHeight w:val="288"/>
        </w:trPr>
        <w:tc>
          <w:tcPr>
            <w:tcW w:w="1350" w:type="dxa"/>
            <w:tcBorders>
              <w:top w:val="nil"/>
              <w:left w:val="nil"/>
              <w:bottom w:val="nil"/>
              <w:right w:val="nil"/>
            </w:tcBorders>
            <w:shd w:val="clear" w:color="auto" w:fill="auto"/>
            <w:noWrap/>
            <w:vAlign w:val="bottom"/>
            <w:hideMark/>
          </w:tcPr>
          <w:p w14:paraId="0938AF1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EA196F6"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78294F81"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63DBF688"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88DA430"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3CE084AD" w14:textId="77777777" w:rsidR="00CC0CFE" w:rsidRPr="00CC0CFE" w:rsidRDefault="00CC0CFE" w:rsidP="009070F4">
            <w:pPr>
              <w:rPr>
                <w:lang w:eastAsia="zh-CN"/>
              </w:rPr>
            </w:pPr>
            <w:r w:rsidRPr="00CC0CFE">
              <w:rPr>
                <w:lang w:eastAsia="zh-CN"/>
              </w:rPr>
              <w:t>36.1</w:t>
            </w:r>
          </w:p>
        </w:tc>
        <w:tc>
          <w:tcPr>
            <w:tcW w:w="990" w:type="dxa"/>
            <w:tcBorders>
              <w:top w:val="nil"/>
              <w:left w:val="nil"/>
              <w:bottom w:val="nil"/>
              <w:right w:val="nil"/>
            </w:tcBorders>
            <w:shd w:val="clear" w:color="auto" w:fill="auto"/>
            <w:noWrap/>
            <w:vAlign w:val="bottom"/>
            <w:hideMark/>
          </w:tcPr>
          <w:p w14:paraId="0C4EC661" w14:textId="77777777" w:rsidR="00CC0CFE" w:rsidRPr="00CC0CFE" w:rsidRDefault="00CC0CFE" w:rsidP="009070F4">
            <w:pPr>
              <w:rPr>
                <w:lang w:eastAsia="zh-CN"/>
              </w:rPr>
            </w:pPr>
            <w:r w:rsidRPr="00CC0CFE">
              <w:rPr>
                <w:lang w:eastAsia="zh-CN"/>
              </w:rPr>
              <w:t>6862</w:t>
            </w:r>
          </w:p>
        </w:tc>
        <w:tc>
          <w:tcPr>
            <w:tcW w:w="1001" w:type="dxa"/>
            <w:tcBorders>
              <w:top w:val="nil"/>
              <w:left w:val="nil"/>
              <w:bottom w:val="nil"/>
              <w:right w:val="nil"/>
            </w:tcBorders>
            <w:shd w:val="clear" w:color="auto" w:fill="auto"/>
            <w:noWrap/>
            <w:vAlign w:val="bottom"/>
            <w:hideMark/>
          </w:tcPr>
          <w:p w14:paraId="451D2F6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BB1980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72140AC" w14:textId="77777777" w:rsidR="00CC0CFE" w:rsidRPr="00CC0CFE" w:rsidRDefault="00CC0CFE" w:rsidP="009070F4">
            <w:pPr>
              <w:rPr>
                <w:lang w:eastAsia="zh-CN"/>
              </w:rPr>
            </w:pPr>
            <w:r w:rsidRPr="00CC0CFE">
              <w:rPr>
                <w:lang w:eastAsia="zh-CN"/>
              </w:rPr>
              <w:t>0.0774</w:t>
            </w:r>
          </w:p>
        </w:tc>
      </w:tr>
      <w:tr w:rsidR="00CC0CFE" w:rsidRPr="00CC0CFE" w14:paraId="0AC55713" w14:textId="77777777" w:rsidTr="00E66DB1">
        <w:trPr>
          <w:trHeight w:val="288"/>
        </w:trPr>
        <w:tc>
          <w:tcPr>
            <w:tcW w:w="1350" w:type="dxa"/>
            <w:tcBorders>
              <w:top w:val="nil"/>
              <w:left w:val="nil"/>
              <w:bottom w:val="nil"/>
              <w:right w:val="nil"/>
            </w:tcBorders>
            <w:shd w:val="clear" w:color="auto" w:fill="auto"/>
            <w:noWrap/>
            <w:vAlign w:val="bottom"/>
            <w:hideMark/>
          </w:tcPr>
          <w:p w14:paraId="4548CF59"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5475B88"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6D8F2DD8"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28DEB593"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2E896DB"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FF009DB" w14:textId="77777777" w:rsidR="00CC0CFE" w:rsidRPr="00CC0CFE" w:rsidRDefault="00CC0CFE" w:rsidP="009070F4">
            <w:pPr>
              <w:rPr>
                <w:lang w:eastAsia="zh-CN"/>
              </w:rPr>
            </w:pPr>
            <w:r w:rsidRPr="00CC0CFE">
              <w:rPr>
                <w:lang w:eastAsia="zh-CN"/>
              </w:rPr>
              <w:t>16.9</w:t>
            </w:r>
          </w:p>
        </w:tc>
        <w:tc>
          <w:tcPr>
            <w:tcW w:w="990" w:type="dxa"/>
            <w:tcBorders>
              <w:top w:val="nil"/>
              <w:left w:val="nil"/>
              <w:bottom w:val="nil"/>
              <w:right w:val="nil"/>
            </w:tcBorders>
            <w:shd w:val="clear" w:color="auto" w:fill="auto"/>
            <w:noWrap/>
            <w:vAlign w:val="bottom"/>
            <w:hideMark/>
          </w:tcPr>
          <w:p w14:paraId="26B6D62D" w14:textId="77777777" w:rsidR="00CC0CFE" w:rsidRPr="00CC0CFE" w:rsidRDefault="00CC0CFE" w:rsidP="009070F4">
            <w:pPr>
              <w:rPr>
                <w:lang w:eastAsia="zh-CN"/>
              </w:rPr>
            </w:pPr>
            <w:r w:rsidRPr="00CC0CFE">
              <w:rPr>
                <w:lang w:eastAsia="zh-CN"/>
              </w:rPr>
              <w:t>3285</w:t>
            </w:r>
          </w:p>
        </w:tc>
        <w:tc>
          <w:tcPr>
            <w:tcW w:w="1001" w:type="dxa"/>
            <w:tcBorders>
              <w:top w:val="nil"/>
              <w:left w:val="nil"/>
              <w:bottom w:val="nil"/>
              <w:right w:val="nil"/>
            </w:tcBorders>
            <w:shd w:val="clear" w:color="auto" w:fill="auto"/>
            <w:noWrap/>
            <w:vAlign w:val="bottom"/>
            <w:hideMark/>
          </w:tcPr>
          <w:p w14:paraId="4F434EF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43A4D86"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BBCF30F" w14:textId="77777777" w:rsidR="00CC0CFE" w:rsidRPr="00CC0CFE" w:rsidRDefault="00CC0CFE" w:rsidP="009070F4">
            <w:pPr>
              <w:rPr>
                <w:lang w:eastAsia="zh-CN"/>
              </w:rPr>
            </w:pPr>
            <w:r w:rsidRPr="00CC0CFE">
              <w:rPr>
                <w:lang w:eastAsia="zh-CN"/>
              </w:rPr>
              <w:t>0.0774</w:t>
            </w:r>
          </w:p>
        </w:tc>
      </w:tr>
      <w:tr w:rsidR="00CC0CFE" w:rsidRPr="00CC0CFE" w14:paraId="326E1A3A" w14:textId="77777777" w:rsidTr="00E66DB1">
        <w:trPr>
          <w:trHeight w:val="288"/>
        </w:trPr>
        <w:tc>
          <w:tcPr>
            <w:tcW w:w="1350" w:type="dxa"/>
            <w:tcBorders>
              <w:top w:val="nil"/>
              <w:left w:val="nil"/>
              <w:bottom w:val="nil"/>
              <w:right w:val="nil"/>
            </w:tcBorders>
            <w:shd w:val="clear" w:color="auto" w:fill="auto"/>
            <w:noWrap/>
            <w:vAlign w:val="bottom"/>
            <w:hideMark/>
          </w:tcPr>
          <w:p w14:paraId="4FAA387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044E86C"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7E95641A"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42E36BA"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BF64C0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2CF3C79" w14:textId="77777777" w:rsidR="00CC0CFE" w:rsidRPr="00CC0CFE" w:rsidRDefault="00CC0CFE" w:rsidP="009070F4">
            <w:pPr>
              <w:rPr>
                <w:lang w:eastAsia="zh-CN"/>
              </w:rPr>
            </w:pPr>
            <w:r w:rsidRPr="00CC0CFE">
              <w:rPr>
                <w:lang w:eastAsia="zh-CN"/>
              </w:rPr>
              <w:t>5.1</w:t>
            </w:r>
          </w:p>
        </w:tc>
        <w:tc>
          <w:tcPr>
            <w:tcW w:w="990" w:type="dxa"/>
            <w:tcBorders>
              <w:top w:val="nil"/>
              <w:left w:val="nil"/>
              <w:bottom w:val="nil"/>
              <w:right w:val="nil"/>
            </w:tcBorders>
            <w:shd w:val="clear" w:color="auto" w:fill="auto"/>
            <w:noWrap/>
            <w:vAlign w:val="bottom"/>
            <w:hideMark/>
          </w:tcPr>
          <w:p w14:paraId="134FD3F0" w14:textId="77777777" w:rsidR="00CC0CFE" w:rsidRPr="00CC0CFE" w:rsidRDefault="00CC0CFE" w:rsidP="009070F4">
            <w:pPr>
              <w:rPr>
                <w:lang w:eastAsia="zh-CN"/>
              </w:rPr>
            </w:pPr>
            <w:r w:rsidRPr="00CC0CFE">
              <w:rPr>
                <w:lang w:eastAsia="zh-CN"/>
              </w:rPr>
              <w:t>2993</w:t>
            </w:r>
          </w:p>
        </w:tc>
        <w:tc>
          <w:tcPr>
            <w:tcW w:w="1001" w:type="dxa"/>
            <w:tcBorders>
              <w:top w:val="nil"/>
              <w:left w:val="nil"/>
              <w:bottom w:val="nil"/>
              <w:right w:val="nil"/>
            </w:tcBorders>
            <w:shd w:val="clear" w:color="auto" w:fill="auto"/>
            <w:noWrap/>
            <w:vAlign w:val="bottom"/>
            <w:hideMark/>
          </w:tcPr>
          <w:p w14:paraId="788259E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BBFEA3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C88AD53" w14:textId="77777777" w:rsidR="00CC0CFE" w:rsidRPr="00CC0CFE" w:rsidRDefault="00CC0CFE" w:rsidP="009070F4">
            <w:pPr>
              <w:rPr>
                <w:lang w:eastAsia="zh-CN"/>
              </w:rPr>
            </w:pPr>
            <w:r w:rsidRPr="00CC0CFE">
              <w:rPr>
                <w:lang w:eastAsia="zh-CN"/>
              </w:rPr>
              <w:t>0.0774</w:t>
            </w:r>
          </w:p>
        </w:tc>
      </w:tr>
      <w:tr w:rsidR="00CC0CFE" w:rsidRPr="00CC0CFE" w14:paraId="2B2771F1" w14:textId="77777777" w:rsidTr="00E66DB1">
        <w:trPr>
          <w:trHeight w:val="288"/>
        </w:trPr>
        <w:tc>
          <w:tcPr>
            <w:tcW w:w="1350" w:type="dxa"/>
            <w:tcBorders>
              <w:top w:val="nil"/>
              <w:left w:val="nil"/>
              <w:bottom w:val="nil"/>
              <w:right w:val="nil"/>
            </w:tcBorders>
            <w:shd w:val="clear" w:color="auto" w:fill="auto"/>
            <w:noWrap/>
            <w:vAlign w:val="bottom"/>
            <w:hideMark/>
          </w:tcPr>
          <w:p w14:paraId="44F0EB1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9772718"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1B23B2D7"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390A3E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EEC4E1A"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A7D00FA" w14:textId="77777777" w:rsidR="00CC0CFE" w:rsidRPr="00CC0CFE" w:rsidRDefault="00CC0CFE" w:rsidP="009070F4">
            <w:pPr>
              <w:rPr>
                <w:lang w:eastAsia="zh-CN"/>
              </w:rPr>
            </w:pPr>
            <w:r w:rsidRPr="00CC0CFE">
              <w:rPr>
                <w:lang w:eastAsia="zh-CN"/>
              </w:rPr>
              <w:t>42.5</w:t>
            </w:r>
          </w:p>
        </w:tc>
        <w:tc>
          <w:tcPr>
            <w:tcW w:w="990" w:type="dxa"/>
            <w:tcBorders>
              <w:top w:val="nil"/>
              <w:left w:val="nil"/>
              <w:bottom w:val="nil"/>
              <w:right w:val="nil"/>
            </w:tcBorders>
            <w:shd w:val="clear" w:color="auto" w:fill="auto"/>
            <w:noWrap/>
            <w:vAlign w:val="bottom"/>
            <w:hideMark/>
          </w:tcPr>
          <w:p w14:paraId="589B663D" w14:textId="77777777" w:rsidR="00CC0CFE" w:rsidRPr="00CC0CFE" w:rsidRDefault="00CC0CFE" w:rsidP="009070F4">
            <w:pPr>
              <w:rPr>
                <w:lang w:eastAsia="zh-CN"/>
              </w:rPr>
            </w:pPr>
            <w:r w:rsidRPr="00CC0CFE">
              <w:rPr>
                <w:lang w:eastAsia="zh-CN"/>
              </w:rPr>
              <w:t>5949.5</w:t>
            </w:r>
          </w:p>
        </w:tc>
        <w:tc>
          <w:tcPr>
            <w:tcW w:w="1001" w:type="dxa"/>
            <w:tcBorders>
              <w:top w:val="nil"/>
              <w:left w:val="nil"/>
              <w:bottom w:val="nil"/>
              <w:right w:val="nil"/>
            </w:tcBorders>
            <w:shd w:val="clear" w:color="auto" w:fill="auto"/>
            <w:noWrap/>
            <w:vAlign w:val="bottom"/>
            <w:hideMark/>
          </w:tcPr>
          <w:p w14:paraId="5CAE0FD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CA1C714"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55F114D" w14:textId="77777777" w:rsidR="00CC0CFE" w:rsidRPr="00CC0CFE" w:rsidRDefault="00CC0CFE" w:rsidP="009070F4">
            <w:pPr>
              <w:rPr>
                <w:lang w:eastAsia="zh-CN"/>
              </w:rPr>
            </w:pPr>
            <w:r w:rsidRPr="00CC0CFE">
              <w:rPr>
                <w:lang w:eastAsia="zh-CN"/>
              </w:rPr>
              <w:t>0.0774</w:t>
            </w:r>
          </w:p>
        </w:tc>
      </w:tr>
      <w:tr w:rsidR="00CC0CFE" w:rsidRPr="00CC0CFE" w14:paraId="4EEF52B3" w14:textId="77777777" w:rsidTr="00E66DB1">
        <w:trPr>
          <w:trHeight w:val="288"/>
        </w:trPr>
        <w:tc>
          <w:tcPr>
            <w:tcW w:w="1350" w:type="dxa"/>
            <w:tcBorders>
              <w:top w:val="nil"/>
              <w:left w:val="nil"/>
              <w:bottom w:val="nil"/>
              <w:right w:val="nil"/>
            </w:tcBorders>
            <w:shd w:val="clear" w:color="auto" w:fill="auto"/>
            <w:noWrap/>
            <w:vAlign w:val="bottom"/>
            <w:hideMark/>
          </w:tcPr>
          <w:p w14:paraId="234B0285"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FAC653D" w14:textId="77777777" w:rsidR="00CC0CFE" w:rsidRPr="00CC0CFE" w:rsidRDefault="00CC0CFE" w:rsidP="009070F4">
            <w:pPr>
              <w:rPr>
                <w:lang w:eastAsia="zh-CN"/>
              </w:rPr>
            </w:pPr>
            <w:r w:rsidRPr="00CC0CFE">
              <w:rPr>
                <w:lang w:eastAsia="zh-CN"/>
              </w:rPr>
              <w:t>7000</w:t>
            </w:r>
          </w:p>
        </w:tc>
        <w:tc>
          <w:tcPr>
            <w:tcW w:w="1079" w:type="dxa"/>
            <w:tcBorders>
              <w:top w:val="nil"/>
              <w:left w:val="nil"/>
              <w:bottom w:val="nil"/>
              <w:right w:val="nil"/>
            </w:tcBorders>
            <w:shd w:val="clear" w:color="auto" w:fill="auto"/>
            <w:noWrap/>
            <w:vAlign w:val="bottom"/>
            <w:hideMark/>
          </w:tcPr>
          <w:p w14:paraId="63B47C1F"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1E0A9C7D"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822181E"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F03ECEB" w14:textId="77777777" w:rsidR="00CC0CFE" w:rsidRPr="00CC0CFE" w:rsidRDefault="00CC0CFE" w:rsidP="009070F4">
            <w:pPr>
              <w:rPr>
                <w:lang w:eastAsia="zh-CN"/>
              </w:rPr>
            </w:pPr>
            <w:r w:rsidRPr="00CC0CFE">
              <w:rPr>
                <w:lang w:eastAsia="zh-CN"/>
              </w:rPr>
              <w:t>30.6</w:t>
            </w:r>
          </w:p>
        </w:tc>
        <w:tc>
          <w:tcPr>
            <w:tcW w:w="990" w:type="dxa"/>
            <w:tcBorders>
              <w:top w:val="nil"/>
              <w:left w:val="nil"/>
              <w:bottom w:val="nil"/>
              <w:right w:val="nil"/>
            </w:tcBorders>
            <w:shd w:val="clear" w:color="auto" w:fill="auto"/>
            <w:noWrap/>
            <w:vAlign w:val="bottom"/>
            <w:hideMark/>
          </w:tcPr>
          <w:p w14:paraId="04A4F227" w14:textId="77777777" w:rsidR="00CC0CFE" w:rsidRPr="00CC0CFE" w:rsidRDefault="00CC0CFE" w:rsidP="009070F4">
            <w:pPr>
              <w:rPr>
                <w:lang w:eastAsia="zh-CN"/>
              </w:rPr>
            </w:pPr>
            <w:r w:rsidRPr="00CC0CFE">
              <w:rPr>
                <w:lang w:eastAsia="zh-CN"/>
              </w:rPr>
              <w:t>5694</w:t>
            </w:r>
          </w:p>
        </w:tc>
        <w:tc>
          <w:tcPr>
            <w:tcW w:w="1001" w:type="dxa"/>
            <w:tcBorders>
              <w:top w:val="nil"/>
              <w:left w:val="nil"/>
              <w:bottom w:val="nil"/>
              <w:right w:val="nil"/>
            </w:tcBorders>
            <w:shd w:val="clear" w:color="auto" w:fill="auto"/>
            <w:noWrap/>
            <w:vAlign w:val="bottom"/>
            <w:hideMark/>
          </w:tcPr>
          <w:p w14:paraId="46EA828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D9E765F"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32FE19F" w14:textId="77777777" w:rsidR="00CC0CFE" w:rsidRPr="00CC0CFE" w:rsidRDefault="00CC0CFE" w:rsidP="009070F4">
            <w:pPr>
              <w:rPr>
                <w:lang w:eastAsia="zh-CN"/>
              </w:rPr>
            </w:pPr>
            <w:r w:rsidRPr="00CC0CFE">
              <w:rPr>
                <w:lang w:eastAsia="zh-CN"/>
              </w:rPr>
              <w:t>0.0774</w:t>
            </w:r>
          </w:p>
        </w:tc>
      </w:tr>
      <w:tr w:rsidR="00CC0CFE" w:rsidRPr="00CC0CFE" w14:paraId="7953D544" w14:textId="77777777" w:rsidTr="00E66DB1">
        <w:trPr>
          <w:trHeight w:val="288"/>
        </w:trPr>
        <w:tc>
          <w:tcPr>
            <w:tcW w:w="1350" w:type="dxa"/>
            <w:tcBorders>
              <w:top w:val="nil"/>
              <w:left w:val="nil"/>
              <w:bottom w:val="nil"/>
              <w:right w:val="nil"/>
            </w:tcBorders>
            <w:shd w:val="clear" w:color="auto" w:fill="auto"/>
            <w:noWrap/>
            <w:vAlign w:val="bottom"/>
            <w:hideMark/>
          </w:tcPr>
          <w:p w14:paraId="4E4470DF" w14:textId="77777777" w:rsidR="00CC0CFE" w:rsidRPr="00CC0CFE" w:rsidRDefault="00CC0CFE" w:rsidP="009070F4">
            <w:pPr>
              <w:rPr>
                <w:lang w:eastAsia="zh-CN"/>
              </w:rPr>
            </w:pPr>
            <w:r w:rsidRPr="00CC0CFE">
              <w:rPr>
                <w:lang w:eastAsia="zh-CN"/>
              </w:rPr>
              <w:t>Sydney</w:t>
            </w:r>
          </w:p>
        </w:tc>
        <w:tc>
          <w:tcPr>
            <w:tcW w:w="1260" w:type="dxa"/>
            <w:tcBorders>
              <w:top w:val="nil"/>
              <w:left w:val="nil"/>
              <w:bottom w:val="nil"/>
              <w:right w:val="nil"/>
            </w:tcBorders>
            <w:shd w:val="clear" w:color="auto" w:fill="auto"/>
            <w:noWrap/>
            <w:vAlign w:val="bottom"/>
            <w:hideMark/>
          </w:tcPr>
          <w:p w14:paraId="32AAFEAB"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64F8AFEC"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381EDB7"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A895E6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2F82004" w14:textId="77777777" w:rsidR="00CC0CFE" w:rsidRPr="00CC0CFE" w:rsidRDefault="00CC0CFE" w:rsidP="009070F4">
            <w:pPr>
              <w:rPr>
                <w:lang w:eastAsia="zh-CN"/>
              </w:rPr>
            </w:pPr>
            <w:r w:rsidRPr="00CC0CFE">
              <w:rPr>
                <w:lang w:eastAsia="zh-CN"/>
              </w:rPr>
              <w:t>20.1</w:t>
            </w:r>
          </w:p>
        </w:tc>
        <w:tc>
          <w:tcPr>
            <w:tcW w:w="990" w:type="dxa"/>
            <w:tcBorders>
              <w:top w:val="nil"/>
              <w:left w:val="nil"/>
              <w:bottom w:val="nil"/>
              <w:right w:val="nil"/>
            </w:tcBorders>
            <w:shd w:val="clear" w:color="auto" w:fill="auto"/>
            <w:noWrap/>
            <w:vAlign w:val="bottom"/>
            <w:hideMark/>
          </w:tcPr>
          <w:p w14:paraId="23F0F792" w14:textId="77777777" w:rsidR="00CC0CFE" w:rsidRPr="00CC0CFE" w:rsidRDefault="00CC0CFE" w:rsidP="009070F4">
            <w:pPr>
              <w:rPr>
                <w:lang w:eastAsia="zh-CN"/>
              </w:rPr>
            </w:pPr>
            <w:r w:rsidRPr="00CC0CFE">
              <w:rPr>
                <w:lang w:eastAsia="zh-CN"/>
              </w:rPr>
              <w:t>7336.5</w:t>
            </w:r>
          </w:p>
        </w:tc>
        <w:tc>
          <w:tcPr>
            <w:tcW w:w="1001" w:type="dxa"/>
            <w:tcBorders>
              <w:top w:val="nil"/>
              <w:left w:val="nil"/>
              <w:bottom w:val="nil"/>
              <w:right w:val="nil"/>
            </w:tcBorders>
            <w:shd w:val="clear" w:color="auto" w:fill="auto"/>
            <w:noWrap/>
            <w:vAlign w:val="bottom"/>
            <w:hideMark/>
          </w:tcPr>
          <w:p w14:paraId="6E5665C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38B063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77A491F" w14:textId="77777777" w:rsidR="00CC0CFE" w:rsidRPr="00CC0CFE" w:rsidRDefault="00CC0CFE" w:rsidP="009070F4">
            <w:pPr>
              <w:rPr>
                <w:lang w:eastAsia="zh-CN"/>
              </w:rPr>
            </w:pPr>
            <w:r w:rsidRPr="00CC0CFE">
              <w:rPr>
                <w:lang w:eastAsia="zh-CN"/>
              </w:rPr>
              <w:t>0.0774</w:t>
            </w:r>
          </w:p>
        </w:tc>
      </w:tr>
      <w:tr w:rsidR="00CC0CFE" w:rsidRPr="00CC0CFE" w14:paraId="13F2282F" w14:textId="77777777" w:rsidTr="00E66DB1">
        <w:trPr>
          <w:trHeight w:val="288"/>
        </w:trPr>
        <w:tc>
          <w:tcPr>
            <w:tcW w:w="1350" w:type="dxa"/>
            <w:tcBorders>
              <w:top w:val="nil"/>
              <w:left w:val="nil"/>
              <w:bottom w:val="nil"/>
              <w:right w:val="nil"/>
            </w:tcBorders>
            <w:shd w:val="clear" w:color="auto" w:fill="auto"/>
            <w:noWrap/>
            <w:vAlign w:val="bottom"/>
            <w:hideMark/>
          </w:tcPr>
          <w:p w14:paraId="20299BF3" w14:textId="77777777" w:rsidR="00CC0CFE" w:rsidRPr="00CC0CFE" w:rsidRDefault="00CC0CFE" w:rsidP="009070F4">
            <w:pPr>
              <w:rPr>
                <w:lang w:eastAsia="zh-CN"/>
              </w:rPr>
            </w:pPr>
            <w:r w:rsidRPr="00CC0CFE">
              <w:rPr>
                <w:lang w:eastAsia="zh-CN"/>
              </w:rPr>
              <w:t>7</w:t>
            </w:r>
          </w:p>
        </w:tc>
        <w:tc>
          <w:tcPr>
            <w:tcW w:w="1260" w:type="dxa"/>
            <w:tcBorders>
              <w:top w:val="nil"/>
              <w:left w:val="nil"/>
              <w:bottom w:val="nil"/>
              <w:right w:val="nil"/>
            </w:tcBorders>
            <w:shd w:val="clear" w:color="auto" w:fill="auto"/>
            <w:noWrap/>
            <w:vAlign w:val="bottom"/>
            <w:hideMark/>
          </w:tcPr>
          <w:p w14:paraId="775071B2"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6426B13F"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B6ABA31"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875D0C2"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AD6459F" w14:textId="77777777" w:rsidR="00CC0CFE" w:rsidRPr="00CC0CFE" w:rsidRDefault="00CC0CFE" w:rsidP="009070F4">
            <w:pPr>
              <w:rPr>
                <w:lang w:eastAsia="zh-CN"/>
              </w:rPr>
            </w:pPr>
            <w:r w:rsidRPr="00CC0CFE">
              <w:rPr>
                <w:lang w:eastAsia="zh-CN"/>
              </w:rPr>
              <w:t>14.6</w:t>
            </w:r>
          </w:p>
        </w:tc>
        <w:tc>
          <w:tcPr>
            <w:tcW w:w="990" w:type="dxa"/>
            <w:tcBorders>
              <w:top w:val="nil"/>
              <w:left w:val="nil"/>
              <w:bottom w:val="nil"/>
              <w:right w:val="nil"/>
            </w:tcBorders>
            <w:shd w:val="clear" w:color="auto" w:fill="auto"/>
            <w:noWrap/>
            <w:vAlign w:val="bottom"/>
            <w:hideMark/>
          </w:tcPr>
          <w:p w14:paraId="79399F81" w14:textId="77777777" w:rsidR="00CC0CFE" w:rsidRPr="00CC0CFE" w:rsidRDefault="00CC0CFE" w:rsidP="009070F4">
            <w:pPr>
              <w:rPr>
                <w:lang w:eastAsia="zh-CN"/>
              </w:rPr>
            </w:pPr>
            <w:r w:rsidRPr="00CC0CFE">
              <w:rPr>
                <w:lang w:eastAsia="zh-CN"/>
              </w:rPr>
              <w:t>5329</w:t>
            </w:r>
          </w:p>
        </w:tc>
        <w:tc>
          <w:tcPr>
            <w:tcW w:w="1001" w:type="dxa"/>
            <w:tcBorders>
              <w:top w:val="nil"/>
              <w:left w:val="nil"/>
              <w:bottom w:val="nil"/>
              <w:right w:val="nil"/>
            </w:tcBorders>
            <w:shd w:val="clear" w:color="auto" w:fill="auto"/>
            <w:noWrap/>
            <w:vAlign w:val="bottom"/>
            <w:hideMark/>
          </w:tcPr>
          <w:p w14:paraId="32A9014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8A33D3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9712055" w14:textId="77777777" w:rsidR="00CC0CFE" w:rsidRPr="00CC0CFE" w:rsidRDefault="00CC0CFE" w:rsidP="009070F4">
            <w:pPr>
              <w:rPr>
                <w:lang w:eastAsia="zh-CN"/>
              </w:rPr>
            </w:pPr>
            <w:r w:rsidRPr="00CC0CFE">
              <w:rPr>
                <w:lang w:eastAsia="zh-CN"/>
              </w:rPr>
              <w:t>0.0774</w:t>
            </w:r>
          </w:p>
        </w:tc>
      </w:tr>
      <w:tr w:rsidR="00CC0CFE" w:rsidRPr="00CC0CFE" w14:paraId="3428C478" w14:textId="77777777" w:rsidTr="00E66DB1">
        <w:trPr>
          <w:trHeight w:val="288"/>
        </w:trPr>
        <w:tc>
          <w:tcPr>
            <w:tcW w:w="1350" w:type="dxa"/>
            <w:tcBorders>
              <w:top w:val="nil"/>
              <w:left w:val="nil"/>
              <w:bottom w:val="nil"/>
              <w:right w:val="nil"/>
            </w:tcBorders>
            <w:shd w:val="clear" w:color="auto" w:fill="auto"/>
            <w:noWrap/>
            <w:vAlign w:val="bottom"/>
            <w:hideMark/>
          </w:tcPr>
          <w:p w14:paraId="4BFC5B9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2B531C8E"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2E7B45DC"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4A33CD55"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0590980"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32CE4240" w14:textId="77777777" w:rsidR="00CC0CFE" w:rsidRPr="00CC0CFE" w:rsidRDefault="00CC0CFE" w:rsidP="009070F4">
            <w:pPr>
              <w:rPr>
                <w:lang w:eastAsia="zh-CN"/>
              </w:rPr>
            </w:pPr>
            <w:r w:rsidRPr="00CC0CFE">
              <w:rPr>
                <w:lang w:eastAsia="zh-CN"/>
              </w:rPr>
              <w:t>27.4</w:t>
            </w:r>
          </w:p>
        </w:tc>
        <w:tc>
          <w:tcPr>
            <w:tcW w:w="990" w:type="dxa"/>
            <w:tcBorders>
              <w:top w:val="nil"/>
              <w:left w:val="nil"/>
              <w:bottom w:val="nil"/>
              <w:right w:val="nil"/>
            </w:tcBorders>
            <w:shd w:val="clear" w:color="auto" w:fill="auto"/>
            <w:noWrap/>
            <w:vAlign w:val="bottom"/>
            <w:hideMark/>
          </w:tcPr>
          <w:p w14:paraId="2DD0676B" w14:textId="77777777" w:rsidR="00CC0CFE" w:rsidRPr="00CC0CFE" w:rsidRDefault="00CC0CFE" w:rsidP="009070F4">
            <w:pPr>
              <w:rPr>
                <w:lang w:eastAsia="zh-CN"/>
              </w:rPr>
            </w:pPr>
            <w:r w:rsidRPr="00CC0CFE">
              <w:rPr>
                <w:lang w:eastAsia="zh-CN"/>
              </w:rPr>
              <w:t>10001</w:t>
            </w:r>
          </w:p>
        </w:tc>
        <w:tc>
          <w:tcPr>
            <w:tcW w:w="1001" w:type="dxa"/>
            <w:tcBorders>
              <w:top w:val="nil"/>
              <w:left w:val="nil"/>
              <w:bottom w:val="nil"/>
              <w:right w:val="nil"/>
            </w:tcBorders>
            <w:shd w:val="clear" w:color="auto" w:fill="auto"/>
            <w:noWrap/>
            <w:vAlign w:val="bottom"/>
            <w:hideMark/>
          </w:tcPr>
          <w:p w14:paraId="2F1C495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B37584A"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542F11D" w14:textId="77777777" w:rsidR="00CC0CFE" w:rsidRPr="00CC0CFE" w:rsidRDefault="00CC0CFE" w:rsidP="009070F4">
            <w:pPr>
              <w:rPr>
                <w:lang w:eastAsia="zh-CN"/>
              </w:rPr>
            </w:pPr>
            <w:r w:rsidRPr="00CC0CFE">
              <w:rPr>
                <w:lang w:eastAsia="zh-CN"/>
              </w:rPr>
              <w:t>0.0774</w:t>
            </w:r>
          </w:p>
        </w:tc>
      </w:tr>
      <w:tr w:rsidR="00CC0CFE" w:rsidRPr="00CC0CFE" w14:paraId="169C5C05" w14:textId="77777777" w:rsidTr="00E66DB1">
        <w:trPr>
          <w:trHeight w:val="288"/>
        </w:trPr>
        <w:tc>
          <w:tcPr>
            <w:tcW w:w="1350" w:type="dxa"/>
            <w:tcBorders>
              <w:top w:val="nil"/>
              <w:left w:val="nil"/>
              <w:bottom w:val="nil"/>
              <w:right w:val="nil"/>
            </w:tcBorders>
            <w:shd w:val="clear" w:color="auto" w:fill="auto"/>
            <w:noWrap/>
            <w:vAlign w:val="bottom"/>
            <w:hideMark/>
          </w:tcPr>
          <w:p w14:paraId="1B060EC1"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270CFD0"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4CE14643"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79516129"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2096685"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DAEC345" w14:textId="77777777" w:rsidR="00CC0CFE" w:rsidRPr="00CC0CFE" w:rsidRDefault="00CC0CFE" w:rsidP="009070F4">
            <w:pPr>
              <w:rPr>
                <w:lang w:eastAsia="zh-CN"/>
              </w:rPr>
            </w:pPr>
            <w:r w:rsidRPr="00CC0CFE">
              <w:rPr>
                <w:lang w:eastAsia="zh-CN"/>
              </w:rPr>
              <w:t>21.9</w:t>
            </w:r>
          </w:p>
        </w:tc>
        <w:tc>
          <w:tcPr>
            <w:tcW w:w="990" w:type="dxa"/>
            <w:tcBorders>
              <w:top w:val="nil"/>
              <w:left w:val="nil"/>
              <w:bottom w:val="nil"/>
              <w:right w:val="nil"/>
            </w:tcBorders>
            <w:shd w:val="clear" w:color="auto" w:fill="auto"/>
            <w:noWrap/>
            <w:vAlign w:val="bottom"/>
            <w:hideMark/>
          </w:tcPr>
          <w:p w14:paraId="34862ECB" w14:textId="77777777" w:rsidR="00CC0CFE" w:rsidRPr="00CC0CFE" w:rsidRDefault="00CC0CFE" w:rsidP="009070F4">
            <w:pPr>
              <w:rPr>
                <w:lang w:eastAsia="zh-CN"/>
              </w:rPr>
            </w:pPr>
            <w:r w:rsidRPr="00CC0CFE">
              <w:rPr>
                <w:lang w:eastAsia="zh-CN"/>
              </w:rPr>
              <w:t>7993.5</w:t>
            </w:r>
          </w:p>
        </w:tc>
        <w:tc>
          <w:tcPr>
            <w:tcW w:w="1001" w:type="dxa"/>
            <w:tcBorders>
              <w:top w:val="nil"/>
              <w:left w:val="nil"/>
              <w:bottom w:val="nil"/>
              <w:right w:val="nil"/>
            </w:tcBorders>
            <w:shd w:val="clear" w:color="auto" w:fill="auto"/>
            <w:noWrap/>
            <w:vAlign w:val="bottom"/>
            <w:hideMark/>
          </w:tcPr>
          <w:p w14:paraId="1ABDFDFC"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5C5770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3741027" w14:textId="77777777" w:rsidR="00CC0CFE" w:rsidRPr="00CC0CFE" w:rsidRDefault="00CC0CFE" w:rsidP="009070F4">
            <w:pPr>
              <w:rPr>
                <w:lang w:eastAsia="zh-CN"/>
              </w:rPr>
            </w:pPr>
            <w:r w:rsidRPr="00CC0CFE">
              <w:rPr>
                <w:lang w:eastAsia="zh-CN"/>
              </w:rPr>
              <w:t>0.0774</w:t>
            </w:r>
          </w:p>
        </w:tc>
      </w:tr>
      <w:tr w:rsidR="00CC0CFE" w:rsidRPr="00CC0CFE" w14:paraId="638127FC" w14:textId="77777777" w:rsidTr="00E66DB1">
        <w:trPr>
          <w:trHeight w:val="288"/>
        </w:trPr>
        <w:tc>
          <w:tcPr>
            <w:tcW w:w="1350" w:type="dxa"/>
            <w:tcBorders>
              <w:top w:val="nil"/>
              <w:left w:val="nil"/>
              <w:bottom w:val="nil"/>
              <w:right w:val="nil"/>
            </w:tcBorders>
            <w:shd w:val="clear" w:color="auto" w:fill="auto"/>
            <w:noWrap/>
            <w:vAlign w:val="bottom"/>
            <w:hideMark/>
          </w:tcPr>
          <w:p w14:paraId="0782F9F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6BC63E1"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44507ED6"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5F1EB84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88F474B"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6BAECC21" w14:textId="77777777" w:rsidR="00CC0CFE" w:rsidRPr="00CC0CFE" w:rsidRDefault="00CC0CFE" w:rsidP="009070F4">
            <w:pPr>
              <w:rPr>
                <w:lang w:eastAsia="zh-CN"/>
              </w:rPr>
            </w:pPr>
            <w:r w:rsidRPr="00CC0CFE">
              <w:rPr>
                <w:lang w:eastAsia="zh-CN"/>
              </w:rPr>
              <w:t>19</w:t>
            </w:r>
          </w:p>
        </w:tc>
        <w:tc>
          <w:tcPr>
            <w:tcW w:w="990" w:type="dxa"/>
            <w:tcBorders>
              <w:top w:val="nil"/>
              <w:left w:val="nil"/>
              <w:bottom w:val="nil"/>
              <w:right w:val="nil"/>
            </w:tcBorders>
            <w:shd w:val="clear" w:color="auto" w:fill="auto"/>
            <w:noWrap/>
            <w:vAlign w:val="bottom"/>
            <w:hideMark/>
          </w:tcPr>
          <w:p w14:paraId="2BD9FD8F" w14:textId="77777777" w:rsidR="00CC0CFE" w:rsidRPr="00CC0CFE" w:rsidRDefault="00CC0CFE" w:rsidP="009070F4">
            <w:pPr>
              <w:rPr>
                <w:lang w:eastAsia="zh-CN"/>
              </w:rPr>
            </w:pPr>
            <w:r w:rsidRPr="00CC0CFE">
              <w:rPr>
                <w:lang w:eastAsia="zh-CN"/>
              </w:rPr>
              <w:t>6935</w:t>
            </w:r>
          </w:p>
        </w:tc>
        <w:tc>
          <w:tcPr>
            <w:tcW w:w="1001" w:type="dxa"/>
            <w:tcBorders>
              <w:top w:val="nil"/>
              <w:left w:val="nil"/>
              <w:bottom w:val="nil"/>
              <w:right w:val="nil"/>
            </w:tcBorders>
            <w:shd w:val="clear" w:color="auto" w:fill="auto"/>
            <w:noWrap/>
            <w:vAlign w:val="bottom"/>
            <w:hideMark/>
          </w:tcPr>
          <w:p w14:paraId="64E11C42"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B05EA7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D01A770" w14:textId="77777777" w:rsidR="00CC0CFE" w:rsidRPr="00CC0CFE" w:rsidRDefault="00CC0CFE" w:rsidP="009070F4">
            <w:pPr>
              <w:rPr>
                <w:lang w:eastAsia="zh-CN"/>
              </w:rPr>
            </w:pPr>
            <w:r w:rsidRPr="00CC0CFE">
              <w:rPr>
                <w:lang w:eastAsia="zh-CN"/>
              </w:rPr>
              <w:t>0.0774</w:t>
            </w:r>
          </w:p>
        </w:tc>
      </w:tr>
      <w:tr w:rsidR="00CC0CFE" w:rsidRPr="00CC0CFE" w14:paraId="5CA0891D" w14:textId="77777777" w:rsidTr="00E66DB1">
        <w:trPr>
          <w:trHeight w:val="288"/>
        </w:trPr>
        <w:tc>
          <w:tcPr>
            <w:tcW w:w="1350" w:type="dxa"/>
            <w:tcBorders>
              <w:top w:val="nil"/>
              <w:left w:val="nil"/>
              <w:bottom w:val="nil"/>
              <w:right w:val="nil"/>
            </w:tcBorders>
            <w:shd w:val="clear" w:color="auto" w:fill="auto"/>
            <w:noWrap/>
            <w:vAlign w:val="bottom"/>
            <w:hideMark/>
          </w:tcPr>
          <w:p w14:paraId="6CE7E681"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782DBA7"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123141A7"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6B06F0D"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39A0EEDC"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DF83D0B" w14:textId="77777777" w:rsidR="00CC0CFE" w:rsidRPr="00CC0CFE" w:rsidRDefault="00CC0CFE" w:rsidP="009070F4">
            <w:pPr>
              <w:rPr>
                <w:lang w:eastAsia="zh-CN"/>
              </w:rPr>
            </w:pPr>
            <w:r w:rsidRPr="00CC0CFE">
              <w:rPr>
                <w:lang w:eastAsia="zh-CN"/>
              </w:rPr>
              <w:t>13.8</w:t>
            </w:r>
          </w:p>
        </w:tc>
        <w:tc>
          <w:tcPr>
            <w:tcW w:w="990" w:type="dxa"/>
            <w:tcBorders>
              <w:top w:val="nil"/>
              <w:left w:val="nil"/>
              <w:bottom w:val="nil"/>
              <w:right w:val="nil"/>
            </w:tcBorders>
            <w:shd w:val="clear" w:color="auto" w:fill="auto"/>
            <w:noWrap/>
            <w:vAlign w:val="bottom"/>
            <w:hideMark/>
          </w:tcPr>
          <w:p w14:paraId="674AC801" w14:textId="77777777" w:rsidR="00CC0CFE" w:rsidRPr="00CC0CFE" w:rsidRDefault="00CC0CFE" w:rsidP="009070F4">
            <w:pPr>
              <w:rPr>
                <w:lang w:eastAsia="zh-CN"/>
              </w:rPr>
            </w:pPr>
            <w:r w:rsidRPr="00CC0CFE">
              <w:rPr>
                <w:lang w:eastAsia="zh-CN"/>
              </w:rPr>
              <w:t>5037</w:t>
            </w:r>
          </w:p>
        </w:tc>
        <w:tc>
          <w:tcPr>
            <w:tcW w:w="1001" w:type="dxa"/>
            <w:tcBorders>
              <w:top w:val="nil"/>
              <w:left w:val="nil"/>
              <w:bottom w:val="nil"/>
              <w:right w:val="nil"/>
            </w:tcBorders>
            <w:shd w:val="clear" w:color="auto" w:fill="auto"/>
            <w:noWrap/>
            <w:vAlign w:val="bottom"/>
            <w:hideMark/>
          </w:tcPr>
          <w:p w14:paraId="3AE7B5B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6320D4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9347606" w14:textId="77777777" w:rsidR="00CC0CFE" w:rsidRPr="00CC0CFE" w:rsidRDefault="00CC0CFE" w:rsidP="009070F4">
            <w:pPr>
              <w:rPr>
                <w:lang w:eastAsia="zh-CN"/>
              </w:rPr>
            </w:pPr>
            <w:r w:rsidRPr="00CC0CFE">
              <w:rPr>
                <w:lang w:eastAsia="zh-CN"/>
              </w:rPr>
              <w:t>0.0774</w:t>
            </w:r>
          </w:p>
        </w:tc>
      </w:tr>
      <w:tr w:rsidR="00CC0CFE" w:rsidRPr="00CC0CFE" w14:paraId="0A4122A1" w14:textId="77777777" w:rsidTr="00E66DB1">
        <w:trPr>
          <w:trHeight w:val="288"/>
        </w:trPr>
        <w:tc>
          <w:tcPr>
            <w:tcW w:w="1350" w:type="dxa"/>
            <w:tcBorders>
              <w:top w:val="nil"/>
              <w:left w:val="nil"/>
              <w:bottom w:val="nil"/>
              <w:right w:val="nil"/>
            </w:tcBorders>
            <w:shd w:val="clear" w:color="auto" w:fill="auto"/>
            <w:noWrap/>
            <w:vAlign w:val="bottom"/>
            <w:hideMark/>
          </w:tcPr>
          <w:p w14:paraId="15B8FB93"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497E84D"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02B7D121"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0DE9BE7"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70FE09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7289C89" w14:textId="77777777" w:rsidR="00CC0CFE" w:rsidRPr="00CC0CFE" w:rsidRDefault="00CC0CFE" w:rsidP="009070F4">
            <w:pPr>
              <w:rPr>
                <w:lang w:eastAsia="zh-CN"/>
              </w:rPr>
            </w:pPr>
            <w:r w:rsidRPr="00CC0CFE">
              <w:rPr>
                <w:lang w:eastAsia="zh-CN"/>
              </w:rPr>
              <w:t>26.3</w:t>
            </w:r>
          </w:p>
        </w:tc>
        <w:tc>
          <w:tcPr>
            <w:tcW w:w="990" w:type="dxa"/>
            <w:tcBorders>
              <w:top w:val="nil"/>
              <w:left w:val="nil"/>
              <w:bottom w:val="nil"/>
              <w:right w:val="nil"/>
            </w:tcBorders>
            <w:shd w:val="clear" w:color="auto" w:fill="auto"/>
            <w:noWrap/>
            <w:vAlign w:val="bottom"/>
            <w:hideMark/>
          </w:tcPr>
          <w:p w14:paraId="0C0A01C6" w14:textId="77777777" w:rsidR="00CC0CFE" w:rsidRPr="00CC0CFE" w:rsidRDefault="00CC0CFE" w:rsidP="009070F4">
            <w:pPr>
              <w:rPr>
                <w:lang w:eastAsia="zh-CN"/>
              </w:rPr>
            </w:pPr>
            <w:r w:rsidRPr="00CC0CFE">
              <w:rPr>
                <w:lang w:eastAsia="zh-CN"/>
              </w:rPr>
              <w:t>9599.5</w:t>
            </w:r>
          </w:p>
        </w:tc>
        <w:tc>
          <w:tcPr>
            <w:tcW w:w="1001" w:type="dxa"/>
            <w:tcBorders>
              <w:top w:val="nil"/>
              <w:left w:val="nil"/>
              <w:bottom w:val="nil"/>
              <w:right w:val="nil"/>
            </w:tcBorders>
            <w:shd w:val="clear" w:color="auto" w:fill="auto"/>
            <w:noWrap/>
            <w:vAlign w:val="bottom"/>
            <w:hideMark/>
          </w:tcPr>
          <w:p w14:paraId="76F2BFC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9B40DA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B7BDFAF" w14:textId="77777777" w:rsidR="00CC0CFE" w:rsidRPr="00CC0CFE" w:rsidRDefault="00CC0CFE" w:rsidP="009070F4">
            <w:pPr>
              <w:rPr>
                <w:lang w:eastAsia="zh-CN"/>
              </w:rPr>
            </w:pPr>
            <w:r w:rsidRPr="00CC0CFE">
              <w:rPr>
                <w:lang w:eastAsia="zh-CN"/>
              </w:rPr>
              <w:t>0.0774</w:t>
            </w:r>
          </w:p>
        </w:tc>
      </w:tr>
      <w:tr w:rsidR="00CC0CFE" w:rsidRPr="00CC0CFE" w14:paraId="7B1DFFFD" w14:textId="77777777" w:rsidTr="00E66DB1">
        <w:trPr>
          <w:trHeight w:val="288"/>
        </w:trPr>
        <w:tc>
          <w:tcPr>
            <w:tcW w:w="1350" w:type="dxa"/>
            <w:tcBorders>
              <w:top w:val="nil"/>
              <w:left w:val="nil"/>
              <w:bottom w:val="nil"/>
              <w:right w:val="nil"/>
            </w:tcBorders>
            <w:shd w:val="clear" w:color="auto" w:fill="auto"/>
            <w:noWrap/>
            <w:vAlign w:val="bottom"/>
            <w:hideMark/>
          </w:tcPr>
          <w:p w14:paraId="7FDA3D3F"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26C9404"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4A7760A7"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0C3C29A"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10D8947"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F5841E3" w14:textId="77777777" w:rsidR="00CC0CFE" w:rsidRPr="00CC0CFE" w:rsidRDefault="00CC0CFE" w:rsidP="009070F4">
            <w:pPr>
              <w:rPr>
                <w:lang w:eastAsia="zh-CN"/>
              </w:rPr>
            </w:pPr>
            <w:r w:rsidRPr="00CC0CFE">
              <w:rPr>
                <w:lang w:eastAsia="zh-CN"/>
              </w:rPr>
              <w:t>21.1</w:t>
            </w:r>
          </w:p>
        </w:tc>
        <w:tc>
          <w:tcPr>
            <w:tcW w:w="990" w:type="dxa"/>
            <w:tcBorders>
              <w:top w:val="nil"/>
              <w:left w:val="nil"/>
              <w:bottom w:val="nil"/>
              <w:right w:val="nil"/>
            </w:tcBorders>
            <w:shd w:val="clear" w:color="auto" w:fill="auto"/>
            <w:noWrap/>
            <w:vAlign w:val="bottom"/>
            <w:hideMark/>
          </w:tcPr>
          <w:p w14:paraId="47E453D1" w14:textId="77777777" w:rsidR="00CC0CFE" w:rsidRPr="00CC0CFE" w:rsidRDefault="00CC0CFE" w:rsidP="009070F4">
            <w:pPr>
              <w:rPr>
                <w:lang w:eastAsia="zh-CN"/>
              </w:rPr>
            </w:pPr>
            <w:r w:rsidRPr="00CC0CFE">
              <w:rPr>
                <w:lang w:eastAsia="zh-CN"/>
              </w:rPr>
              <w:t>7701.5</w:t>
            </w:r>
          </w:p>
        </w:tc>
        <w:tc>
          <w:tcPr>
            <w:tcW w:w="1001" w:type="dxa"/>
            <w:tcBorders>
              <w:top w:val="nil"/>
              <w:left w:val="nil"/>
              <w:bottom w:val="nil"/>
              <w:right w:val="nil"/>
            </w:tcBorders>
            <w:shd w:val="clear" w:color="auto" w:fill="auto"/>
            <w:noWrap/>
            <w:vAlign w:val="bottom"/>
            <w:hideMark/>
          </w:tcPr>
          <w:p w14:paraId="1D70552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97FF6BC"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D297944" w14:textId="77777777" w:rsidR="00CC0CFE" w:rsidRPr="00CC0CFE" w:rsidRDefault="00CC0CFE" w:rsidP="009070F4">
            <w:pPr>
              <w:rPr>
                <w:lang w:eastAsia="zh-CN"/>
              </w:rPr>
            </w:pPr>
            <w:r w:rsidRPr="00CC0CFE">
              <w:rPr>
                <w:lang w:eastAsia="zh-CN"/>
              </w:rPr>
              <w:t>0.0774</w:t>
            </w:r>
          </w:p>
        </w:tc>
      </w:tr>
      <w:tr w:rsidR="00CC0CFE" w:rsidRPr="00CC0CFE" w14:paraId="6B6752EB" w14:textId="77777777" w:rsidTr="00E66DB1">
        <w:trPr>
          <w:trHeight w:val="288"/>
        </w:trPr>
        <w:tc>
          <w:tcPr>
            <w:tcW w:w="1350" w:type="dxa"/>
            <w:tcBorders>
              <w:top w:val="nil"/>
              <w:left w:val="nil"/>
              <w:bottom w:val="nil"/>
              <w:right w:val="nil"/>
            </w:tcBorders>
            <w:shd w:val="clear" w:color="auto" w:fill="auto"/>
            <w:noWrap/>
            <w:vAlign w:val="bottom"/>
            <w:hideMark/>
          </w:tcPr>
          <w:p w14:paraId="48F28864"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B674B5B"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64C2B288"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C47E865"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DAB2E2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7B156DBE" w14:textId="77777777" w:rsidR="00CC0CFE" w:rsidRPr="00CC0CFE" w:rsidRDefault="00CC0CFE" w:rsidP="009070F4">
            <w:pPr>
              <w:rPr>
                <w:lang w:eastAsia="zh-CN"/>
              </w:rPr>
            </w:pPr>
            <w:r w:rsidRPr="00CC0CFE">
              <w:rPr>
                <w:lang w:eastAsia="zh-CN"/>
              </w:rPr>
              <w:t>15.4</w:t>
            </w:r>
          </w:p>
        </w:tc>
        <w:tc>
          <w:tcPr>
            <w:tcW w:w="990" w:type="dxa"/>
            <w:tcBorders>
              <w:top w:val="nil"/>
              <w:left w:val="nil"/>
              <w:bottom w:val="nil"/>
              <w:right w:val="nil"/>
            </w:tcBorders>
            <w:shd w:val="clear" w:color="auto" w:fill="auto"/>
            <w:noWrap/>
            <w:vAlign w:val="bottom"/>
            <w:hideMark/>
          </w:tcPr>
          <w:p w14:paraId="0020165A" w14:textId="77777777" w:rsidR="00CC0CFE" w:rsidRPr="00CC0CFE" w:rsidRDefault="00CC0CFE" w:rsidP="009070F4">
            <w:pPr>
              <w:rPr>
                <w:lang w:eastAsia="zh-CN"/>
              </w:rPr>
            </w:pPr>
            <w:r w:rsidRPr="00CC0CFE">
              <w:rPr>
                <w:lang w:eastAsia="zh-CN"/>
              </w:rPr>
              <w:t>5621</w:t>
            </w:r>
          </w:p>
        </w:tc>
        <w:tc>
          <w:tcPr>
            <w:tcW w:w="1001" w:type="dxa"/>
            <w:tcBorders>
              <w:top w:val="nil"/>
              <w:left w:val="nil"/>
              <w:bottom w:val="nil"/>
              <w:right w:val="nil"/>
            </w:tcBorders>
            <w:shd w:val="clear" w:color="auto" w:fill="auto"/>
            <w:noWrap/>
            <w:vAlign w:val="bottom"/>
            <w:hideMark/>
          </w:tcPr>
          <w:p w14:paraId="6A0625C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8E42E2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4CB040E" w14:textId="77777777" w:rsidR="00CC0CFE" w:rsidRPr="00CC0CFE" w:rsidRDefault="00CC0CFE" w:rsidP="009070F4">
            <w:pPr>
              <w:rPr>
                <w:lang w:eastAsia="zh-CN"/>
              </w:rPr>
            </w:pPr>
            <w:r w:rsidRPr="00CC0CFE">
              <w:rPr>
                <w:lang w:eastAsia="zh-CN"/>
              </w:rPr>
              <w:t>0.0774</w:t>
            </w:r>
          </w:p>
        </w:tc>
      </w:tr>
      <w:tr w:rsidR="00CC0CFE" w:rsidRPr="00CC0CFE" w14:paraId="63F99FD0" w14:textId="77777777" w:rsidTr="00E66DB1">
        <w:trPr>
          <w:trHeight w:val="288"/>
        </w:trPr>
        <w:tc>
          <w:tcPr>
            <w:tcW w:w="1350" w:type="dxa"/>
            <w:tcBorders>
              <w:top w:val="nil"/>
              <w:left w:val="nil"/>
              <w:bottom w:val="nil"/>
              <w:right w:val="nil"/>
            </w:tcBorders>
            <w:shd w:val="clear" w:color="auto" w:fill="auto"/>
            <w:noWrap/>
            <w:vAlign w:val="bottom"/>
            <w:hideMark/>
          </w:tcPr>
          <w:p w14:paraId="75E4E64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963E539"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385DA009"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7AD15B6C"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CAD3C7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CF663CC" w14:textId="77777777" w:rsidR="00CC0CFE" w:rsidRPr="00CC0CFE" w:rsidRDefault="00CC0CFE" w:rsidP="009070F4">
            <w:pPr>
              <w:rPr>
                <w:lang w:eastAsia="zh-CN"/>
              </w:rPr>
            </w:pPr>
            <w:r w:rsidRPr="00CC0CFE">
              <w:rPr>
                <w:lang w:eastAsia="zh-CN"/>
              </w:rPr>
              <w:t>11.4</w:t>
            </w:r>
          </w:p>
        </w:tc>
        <w:tc>
          <w:tcPr>
            <w:tcW w:w="990" w:type="dxa"/>
            <w:tcBorders>
              <w:top w:val="nil"/>
              <w:left w:val="nil"/>
              <w:bottom w:val="nil"/>
              <w:right w:val="nil"/>
            </w:tcBorders>
            <w:shd w:val="clear" w:color="auto" w:fill="auto"/>
            <w:noWrap/>
            <w:vAlign w:val="bottom"/>
            <w:hideMark/>
          </w:tcPr>
          <w:p w14:paraId="035F6187" w14:textId="77777777" w:rsidR="00CC0CFE" w:rsidRPr="00CC0CFE" w:rsidRDefault="00CC0CFE" w:rsidP="009070F4">
            <w:pPr>
              <w:rPr>
                <w:lang w:eastAsia="zh-CN"/>
              </w:rPr>
            </w:pPr>
            <w:r w:rsidRPr="00CC0CFE">
              <w:rPr>
                <w:lang w:eastAsia="zh-CN"/>
              </w:rPr>
              <w:t>4161</w:t>
            </w:r>
          </w:p>
        </w:tc>
        <w:tc>
          <w:tcPr>
            <w:tcW w:w="1001" w:type="dxa"/>
            <w:tcBorders>
              <w:top w:val="nil"/>
              <w:left w:val="nil"/>
              <w:bottom w:val="nil"/>
              <w:right w:val="nil"/>
            </w:tcBorders>
            <w:shd w:val="clear" w:color="auto" w:fill="auto"/>
            <w:noWrap/>
            <w:vAlign w:val="bottom"/>
            <w:hideMark/>
          </w:tcPr>
          <w:p w14:paraId="7D2D3867"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4AD9C8B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FF70EA5" w14:textId="77777777" w:rsidR="00CC0CFE" w:rsidRPr="00CC0CFE" w:rsidRDefault="00CC0CFE" w:rsidP="009070F4">
            <w:pPr>
              <w:rPr>
                <w:lang w:eastAsia="zh-CN"/>
              </w:rPr>
            </w:pPr>
            <w:r w:rsidRPr="00CC0CFE">
              <w:rPr>
                <w:lang w:eastAsia="zh-CN"/>
              </w:rPr>
              <w:t>0.0774</w:t>
            </w:r>
          </w:p>
        </w:tc>
      </w:tr>
      <w:tr w:rsidR="00CC0CFE" w:rsidRPr="00CC0CFE" w14:paraId="23A5A324" w14:textId="77777777" w:rsidTr="00E66DB1">
        <w:trPr>
          <w:trHeight w:val="288"/>
        </w:trPr>
        <w:tc>
          <w:tcPr>
            <w:tcW w:w="1350" w:type="dxa"/>
            <w:tcBorders>
              <w:top w:val="nil"/>
              <w:left w:val="nil"/>
              <w:bottom w:val="nil"/>
              <w:right w:val="nil"/>
            </w:tcBorders>
            <w:shd w:val="clear" w:color="auto" w:fill="auto"/>
            <w:noWrap/>
            <w:vAlign w:val="bottom"/>
            <w:hideMark/>
          </w:tcPr>
          <w:p w14:paraId="7A74E086"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0D67F72"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6FE42189"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1DE77EFB"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4FF208D"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5A9091FE" w14:textId="77777777" w:rsidR="00CC0CFE" w:rsidRPr="00CC0CFE" w:rsidRDefault="00CC0CFE" w:rsidP="009070F4">
            <w:pPr>
              <w:rPr>
                <w:lang w:eastAsia="zh-CN"/>
              </w:rPr>
            </w:pPr>
            <w:r w:rsidRPr="00CC0CFE">
              <w:rPr>
                <w:lang w:eastAsia="zh-CN"/>
              </w:rPr>
              <w:t>22.7</w:t>
            </w:r>
          </w:p>
        </w:tc>
        <w:tc>
          <w:tcPr>
            <w:tcW w:w="990" w:type="dxa"/>
            <w:tcBorders>
              <w:top w:val="nil"/>
              <w:left w:val="nil"/>
              <w:bottom w:val="nil"/>
              <w:right w:val="nil"/>
            </w:tcBorders>
            <w:shd w:val="clear" w:color="auto" w:fill="auto"/>
            <w:noWrap/>
            <w:vAlign w:val="bottom"/>
            <w:hideMark/>
          </w:tcPr>
          <w:p w14:paraId="773DB621" w14:textId="77777777" w:rsidR="00CC0CFE" w:rsidRPr="00CC0CFE" w:rsidRDefault="00CC0CFE" w:rsidP="009070F4">
            <w:pPr>
              <w:rPr>
                <w:lang w:eastAsia="zh-CN"/>
              </w:rPr>
            </w:pPr>
            <w:r w:rsidRPr="00CC0CFE">
              <w:rPr>
                <w:lang w:eastAsia="zh-CN"/>
              </w:rPr>
              <w:t>8285.5</w:t>
            </w:r>
          </w:p>
        </w:tc>
        <w:tc>
          <w:tcPr>
            <w:tcW w:w="1001" w:type="dxa"/>
            <w:tcBorders>
              <w:top w:val="nil"/>
              <w:left w:val="nil"/>
              <w:bottom w:val="nil"/>
              <w:right w:val="nil"/>
            </w:tcBorders>
            <w:shd w:val="clear" w:color="auto" w:fill="auto"/>
            <w:noWrap/>
            <w:vAlign w:val="bottom"/>
            <w:hideMark/>
          </w:tcPr>
          <w:p w14:paraId="15810FA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342DA6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6C08B1E" w14:textId="77777777" w:rsidR="00CC0CFE" w:rsidRPr="00CC0CFE" w:rsidRDefault="00CC0CFE" w:rsidP="009070F4">
            <w:pPr>
              <w:rPr>
                <w:lang w:eastAsia="zh-CN"/>
              </w:rPr>
            </w:pPr>
            <w:r w:rsidRPr="00CC0CFE">
              <w:rPr>
                <w:lang w:eastAsia="zh-CN"/>
              </w:rPr>
              <w:t>0.0774</w:t>
            </w:r>
          </w:p>
        </w:tc>
      </w:tr>
      <w:tr w:rsidR="00CC0CFE" w:rsidRPr="00CC0CFE" w14:paraId="3FCFBBF2" w14:textId="77777777" w:rsidTr="00E66DB1">
        <w:trPr>
          <w:trHeight w:val="288"/>
        </w:trPr>
        <w:tc>
          <w:tcPr>
            <w:tcW w:w="1350" w:type="dxa"/>
            <w:tcBorders>
              <w:top w:val="nil"/>
              <w:left w:val="nil"/>
              <w:bottom w:val="nil"/>
              <w:right w:val="nil"/>
            </w:tcBorders>
            <w:shd w:val="clear" w:color="auto" w:fill="auto"/>
            <w:noWrap/>
            <w:vAlign w:val="bottom"/>
            <w:hideMark/>
          </w:tcPr>
          <w:p w14:paraId="24705A1F"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53E1A07"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3A792BF3"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597E5F6"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3F5E02A8"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1498BD47" w14:textId="77777777" w:rsidR="00CC0CFE" w:rsidRPr="00CC0CFE" w:rsidRDefault="00CC0CFE" w:rsidP="009070F4">
            <w:pPr>
              <w:rPr>
                <w:lang w:eastAsia="zh-CN"/>
              </w:rPr>
            </w:pPr>
            <w:r w:rsidRPr="00CC0CFE">
              <w:rPr>
                <w:lang w:eastAsia="zh-CN"/>
              </w:rPr>
              <w:t>18.8</w:t>
            </w:r>
          </w:p>
        </w:tc>
        <w:tc>
          <w:tcPr>
            <w:tcW w:w="990" w:type="dxa"/>
            <w:tcBorders>
              <w:top w:val="nil"/>
              <w:left w:val="nil"/>
              <w:bottom w:val="nil"/>
              <w:right w:val="nil"/>
            </w:tcBorders>
            <w:shd w:val="clear" w:color="auto" w:fill="auto"/>
            <w:noWrap/>
            <w:vAlign w:val="bottom"/>
            <w:hideMark/>
          </w:tcPr>
          <w:p w14:paraId="42A202E4" w14:textId="77777777" w:rsidR="00CC0CFE" w:rsidRPr="00CC0CFE" w:rsidRDefault="00CC0CFE" w:rsidP="009070F4">
            <w:pPr>
              <w:rPr>
                <w:lang w:eastAsia="zh-CN"/>
              </w:rPr>
            </w:pPr>
            <w:r w:rsidRPr="00CC0CFE">
              <w:rPr>
                <w:lang w:eastAsia="zh-CN"/>
              </w:rPr>
              <w:t>6862</w:t>
            </w:r>
          </w:p>
        </w:tc>
        <w:tc>
          <w:tcPr>
            <w:tcW w:w="1001" w:type="dxa"/>
            <w:tcBorders>
              <w:top w:val="nil"/>
              <w:left w:val="nil"/>
              <w:bottom w:val="nil"/>
              <w:right w:val="nil"/>
            </w:tcBorders>
            <w:shd w:val="clear" w:color="auto" w:fill="auto"/>
            <w:noWrap/>
            <w:vAlign w:val="bottom"/>
            <w:hideMark/>
          </w:tcPr>
          <w:p w14:paraId="5C55C43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1552E39"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BDB1C0C" w14:textId="77777777" w:rsidR="00CC0CFE" w:rsidRPr="00CC0CFE" w:rsidRDefault="00CC0CFE" w:rsidP="009070F4">
            <w:pPr>
              <w:rPr>
                <w:lang w:eastAsia="zh-CN"/>
              </w:rPr>
            </w:pPr>
            <w:r w:rsidRPr="00CC0CFE">
              <w:rPr>
                <w:lang w:eastAsia="zh-CN"/>
              </w:rPr>
              <w:t>0.0774</w:t>
            </w:r>
          </w:p>
        </w:tc>
      </w:tr>
      <w:tr w:rsidR="00CC0CFE" w:rsidRPr="00CC0CFE" w14:paraId="6463367E" w14:textId="77777777" w:rsidTr="00E66DB1">
        <w:trPr>
          <w:trHeight w:val="288"/>
        </w:trPr>
        <w:tc>
          <w:tcPr>
            <w:tcW w:w="1350" w:type="dxa"/>
            <w:tcBorders>
              <w:top w:val="nil"/>
              <w:left w:val="nil"/>
              <w:bottom w:val="nil"/>
              <w:right w:val="nil"/>
            </w:tcBorders>
            <w:shd w:val="clear" w:color="auto" w:fill="auto"/>
            <w:noWrap/>
            <w:vAlign w:val="bottom"/>
            <w:hideMark/>
          </w:tcPr>
          <w:p w14:paraId="1F6A069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18C6464"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41F42260"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DD792BE"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225630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F54115A" w14:textId="77777777" w:rsidR="00CC0CFE" w:rsidRPr="00CC0CFE" w:rsidRDefault="00CC0CFE" w:rsidP="009070F4">
            <w:pPr>
              <w:rPr>
                <w:lang w:eastAsia="zh-CN"/>
              </w:rPr>
            </w:pPr>
            <w:r w:rsidRPr="00CC0CFE">
              <w:rPr>
                <w:lang w:eastAsia="zh-CN"/>
              </w:rPr>
              <w:t>9</w:t>
            </w:r>
          </w:p>
        </w:tc>
        <w:tc>
          <w:tcPr>
            <w:tcW w:w="990" w:type="dxa"/>
            <w:tcBorders>
              <w:top w:val="nil"/>
              <w:left w:val="nil"/>
              <w:bottom w:val="nil"/>
              <w:right w:val="nil"/>
            </w:tcBorders>
            <w:shd w:val="clear" w:color="auto" w:fill="auto"/>
            <w:noWrap/>
            <w:vAlign w:val="bottom"/>
            <w:hideMark/>
          </w:tcPr>
          <w:p w14:paraId="672A8A6D" w14:textId="77777777" w:rsidR="00CC0CFE" w:rsidRPr="00CC0CFE" w:rsidRDefault="00CC0CFE" w:rsidP="009070F4">
            <w:pPr>
              <w:rPr>
                <w:lang w:eastAsia="zh-CN"/>
              </w:rPr>
            </w:pPr>
            <w:r w:rsidRPr="00CC0CFE">
              <w:rPr>
                <w:lang w:eastAsia="zh-CN"/>
              </w:rPr>
              <w:t>3285</w:t>
            </w:r>
          </w:p>
        </w:tc>
        <w:tc>
          <w:tcPr>
            <w:tcW w:w="1001" w:type="dxa"/>
            <w:tcBorders>
              <w:top w:val="nil"/>
              <w:left w:val="nil"/>
              <w:bottom w:val="nil"/>
              <w:right w:val="nil"/>
            </w:tcBorders>
            <w:shd w:val="clear" w:color="auto" w:fill="auto"/>
            <w:noWrap/>
            <w:vAlign w:val="bottom"/>
            <w:hideMark/>
          </w:tcPr>
          <w:p w14:paraId="660D648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AD70662"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61CA7EF" w14:textId="77777777" w:rsidR="00CC0CFE" w:rsidRPr="00CC0CFE" w:rsidRDefault="00CC0CFE" w:rsidP="009070F4">
            <w:pPr>
              <w:rPr>
                <w:lang w:eastAsia="zh-CN"/>
              </w:rPr>
            </w:pPr>
            <w:r w:rsidRPr="00CC0CFE">
              <w:rPr>
                <w:lang w:eastAsia="zh-CN"/>
              </w:rPr>
              <w:t>0.0774</w:t>
            </w:r>
          </w:p>
        </w:tc>
      </w:tr>
      <w:tr w:rsidR="00CC0CFE" w:rsidRPr="00CC0CFE" w14:paraId="169FE64F" w14:textId="77777777" w:rsidTr="00E66DB1">
        <w:trPr>
          <w:trHeight w:val="288"/>
        </w:trPr>
        <w:tc>
          <w:tcPr>
            <w:tcW w:w="1350" w:type="dxa"/>
            <w:tcBorders>
              <w:top w:val="nil"/>
              <w:left w:val="nil"/>
              <w:bottom w:val="nil"/>
              <w:right w:val="nil"/>
            </w:tcBorders>
            <w:shd w:val="clear" w:color="auto" w:fill="auto"/>
            <w:noWrap/>
            <w:vAlign w:val="bottom"/>
            <w:hideMark/>
          </w:tcPr>
          <w:p w14:paraId="4D2E623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77B3ED7"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1E266392"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41C6AAFC"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D9A624E"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26BA4598" w14:textId="77777777" w:rsidR="00CC0CFE" w:rsidRPr="00CC0CFE" w:rsidRDefault="00CC0CFE" w:rsidP="009070F4">
            <w:pPr>
              <w:rPr>
                <w:lang w:eastAsia="zh-CN"/>
              </w:rPr>
            </w:pPr>
            <w:r w:rsidRPr="00CC0CFE">
              <w:rPr>
                <w:lang w:eastAsia="zh-CN"/>
              </w:rPr>
              <w:t>8.2</w:t>
            </w:r>
          </w:p>
        </w:tc>
        <w:tc>
          <w:tcPr>
            <w:tcW w:w="990" w:type="dxa"/>
            <w:tcBorders>
              <w:top w:val="nil"/>
              <w:left w:val="nil"/>
              <w:bottom w:val="nil"/>
              <w:right w:val="nil"/>
            </w:tcBorders>
            <w:shd w:val="clear" w:color="auto" w:fill="auto"/>
            <w:noWrap/>
            <w:vAlign w:val="bottom"/>
            <w:hideMark/>
          </w:tcPr>
          <w:p w14:paraId="530CAA6A" w14:textId="77777777" w:rsidR="00CC0CFE" w:rsidRPr="00CC0CFE" w:rsidRDefault="00CC0CFE" w:rsidP="009070F4">
            <w:pPr>
              <w:rPr>
                <w:lang w:eastAsia="zh-CN"/>
              </w:rPr>
            </w:pPr>
            <w:r w:rsidRPr="00CC0CFE">
              <w:rPr>
                <w:lang w:eastAsia="zh-CN"/>
              </w:rPr>
              <w:t>5694</w:t>
            </w:r>
          </w:p>
        </w:tc>
        <w:tc>
          <w:tcPr>
            <w:tcW w:w="1001" w:type="dxa"/>
            <w:tcBorders>
              <w:top w:val="nil"/>
              <w:left w:val="nil"/>
              <w:bottom w:val="nil"/>
              <w:right w:val="nil"/>
            </w:tcBorders>
            <w:shd w:val="clear" w:color="auto" w:fill="auto"/>
            <w:noWrap/>
            <w:vAlign w:val="bottom"/>
            <w:hideMark/>
          </w:tcPr>
          <w:p w14:paraId="27F28850"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E643CC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67D7937" w14:textId="77777777" w:rsidR="00CC0CFE" w:rsidRPr="00CC0CFE" w:rsidRDefault="00CC0CFE" w:rsidP="009070F4">
            <w:pPr>
              <w:rPr>
                <w:lang w:eastAsia="zh-CN"/>
              </w:rPr>
            </w:pPr>
            <w:r w:rsidRPr="00CC0CFE">
              <w:rPr>
                <w:lang w:eastAsia="zh-CN"/>
              </w:rPr>
              <w:t>0.0774</w:t>
            </w:r>
          </w:p>
        </w:tc>
      </w:tr>
      <w:tr w:rsidR="00CC0CFE" w:rsidRPr="00CC0CFE" w14:paraId="342FC885" w14:textId="77777777" w:rsidTr="00E66DB1">
        <w:trPr>
          <w:trHeight w:val="288"/>
        </w:trPr>
        <w:tc>
          <w:tcPr>
            <w:tcW w:w="1350" w:type="dxa"/>
            <w:tcBorders>
              <w:top w:val="nil"/>
              <w:left w:val="nil"/>
              <w:bottom w:val="nil"/>
              <w:right w:val="nil"/>
            </w:tcBorders>
            <w:shd w:val="clear" w:color="auto" w:fill="auto"/>
            <w:noWrap/>
            <w:vAlign w:val="bottom"/>
            <w:hideMark/>
          </w:tcPr>
          <w:p w14:paraId="0F53287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4430BF6"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1B2E837B"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6276D87A"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045BB58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D4F195D" w14:textId="77777777" w:rsidR="00CC0CFE" w:rsidRPr="00CC0CFE" w:rsidRDefault="00CC0CFE" w:rsidP="009070F4">
            <w:pPr>
              <w:rPr>
                <w:lang w:eastAsia="zh-CN"/>
              </w:rPr>
            </w:pPr>
            <w:r w:rsidRPr="00CC0CFE">
              <w:rPr>
                <w:lang w:eastAsia="zh-CN"/>
              </w:rPr>
              <w:t>16.3</w:t>
            </w:r>
          </w:p>
        </w:tc>
        <w:tc>
          <w:tcPr>
            <w:tcW w:w="990" w:type="dxa"/>
            <w:tcBorders>
              <w:top w:val="nil"/>
              <w:left w:val="nil"/>
              <w:bottom w:val="nil"/>
              <w:right w:val="nil"/>
            </w:tcBorders>
            <w:shd w:val="clear" w:color="auto" w:fill="auto"/>
            <w:noWrap/>
            <w:vAlign w:val="bottom"/>
            <w:hideMark/>
          </w:tcPr>
          <w:p w14:paraId="6E8CD628" w14:textId="77777777" w:rsidR="00CC0CFE" w:rsidRPr="00CC0CFE" w:rsidRDefault="00CC0CFE" w:rsidP="009070F4">
            <w:pPr>
              <w:rPr>
                <w:lang w:eastAsia="zh-CN"/>
              </w:rPr>
            </w:pPr>
            <w:r w:rsidRPr="00CC0CFE">
              <w:rPr>
                <w:lang w:eastAsia="zh-CN"/>
              </w:rPr>
              <w:t>5949.5</w:t>
            </w:r>
          </w:p>
        </w:tc>
        <w:tc>
          <w:tcPr>
            <w:tcW w:w="1001" w:type="dxa"/>
            <w:tcBorders>
              <w:top w:val="nil"/>
              <w:left w:val="nil"/>
              <w:bottom w:val="nil"/>
              <w:right w:val="nil"/>
            </w:tcBorders>
            <w:shd w:val="clear" w:color="auto" w:fill="auto"/>
            <w:noWrap/>
            <w:vAlign w:val="bottom"/>
            <w:hideMark/>
          </w:tcPr>
          <w:p w14:paraId="2C00A06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F16BAE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60E0DB0" w14:textId="77777777" w:rsidR="00CC0CFE" w:rsidRPr="00CC0CFE" w:rsidRDefault="00CC0CFE" w:rsidP="009070F4">
            <w:pPr>
              <w:rPr>
                <w:lang w:eastAsia="zh-CN"/>
              </w:rPr>
            </w:pPr>
            <w:r w:rsidRPr="00CC0CFE">
              <w:rPr>
                <w:lang w:eastAsia="zh-CN"/>
              </w:rPr>
              <w:t>0.0774</w:t>
            </w:r>
          </w:p>
        </w:tc>
      </w:tr>
      <w:tr w:rsidR="00CC0CFE" w:rsidRPr="00CC0CFE" w14:paraId="22D18711" w14:textId="77777777" w:rsidTr="00E66DB1">
        <w:trPr>
          <w:trHeight w:val="288"/>
        </w:trPr>
        <w:tc>
          <w:tcPr>
            <w:tcW w:w="1350" w:type="dxa"/>
            <w:tcBorders>
              <w:top w:val="nil"/>
              <w:left w:val="nil"/>
              <w:bottom w:val="nil"/>
              <w:right w:val="nil"/>
            </w:tcBorders>
            <w:shd w:val="clear" w:color="auto" w:fill="auto"/>
            <w:noWrap/>
            <w:vAlign w:val="bottom"/>
            <w:hideMark/>
          </w:tcPr>
          <w:p w14:paraId="282C56E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80ECBC9" w14:textId="77777777" w:rsidR="00CC0CFE" w:rsidRPr="00CC0CFE" w:rsidRDefault="00CC0CFE" w:rsidP="009070F4">
            <w:pPr>
              <w:rPr>
                <w:lang w:eastAsia="zh-CN"/>
              </w:rPr>
            </w:pPr>
            <w:r w:rsidRPr="00CC0CFE">
              <w:rPr>
                <w:lang w:eastAsia="zh-CN"/>
              </w:rPr>
              <w:t>2000</w:t>
            </w:r>
          </w:p>
        </w:tc>
        <w:tc>
          <w:tcPr>
            <w:tcW w:w="1079" w:type="dxa"/>
            <w:tcBorders>
              <w:top w:val="nil"/>
              <w:left w:val="nil"/>
              <w:bottom w:val="nil"/>
              <w:right w:val="nil"/>
            </w:tcBorders>
            <w:shd w:val="clear" w:color="auto" w:fill="auto"/>
            <w:noWrap/>
            <w:vAlign w:val="bottom"/>
            <w:hideMark/>
          </w:tcPr>
          <w:p w14:paraId="7AACBF20"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502D180C"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D007413"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571F670" w14:textId="77777777" w:rsidR="00CC0CFE" w:rsidRPr="00CC0CFE" w:rsidRDefault="00CC0CFE" w:rsidP="009070F4">
            <w:pPr>
              <w:rPr>
                <w:lang w:eastAsia="zh-CN"/>
              </w:rPr>
            </w:pPr>
            <w:r w:rsidRPr="00CC0CFE">
              <w:rPr>
                <w:lang w:eastAsia="zh-CN"/>
              </w:rPr>
              <w:t>15.6</w:t>
            </w:r>
          </w:p>
        </w:tc>
        <w:tc>
          <w:tcPr>
            <w:tcW w:w="990" w:type="dxa"/>
            <w:tcBorders>
              <w:top w:val="nil"/>
              <w:left w:val="nil"/>
              <w:bottom w:val="nil"/>
              <w:right w:val="nil"/>
            </w:tcBorders>
            <w:shd w:val="clear" w:color="auto" w:fill="auto"/>
            <w:noWrap/>
            <w:vAlign w:val="bottom"/>
            <w:hideMark/>
          </w:tcPr>
          <w:p w14:paraId="4007F224" w14:textId="77777777" w:rsidR="00CC0CFE" w:rsidRPr="00CC0CFE" w:rsidRDefault="00CC0CFE" w:rsidP="009070F4">
            <w:pPr>
              <w:rPr>
                <w:lang w:eastAsia="zh-CN"/>
              </w:rPr>
            </w:pPr>
            <w:r w:rsidRPr="00CC0CFE">
              <w:rPr>
                <w:lang w:eastAsia="zh-CN"/>
              </w:rPr>
              <w:t>5694</w:t>
            </w:r>
          </w:p>
        </w:tc>
        <w:tc>
          <w:tcPr>
            <w:tcW w:w="1001" w:type="dxa"/>
            <w:tcBorders>
              <w:top w:val="nil"/>
              <w:left w:val="nil"/>
              <w:bottom w:val="nil"/>
              <w:right w:val="nil"/>
            </w:tcBorders>
            <w:shd w:val="clear" w:color="auto" w:fill="auto"/>
            <w:noWrap/>
            <w:vAlign w:val="bottom"/>
            <w:hideMark/>
          </w:tcPr>
          <w:p w14:paraId="0BE1258D"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76A36D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0C78F4F" w14:textId="77777777" w:rsidR="00CC0CFE" w:rsidRPr="00CC0CFE" w:rsidRDefault="00CC0CFE" w:rsidP="009070F4">
            <w:pPr>
              <w:rPr>
                <w:lang w:eastAsia="zh-CN"/>
              </w:rPr>
            </w:pPr>
            <w:r w:rsidRPr="00CC0CFE">
              <w:rPr>
                <w:lang w:eastAsia="zh-CN"/>
              </w:rPr>
              <w:t>0.0774</w:t>
            </w:r>
          </w:p>
        </w:tc>
      </w:tr>
      <w:tr w:rsidR="00CC0CFE" w:rsidRPr="00CC0CFE" w14:paraId="55C25FBC" w14:textId="77777777" w:rsidTr="00E66DB1">
        <w:trPr>
          <w:trHeight w:val="288"/>
        </w:trPr>
        <w:tc>
          <w:tcPr>
            <w:tcW w:w="1350" w:type="dxa"/>
            <w:tcBorders>
              <w:top w:val="nil"/>
              <w:left w:val="nil"/>
              <w:bottom w:val="nil"/>
              <w:right w:val="nil"/>
            </w:tcBorders>
            <w:shd w:val="clear" w:color="auto" w:fill="auto"/>
            <w:noWrap/>
            <w:vAlign w:val="bottom"/>
            <w:hideMark/>
          </w:tcPr>
          <w:p w14:paraId="5B3767F2" w14:textId="77777777" w:rsidR="00CC0CFE" w:rsidRPr="00CC0CFE" w:rsidRDefault="00CC0CFE" w:rsidP="009070F4">
            <w:pPr>
              <w:rPr>
                <w:lang w:eastAsia="zh-CN"/>
              </w:rPr>
            </w:pPr>
            <w:r w:rsidRPr="00CC0CFE">
              <w:rPr>
                <w:lang w:eastAsia="zh-CN"/>
              </w:rPr>
              <w:t>Brisbane</w:t>
            </w:r>
          </w:p>
        </w:tc>
        <w:tc>
          <w:tcPr>
            <w:tcW w:w="1260" w:type="dxa"/>
            <w:tcBorders>
              <w:top w:val="nil"/>
              <w:left w:val="nil"/>
              <w:bottom w:val="nil"/>
              <w:right w:val="nil"/>
            </w:tcBorders>
            <w:shd w:val="clear" w:color="auto" w:fill="auto"/>
            <w:noWrap/>
            <w:vAlign w:val="bottom"/>
            <w:hideMark/>
          </w:tcPr>
          <w:p w14:paraId="779BA7C5"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2980303F"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35C7A825"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478A6351"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310E608" w14:textId="77777777" w:rsidR="00CC0CFE" w:rsidRPr="00CC0CFE" w:rsidRDefault="00CC0CFE" w:rsidP="009070F4">
            <w:pPr>
              <w:rPr>
                <w:lang w:eastAsia="zh-CN"/>
              </w:rPr>
            </w:pPr>
            <w:r w:rsidRPr="00CC0CFE">
              <w:rPr>
                <w:lang w:eastAsia="zh-CN"/>
              </w:rPr>
              <w:t>19.1</w:t>
            </w:r>
          </w:p>
        </w:tc>
        <w:tc>
          <w:tcPr>
            <w:tcW w:w="990" w:type="dxa"/>
            <w:tcBorders>
              <w:top w:val="nil"/>
              <w:left w:val="nil"/>
              <w:bottom w:val="nil"/>
              <w:right w:val="nil"/>
            </w:tcBorders>
            <w:shd w:val="clear" w:color="auto" w:fill="auto"/>
            <w:noWrap/>
            <w:vAlign w:val="bottom"/>
            <w:hideMark/>
          </w:tcPr>
          <w:p w14:paraId="5A557EF2" w14:textId="77777777" w:rsidR="00CC0CFE" w:rsidRPr="00CC0CFE" w:rsidRDefault="00CC0CFE" w:rsidP="009070F4">
            <w:pPr>
              <w:rPr>
                <w:lang w:eastAsia="zh-CN"/>
              </w:rPr>
            </w:pPr>
            <w:r w:rsidRPr="00CC0CFE">
              <w:rPr>
                <w:lang w:eastAsia="zh-CN"/>
              </w:rPr>
              <w:t>6971.5</w:t>
            </w:r>
          </w:p>
        </w:tc>
        <w:tc>
          <w:tcPr>
            <w:tcW w:w="1001" w:type="dxa"/>
            <w:tcBorders>
              <w:top w:val="nil"/>
              <w:left w:val="nil"/>
              <w:bottom w:val="nil"/>
              <w:right w:val="nil"/>
            </w:tcBorders>
            <w:shd w:val="clear" w:color="auto" w:fill="auto"/>
            <w:noWrap/>
            <w:vAlign w:val="bottom"/>
            <w:hideMark/>
          </w:tcPr>
          <w:p w14:paraId="1CF3F30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55BF9A6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2933E1B" w14:textId="77777777" w:rsidR="00CC0CFE" w:rsidRPr="00CC0CFE" w:rsidRDefault="00CC0CFE" w:rsidP="009070F4">
            <w:pPr>
              <w:rPr>
                <w:lang w:eastAsia="zh-CN"/>
              </w:rPr>
            </w:pPr>
            <w:r w:rsidRPr="00CC0CFE">
              <w:rPr>
                <w:lang w:eastAsia="zh-CN"/>
              </w:rPr>
              <w:t>0.0774</w:t>
            </w:r>
          </w:p>
        </w:tc>
      </w:tr>
      <w:tr w:rsidR="00CC0CFE" w:rsidRPr="00CC0CFE" w14:paraId="7BA612E5" w14:textId="77777777" w:rsidTr="00E66DB1">
        <w:trPr>
          <w:trHeight w:val="288"/>
        </w:trPr>
        <w:tc>
          <w:tcPr>
            <w:tcW w:w="1350" w:type="dxa"/>
            <w:tcBorders>
              <w:top w:val="nil"/>
              <w:left w:val="nil"/>
              <w:bottom w:val="nil"/>
              <w:right w:val="nil"/>
            </w:tcBorders>
            <w:shd w:val="clear" w:color="auto" w:fill="auto"/>
            <w:noWrap/>
            <w:vAlign w:val="bottom"/>
            <w:hideMark/>
          </w:tcPr>
          <w:p w14:paraId="1CDF858B" w14:textId="77777777" w:rsidR="00CC0CFE" w:rsidRPr="00CC0CFE" w:rsidRDefault="00CC0CFE" w:rsidP="009070F4">
            <w:pPr>
              <w:rPr>
                <w:lang w:eastAsia="zh-CN"/>
              </w:rPr>
            </w:pPr>
            <w:r w:rsidRPr="00CC0CFE">
              <w:rPr>
                <w:lang w:eastAsia="zh-CN"/>
              </w:rPr>
              <w:t>8</w:t>
            </w:r>
          </w:p>
        </w:tc>
        <w:tc>
          <w:tcPr>
            <w:tcW w:w="1260" w:type="dxa"/>
            <w:tcBorders>
              <w:top w:val="nil"/>
              <w:left w:val="nil"/>
              <w:bottom w:val="nil"/>
              <w:right w:val="nil"/>
            </w:tcBorders>
            <w:shd w:val="clear" w:color="auto" w:fill="auto"/>
            <w:noWrap/>
            <w:vAlign w:val="bottom"/>
            <w:hideMark/>
          </w:tcPr>
          <w:p w14:paraId="4612DB98"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5C7F359A"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738378E"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2B7F78F"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6A112E6" w14:textId="77777777" w:rsidR="00CC0CFE" w:rsidRPr="00CC0CFE" w:rsidRDefault="00CC0CFE" w:rsidP="009070F4">
            <w:pPr>
              <w:rPr>
                <w:lang w:eastAsia="zh-CN"/>
              </w:rPr>
            </w:pPr>
            <w:r w:rsidRPr="00CC0CFE">
              <w:rPr>
                <w:lang w:eastAsia="zh-CN"/>
              </w:rPr>
              <w:t>19.8</w:t>
            </w:r>
          </w:p>
        </w:tc>
        <w:tc>
          <w:tcPr>
            <w:tcW w:w="990" w:type="dxa"/>
            <w:tcBorders>
              <w:top w:val="nil"/>
              <w:left w:val="nil"/>
              <w:bottom w:val="nil"/>
              <w:right w:val="nil"/>
            </w:tcBorders>
            <w:shd w:val="clear" w:color="auto" w:fill="auto"/>
            <w:noWrap/>
            <w:vAlign w:val="bottom"/>
            <w:hideMark/>
          </w:tcPr>
          <w:p w14:paraId="2C5ED540" w14:textId="77777777" w:rsidR="00CC0CFE" w:rsidRPr="00CC0CFE" w:rsidRDefault="00CC0CFE" w:rsidP="009070F4">
            <w:pPr>
              <w:rPr>
                <w:lang w:eastAsia="zh-CN"/>
              </w:rPr>
            </w:pPr>
            <w:r w:rsidRPr="00CC0CFE">
              <w:rPr>
                <w:lang w:eastAsia="zh-CN"/>
              </w:rPr>
              <w:t>7227</w:t>
            </w:r>
          </w:p>
        </w:tc>
        <w:tc>
          <w:tcPr>
            <w:tcW w:w="1001" w:type="dxa"/>
            <w:tcBorders>
              <w:top w:val="nil"/>
              <w:left w:val="nil"/>
              <w:bottom w:val="nil"/>
              <w:right w:val="nil"/>
            </w:tcBorders>
            <w:shd w:val="clear" w:color="auto" w:fill="auto"/>
            <w:noWrap/>
            <w:vAlign w:val="bottom"/>
            <w:hideMark/>
          </w:tcPr>
          <w:p w14:paraId="4D27CDF8"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B15752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13BBBF2" w14:textId="77777777" w:rsidR="00CC0CFE" w:rsidRPr="00CC0CFE" w:rsidRDefault="00CC0CFE" w:rsidP="009070F4">
            <w:pPr>
              <w:rPr>
                <w:lang w:eastAsia="zh-CN"/>
              </w:rPr>
            </w:pPr>
            <w:r w:rsidRPr="00CC0CFE">
              <w:rPr>
                <w:lang w:eastAsia="zh-CN"/>
              </w:rPr>
              <w:t>0.0774</w:t>
            </w:r>
          </w:p>
        </w:tc>
      </w:tr>
      <w:tr w:rsidR="00CC0CFE" w:rsidRPr="00CC0CFE" w14:paraId="123C76B3" w14:textId="77777777" w:rsidTr="00E66DB1">
        <w:trPr>
          <w:trHeight w:val="288"/>
        </w:trPr>
        <w:tc>
          <w:tcPr>
            <w:tcW w:w="1350" w:type="dxa"/>
            <w:tcBorders>
              <w:top w:val="nil"/>
              <w:left w:val="nil"/>
              <w:bottom w:val="nil"/>
              <w:right w:val="nil"/>
            </w:tcBorders>
            <w:shd w:val="clear" w:color="auto" w:fill="auto"/>
            <w:noWrap/>
            <w:vAlign w:val="bottom"/>
            <w:hideMark/>
          </w:tcPr>
          <w:p w14:paraId="2D2FCF2F"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1E2BF872"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17E6F400"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122B5B86"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2462EE0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251A3C3" w14:textId="77777777" w:rsidR="00CC0CFE" w:rsidRPr="00CC0CFE" w:rsidRDefault="00CC0CFE" w:rsidP="009070F4">
            <w:pPr>
              <w:rPr>
                <w:lang w:eastAsia="zh-CN"/>
              </w:rPr>
            </w:pPr>
            <w:r w:rsidRPr="00CC0CFE">
              <w:rPr>
                <w:lang w:eastAsia="zh-CN"/>
              </w:rPr>
              <w:t>25</w:t>
            </w:r>
          </w:p>
        </w:tc>
        <w:tc>
          <w:tcPr>
            <w:tcW w:w="990" w:type="dxa"/>
            <w:tcBorders>
              <w:top w:val="nil"/>
              <w:left w:val="nil"/>
              <w:bottom w:val="nil"/>
              <w:right w:val="nil"/>
            </w:tcBorders>
            <w:shd w:val="clear" w:color="auto" w:fill="auto"/>
            <w:noWrap/>
            <w:vAlign w:val="bottom"/>
            <w:hideMark/>
          </w:tcPr>
          <w:p w14:paraId="11042BEF" w14:textId="77777777" w:rsidR="00CC0CFE" w:rsidRPr="00CC0CFE" w:rsidRDefault="00CC0CFE" w:rsidP="009070F4">
            <w:pPr>
              <w:rPr>
                <w:lang w:eastAsia="zh-CN"/>
              </w:rPr>
            </w:pPr>
            <w:r w:rsidRPr="00CC0CFE">
              <w:rPr>
                <w:lang w:eastAsia="zh-CN"/>
              </w:rPr>
              <w:t>9125</w:t>
            </w:r>
          </w:p>
        </w:tc>
        <w:tc>
          <w:tcPr>
            <w:tcW w:w="1001" w:type="dxa"/>
            <w:tcBorders>
              <w:top w:val="nil"/>
              <w:left w:val="nil"/>
              <w:bottom w:val="nil"/>
              <w:right w:val="nil"/>
            </w:tcBorders>
            <w:shd w:val="clear" w:color="auto" w:fill="auto"/>
            <w:noWrap/>
            <w:vAlign w:val="bottom"/>
            <w:hideMark/>
          </w:tcPr>
          <w:p w14:paraId="68163D3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837BCE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4D56B3CC" w14:textId="77777777" w:rsidR="00CC0CFE" w:rsidRPr="00CC0CFE" w:rsidRDefault="00CC0CFE" w:rsidP="009070F4">
            <w:pPr>
              <w:rPr>
                <w:lang w:eastAsia="zh-CN"/>
              </w:rPr>
            </w:pPr>
            <w:r w:rsidRPr="00CC0CFE">
              <w:rPr>
                <w:lang w:eastAsia="zh-CN"/>
              </w:rPr>
              <w:t>0.0774</w:t>
            </w:r>
          </w:p>
        </w:tc>
      </w:tr>
      <w:tr w:rsidR="00CC0CFE" w:rsidRPr="00CC0CFE" w14:paraId="40654BBE" w14:textId="77777777" w:rsidTr="00E66DB1">
        <w:trPr>
          <w:trHeight w:val="288"/>
        </w:trPr>
        <w:tc>
          <w:tcPr>
            <w:tcW w:w="1350" w:type="dxa"/>
            <w:tcBorders>
              <w:top w:val="nil"/>
              <w:left w:val="nil"/>
              <w:bottom w:val="nil"/>
              <w:right w:val="nil"/>
            </w:tcBorders>
            <w:shd w:val="clear" w:color="auto" w:fill="auto"/>
            <w:noWrap/>
            <w:vAlign w:val="bottom"/>
            <w:hideMark/>
          </w:tcPr>
          <w:p w14:paraId="34A25F7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435E333"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3259FC7C" w14:textId="77777777" w:rsidR="00CC0CFE" w:rsidRPr="00CC0CFE" w:rsidRDefault="00CC0CFE" w:rsidP="009070F4">
            <w:pPr>
              <w:rPr>
                <w:lang w:eastAsia="zh-CN"/>
              </w:rPr>
            </w:pPr>
            <w:r w:rsidRPr="00CC0CFE">
              <w:rPr>
                <w:lang w:eastAsia="zh-CN"/>
              </w:rPr>
              <w:t>4</w:t>
            </w:r>
          </w:p>
        </w:tc>
        <w:tc>
          <w:tcPr>
            <w:tcW w:w="923" w:type="dxa"/>
            <w:tcBorders>
              <w:top w:val="nil"/>
              <w:left w:val="nil"/>
              <w:bottom w:val="nil"/>
              <w:right w:val="nil"/>
            </w:tcBorders>
            <w:shd w:val="clear" w:color="auto" w:fill="auto"/>
            <w:noWrap/>
            <w:vAlign w:val="bottom"/>
            <w:hideMark/>
          </w:tcPr>
          <w:p w14:paraId="4137FC89"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1BDFE54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776C39B2" w14:textId="77777777" w:rsidR="00CC0CFE" w:rsidRPr="00CC0CFE" w:rsidRDefault="00CC0CFE" w:rsidP="009070F4">
            <w:pPr>
              <w:rPr>
                <w:lang w:eastAsia="zh-CN"/>
              </w:rPr>
            </w:pPr>
            <w:r w:rsidRPr="00CC0CFE">
              <w:rPr>
                <w:lang w:eastAsia="zh-CN"/>
              </w:rPr>
              <w:t>25.7</w:t>
            </w:r>
          </w:p>
        </w:tc>
        <w:tc>
          <w:tcPr>
            <w:tcW w:w="990" w:type="dxa"/>
            <w:tcBorders>
              <w:top w:val="nil"/>
              <w:left w:val="nil"/>
              <w:bottom w:val="nil"/>
              <w:right w:val="nil"/>
            </w:tcBorders>
            <w:shd w:val="clear" w:color="auto" w:fill="auto"/>
            <w:noWrap/>
            <w:vAlign w:val="bottom"/>
            <w:hideMark/>
          </w:tcPr>
          <w:p w14:paraId="0DEE5E7F" w14:textId="77777777" w:rsidR="00CC0CFE" w:rsidRPr="00CC0CFE" w:rsidRDefault="00CC0CFE" w:rsidP="009070F4">
            <w:pPr>
              <w:rPr>
                <w:lang w:eastAsia="zh-CN"/>
              </w:rPr>
            </w:pPr>
            <w:r w:rsidRPr="00CC0CFE">
              <w:rPr>
                <w:lang w:eastAsia="zh-CN"/>
              </w:rPr>
              <w:t>9380.5</w:t>
            </w:r>
          </w:p>
        </w:tc>
        <w:tc>
          <w:tcPr>
            <w:tcW w:w="1001" w:type="dxa"/>
            <w:tcBorders>
              <w:top w:val="nil"/>
              <w:left w:val="nil"/>
              <w:bottom w:val="nil"/>
              <w:right w:val="nil"/>
            </w:tcBorders>
            <w:shd w:val="clear" w:color="auto" w:fill="auto"/>
            <w:noWrap/>
            <w:vAlign w:val="bottom"/>
            <w:hideMark/>
          </w:tcPr>
          <w:p w14:paraId="0CABF94B"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C876CD7"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2674F98" w14:textId="77777777" w:rsidR="00CC0CFE" w:rsidRPr="00CC0CFE" w:rsidRDefault="00CC0CFE" w:rsidP="009070F4">
            <w:pPr>
              <w:rPr>
                <w:lang w:eastAsia="zh-CN"/>
              </w:rPr>
            </w:pPr>
            <w:r w:rsidRPr="00CC0CFE">
              <w:rPr>
                <w:lang w:eastAsia="zh-CN"/>
              </w:rPr>
              <w:t>0.0774</w:t>
            </w:r>
          </w:p>
        </w:tc>
      </w:tr>
      <w:tr w:rsidR="00CC0CFE" w:rsidRPr="00CC0CFE" w14:paraId="33B9D30A" w14:textId="77777777" w:rsidTr="00E66DB1">
        <w:trPr>
          <w:trHeight w:val="288"/>
        </w:trPr>
        <w:tc>
          <w:tcPr>
            <w:tcW w:w="1350" w:type="dxa"/>
            <w:tcBorders>
              <w:top w:val="nil"/>
              <w:left w:val="nil"/>
              <w:bottom w:val="nil"/>
              <w:right w:val="nil"/>
            </w:tcBorders>
            <w:shd w:val="clear" w:color="auto" w:fill="auto"/>
            <w:noWrap/>
            <w:vAlign w:val="bottom"/>
            <w:hideMark/>
          </w:tcPr>
          <w:p w14:paraId="0917837B"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61BB5C9"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5019D163"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98295FD"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1C0C846"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BD01C92" w14:textId="77777777" w:rsidR="00CC0CFE" w:rsidRPr="00CC0CFE" w:rsidRDefault="00CC0CFE" w:rsidP="009070F4">
            <w:pPr>
              <w:rPr>
                <w:lang w:eastAsia="zh-CN"/>
              </w:rPr>
            </w:pPr>
            <w:r w:rsidRPr="00CC0CFE">
              <w:rPr>
                <w:lang w:eastAsia="zh-CN"/>
              </w:rPr>
              <w:t>15.1</w:t>
            </w:r>
          </w:p>
        </w:tc>
        <w:tc>
          <w:tcPr>
            <w:tcW w:w="990" w:type="dxa"/>
            <w:tcBorders>
              <w:top w:val="nil"/>
              <w:left w:val="nil"/>
              <w:bottom w:val="nil"/>
              <w:right w:val="nil"/>
            </w:tcBorders>
            <w:shd w:val="clear" w:color="auto" w:fill="auto"/>
            <w:noWrap/>
            <w:vAlign w:val="bottom"/>
            <w:hideMark/>
          </w:tcPr>
          <w:p w14:paraId="49E4B952" w14:textId="77777777" w:rsidR="00CC0CFE" w:rsidRPr="00CC0CFE" w:rsidRDefault="00CC0CFE" w:rsidP="009070F4">
            <w:pPr>
              <w:rPr>
                <w:lang w:eastAsia="zh-CN"/>
              </w:rPr>
            </w:pPr>
            <w:r w:rsidRPr="00CC0CFE">
              <w:rPr>
                <w:lang w:eastAsia="zh-CN"/>
              </w:rPr>
              <w:t>5511.5</w:t>
            </w:r>
          </w:p>
        </w:tc>
        <w:tc>
          <w:tcPr>
            <w:tcW w:w="1001" w:type="dxa"/>
            <w:tcBorders>
              <w:top w:val="nil"/>
              <w:left w:val="nil"/>
              <w:bottom w:val="nil"/>
              <w:right w:val="nil"/>
            </w:tcBorders>
            <w:shd w:val="clear" w:color="auto" w:fill="auto"/>
            <w:noWrap/>
            <w:vAlign w:val="bottom"/>
            <w:hideMark/>
          </w:tcPr>
          <w:p w14:paraId="66A6660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8A57303"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E3A0AB7" w14:textId="77777777" w:rsidR="00CC0CFE" w:rsidRPr="00CC0CFE" w:rsidRDefault="00CC0CFE" w:rsidP="009070F4">
            <w:pPr>
              <w:rPr>
                <w:lang w:eastAsia="zh-CN"/>
              </w:rPr>
            </w:pPr>
            <w:r w:rsidRPr="00CC0CFE">
              <w:rPr>
                <w:lang w:eastAsia="zh-CN"/>
              </w:rPr>
              <w:t>0.0774</w:t>
            </w:r>
          </w:p>
        </w:tc>
      </w:tr>
      <w:tr w:rsidR="00CC0CFE" w:rsidRPr="00CC0CFE" w14:paraId="72188531" w14:textId="77777777" w:rsidTr="00E66DB1">
        <w:trPr>
          <w:trHeight w:val="288"/>
        </w:trPr>
        <w:tc>
          <w:tcPr>
            <w:tcW w:w="1350" w:type="dxa"/>
            <w:tcBorders>
              <w:top w:val="nil"/>
              <w:left w:val="nil"/>
              <w:bottom w:val="nil"/>
              <w:right w:val="nil"/>
            </w:tcBorders>
            <w:shd w:val="clear" w:color="auto" w:fill="auto"/>
            <w:noWrap/>
            <w:vAlign w:val="bottom"/>
            <w:hideMark/>
          </w:tcPr>
          <w:p w14:paraId="7AE2083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C61064F"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413BDBB1"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3067EAB8"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1DA47162"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89E7C97" w14:textId="77777777" w:rsidR="00CC0CFE" w:rsidRPr="00CC0CFE" w:rsidRDefault="00CC0CFE" w:rsidP="009070F4">
            <w:pPr>
              <w:rPr>
                <w:lang w:eastAsia="zh-CN"/>
              </w:rPr>
            </w:pPr>
            <w:r w:rsidRPr="00CC0CFE">
              <w:rPr>
                <w:lang w:eastAsia="zh-CN"/>
              </w:rPr>
              <w:t>14</w:t>
            </w:r>
          </w:p>
        </w:tc>
        <w:tc>
          <w:tcPr>
            <w:tcW w:w="990" w:type="dxa"/>
            <w:tcBorders>
              <w:top w:val="nil"/>
              <w:left w:val="nil"/>
              <w:bottom w:val="nil"/>
              <w:right w:val="nil"/>
            </w:tcBorders>
            <w:shd w:val="clear" w:color="auto" w:fill="auto"/>
            <w:noWrap/>
            <w:vAlign w:val="bottom"/>
            <w:hideMark/>
          </w:tcPr>
          <w:p w14:paraId="031E8B58" w14:textId="77777777" w:rsidR="00CC0CFE" w:rsidRPr="00CC0CFE" w:rsidRDefault="00CC0CFE" w:rsidP="009070F4">
            <w:pPr>
              <w:rPr>
                <w:lang w:eastAsia="zh-CN"/>
              </w:rPr>
            </w:pPr>
            <w:r w:rsidRPr="00CC0CFE">
              <w:rPr>
                <w:lang w:eastAsia="zh-CN"/>
              </w:rPr>
              <w:t>5110</w:t>
            </w:r>
          </w:p>
        </w:tc>
        <w:tc>
          <w:tcPr>
            <w:tcW w:w="1001" w:type="dxa"/>
            <w:tcBorders>
              <w:top w:val="nil"/>
              <w:left w:val="nil"/>
              <w:bottom w:val="nil"/>
              <w:right w:val="nil"/>
            </w:tcBorders>
            <w:shd w:val="clear" w:color="auto" w:fill="auto"/>
            <w:noWrap/>
            <w:vAlign w:val="bottom"/>
            <w:hideMark/>
          </w:tcPr>
          <w:p w14:paraId="45D46451"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0195DDC"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83270A6" w14:textId="77777777" w:rsidR="00CC0CFE" w:rsidRPr="00CC0CFE" w:rsidRDefault="00CC0CFE" w:rsidP="009070F4">
            <w:pPr>
              <w:rPr>
                <w:lang w:eastAsia="zh-CN"/>
              </w:rPr>
            </w:pPr>
            <w:r w:rsidRPr="00CC0CFE">
              <w:rPr>
                <w:lang w:eastAsia="zh-CN"/>
              </w:rPr>
              <w:t>0.0774</w:t>
            </w:r>
          </w:p>
        </w:tc>
      </w:tr>
      <w:tr w:rsidR="00CC0CFE" w:rsidRPr="00CC0CFE" w14:paraId="48C998E6" w14:textId="77777777" w:rsidTr="00E66DB1">
        <w:trPr>
          <w:trHeight w:val="288"/>
        </w:trPr>
        <w:tc>
          <w:tcPr>
            <w:tcW w:w="1350" w:type="dxa"/>
            <w:tcBorders>
              <w:top w:val="nil"/>
              <w:left w:val="nil"/>
              <w:bottom w:val="nil"/>
              <w:right w:val="nil"/>
            </w:tcBorders>
            <w:shd w:val="clear" w:color="auto" w:fill="auto"/>
            <w:noWrap/>
            <w:vAlign w:val="bottom"/>
            <w:hideMark/>
          </w:tcPr>
          <w:p w14:paraId="31BA9E11"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5F4EAFFD"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68C2777E"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076EFCE9"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7E92BD8"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5743D5F5" w14:textId="77777777" w:rsidR="00CC0CFE" w:rsidRPr="00CC0CFE" w:rsidRDefault="00CC0CFE" w:rsidP="009070F4">
            <w:pPr>
              <w:rPr>
                <w:lang w:eastAsia="zh-CN"/>
              </w:rPr>
            </w:pPr>
            <w:r w:rsidRPr="00CC0CFE">
              <w:rPr>
                <w:lang w:eastAsia="zh-CN"/>
              </w:rPr>
              <w:t>21</w:t>
            </w:r>
          </w:p>
        </w:tc>
        <w:tc>
          <w:tcPr>
            <w:tcW w:w="990" w:type="dxa"/>
            <w:tcBorders>
              <w:top w:val="nil"/>
              <w:left w:val="nil"/>
              <w:bottom w:val="nil"/>
              <w:right w:val="nil"/>
            </w:tcBorders>
            <w:shd w:val="clear" w:color="auto" w:fill="auto"/>
            <w:noWrap/>
            <w:vAlign w:val="bottom"/>
            <w:hideMark/>
          </w:tcPr>
          <w:p w14:paraId="607405B3" w14:textId="77777777" w:rsidR="00CC0CFE" w:rsidRPr="00CC0CFE" w:rsidRDefault="00CC0CFE" w:rsidP="009070F4">
            <w:pPr>
              <w:rPr>
                <w:lang w:eastAsia="zh-CN"/>
              </w:rPr>
            </w:pPr>
            <w:r w:rsidRPr="00CC0CFE">
              <w:rPr>
                <w:lang w:eastAsia="zh-CN"/>
              </w:rPr>
              <w:t>7665</w:t>
            </w:r>
          </w:p>
        </w:tc>
        <w:tc>
          <w:tcPr>
            <w:tcW w:w="1001" w:type="dxa"/>
            <w:tcBorders>
              <w:top w:val="nil"/>
              <w:left w:val="nil"/>
              <w:bottom w:val="nil"/>
              <w:right w:val="nil"/>
            </w:tcBorders>
            <w:shd w:val="clear" w:color="auto" w:fill="auto"/>
            <w:noWrap/>
            <w:vAlign w:val="bottom"/>
            <w:hideMark/>
          </w:tcPr>
          <w:p w14:paraId="5E0B7ADE"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975847D"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2C68BA8E" w14:textId="77777777" w:rsidR="00CC0CFE" w:rsidRPr="00CC0CFE" w:rsidRDefault="00CC0CFE" w:rsidP="009070F4">
            <w:pPr>
              <w:rPr>
                <w:lang w:eastAsia="zh-CN"/>
              </w:rPr>
            </w:pPr>
            <w:r w:rsidRPr="00CC0CFE">
              <w:rPr>
                <w:lang w:eastAsia="zh-CN"/>
              </w:rPr>
              <w:t>0.0774</w:t>
            </w:r>
          </w:p>
        </w:tc>
      </w:tr>
      <w:tr w:rsidR="00CC0CFE" w:rsidRPr="00CC0CFE" w14:paraId="1C0CD086" w14:textId="77777777" w:rsidTr="00E66DB1">
        <w:trPr>
          <w:trHeight w:val="288"/>
        </w:trPr>
        <w:tc>
          <w:tcPr>
            <w:tcW w:w="1350" w:type="dxa"/>
            <w:tcBorders>
              <w:top w:val="nil"/>
              <w:left w:val="nil"/>
              <w:bottom w:val="nil"/>
              <w:right w:val="nil"/>
            </w:tcBorders>
            <w:shd w:val="clear" w:color="auto" w:fill="auto"/>
            <w:noWrap/>
            <w:vAlign w:val="bottom"/>
            <w:hideMark/>
          </w:tcPr>
          <w:p w14:paraId="78FB9C0C"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679E7929"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459AFD06" w14:textId="77777777" w:rsidR="00CC0CFE" w:rsidRPr="00CC0CFE" w:rsidRDefault="00CC0CFE" w:rsidP="009070F4">
            <w:pPr>
              <w:rPr>
                <w:lang w:eastAsia="zh-CN"/>
              </w:rPr>
            </w:pPr>
            <w:r w:rsidRPr="00CC0CFE">
              <w:rPr>
                <w:lang w:eastAsia="zh-CN"/>
              </w:rPr>
              <w:t>3</w:t>
            </w:r>
          </w:p>
        </w:tc>
        <w:tc>
          <w:tcPr>
            <w:tcW w:w="923" w:type="dxa"/>
            <w:tcBorders>
              <w:top w:val="nil"/>
              <w:left w:val="nil"/>
              <w:bottom w:val="nil"/>
              <w:right w:val="nil"/>
            </w:tcBorders>
            <w:shd w:val="clear" w:color="auto" w:fill="auto"/>
            <w:noWrap/>
            <w:vAlign w:val="bottom"/>
            <w:hideMark/>
          </w:tcPr>
          <w:p w14:paraId="65E9B4EE"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1CF01ED"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D89B76B" w14:textId="77777777" w:rsidR="00CC0CFE" w:rsidRPr="00CC0CFE" w:rsidRDefault="00CC0CFE" w:rsidP="009070F4">
            <w:pPr>
              <w:rPr>
                <w:lang w:eastAsia="zh-CN"/>
              </w:rPr>
            </w:pPr>
            <w:r w:rsidRPr="00CC0CFE">
              <w:rPr>
                <w:lang w:eastAsia="zh-CN"/>
              </w:rPr>
              <w:t>19.9</w:t>
            </w:r>
          </w:p>
        </w:tc>
        <w:tc>
          <w:tcPr>
            <w:tcW w:w="990" w:type="dxa"/>
            <w:tcBorders>
              <w:top w:val="nil"/>
              <w:left w:val="nil"/>
              <w:bottom w:val="nil"/>
              <w:right w:val="nil"/>
            </w:tcBorders>
            <w:shd w:val="clear" w:color="auto" w:fill="auto"/>
            <w:noWrap/>
            <w:vAlign w:val="bottom"/>
            <w:hideMark/>
          </w:tcPr>
          <w:p w14:paraId="774E40EF" w14:textId="77777777" w:rsidR="00CC0CFE" w:rsidRPr="00CC0CFE" w:rsidRDefault="00CC0CFE" w:rsidP="009070F4">
            <w:pPr>
              <w:rPr>
                <w:lang w:eastAsia="zh-CN"/>
              </w:rPr>
            </w:pPr>
            <w:r w:rsidRPr="00CC0CFE">
              <w:rPr>
                <w:lang w:eastAsia="zh-CN"/>
              </w:rPr>
              <w:t>7263.5</w:t>
            </w:r>
          </w:p>
        </w:tc>
        <w:tc>
          <w:tcPr>
            <w:tcW w:w="1001" w:type="dxa"/>
            <w:tcBorders>
              <w:top w:val="nil"/>
              <w:left w:val="nil"/>
              <w:bottom w:val="nil"/>
              <w:right w:val="nil"/>
            </w:tcBorders>
            <w:shd w:val="clear" w:color="auto" w:fill="auto"/>
            <w:noWrap/>
            <w:vAlign w:val="bottom"/>
            <w:hideMark/>
          </w:tcPr>
          <w:p w14:paraId="101E127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6CB6A8E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67AB209" w14:textId="77777777" w:rsidR="00CC0CFE" w:rsidRPr="00CC0CFE" w:rsidRDefault="00CC0CFE" w:rsidP="009070F4">
            <w:pPr>
              <w:rPr>
                <w:lang w:eastAsia="zh-CN"/>
              </w:rPr>
            </w:pPr>
            <w:r w:rsidRPr="00CC0CFE">
              <w:rPr>
                <w:lang w:eastAsia="zh-CN"/>
              </w:rPr>
              <w:t>0.0774</w:t>
            </w:r>
          </w:p>
        </w:tc>
      </w:tr>
      <w:tr w:rsidR="00CC0CFE" w:rsidRPr="00CC0CFE" w14:paraId="376596BB" w14:textId="77777777" w:rsidTr="00E66DB1">
        <w:trPr>
          <w:trHeight w:val="288"/>
        </w:trPr>
        <w:tc>
          <w:tcPr>
            <w:tcW w:w="1350" w:type="dxa"/>
            <w:tcBorders>
              <w:top w:val="nil"/>
              <w:left w:val="nil"/>
              <w:bottom w:val="nil"/>
              <w:right w:val="nil"/>
            </w:tcBorders>
            <w:shd w:val="clear" w:color="auto" w:fill="auto"/>
            <w:noWrap/>
            <w:vAlign w:val="bottom"/>
            <w:hideMark/>
          </w:tcPr>
          <w:p w14:paraId="32A8629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0DA563B"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532ACB15"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2BBDC092"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29915B1C"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4861123E" w14:textId="77777777" w:rsidR="00CC0CFE" w:rsidRPr="00CC0CFE" w:rsidRDefault="00CC0CFE" w:rsidP="009070F4">
            <w:pPr>
              <w:rPr>
                <w:lang w:eastAsia="zh-CN"/>
              </w:rPr>
            </w:pPr>
            <w:r w:rsidRPr="00CC0CFE">
              <w:rPr>
                <w:lang w:eastAsia="zh-CN"/>
              </w:rPr>
              <w:t>13.5</w:t>
            </w:r>
          </w:p>
        </w:tc>
        <w:tc>
          <w:tcPr>
            <w:tcW w:w="990" w:type="dxa"/>
            <w:tcBorders>
              <w:top w:val="nil"/>
              <w:left w:val="nil"/>
              <w:bottom w:val="nil"/>
              <w:right w:val="nil"/>
            </w:tcBorders>
            <w:shd w:val="clear" w:color="auto" w:fill="auto"/>
            <w:noWrap/>
            <w:vAlign w:val="bottom"/>
            <w:hideMark/>
          </w:tcPr>
          <w:p w14:paraId="4F05C2E4" w14:textId="77777777" w:rsidR="00CC0CFE" w:rsidRPr="00CC0CFE" w:rsidRDefault="00CC0CFE" w:rsidP="009070F4">
            <w:pPr>
              <w:rPr>
                <w:lang w:eastAsia="zh-CN"/>
              </w:rPr>
            </w:pPr>
            <w:r w:rsidRPr="00CC0CFE">
              <w:rPr>
                <w:lang w:eastAsia="zh-CN"/>
              </w:rPr>
              <w:t>4927.5</w:t>
            </w:r>
          </w:p>
        </w:tc>
        <w:tc>
          <w:tcPr>
            <w:tcW w:w="1001" w:type="dxa"/>
            <w:tcBorders>
              <w:top w:val="nil"/>
              <w:left w:val="nil"/>
              <w:bottom w:val="nil"/>
              <w:right w:val="nil"/>
            </w:tcBorders>
            <w:shd w:val="clear" w:color="auto" w:fill="auto"/>
            <w:noWrap/>
            <w:vAlign w:val="bottom"/>
            <w:hideMark/>
          </w:tcPr>
          <w:p w14:paraId="2B12940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2C572F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6BD722F9" w14:textId="77777777" w:rsidR="00CC0CFE" w:rsidRPr="00CC0CFE" w:rsidRDefault="00CC0CFE" w:rsidP="009070F4">
            <w:pPr>
              <w:rPr>
                <w:lang w:eastAsia="zh-CN"/>
              </w:rPr>
            </w:pPr>
            <w:r w:rsidRPr="00CC0CFE">
              <w:rPr>
                <w:lang w:eastAsia="zh-CN"/>
              </w:rPr>
              <w:t>0.0774</w:t>
            </w:r>
          </w:p>
        </w:tc>
      </w:tr>
      <w:tr w:rsidR="00CC0CFE" w:rsidRPr="00CC0CFE" w14:paraId="07B9BB90" w14:textId="77777777" w:rsidTr="00E66DB1">
        <w:trPr>
          <w:trHeight w:val="288"/>
        </w:trPr>
        <w:tc>
          <w:tcPr>
            <w:tcW w:w="1350" w:type="dxa"/>
            <w:tcBorders>
              <w:top w:val="nil"/>
              <w:left w:val="nil"/>
              <w:bottom w:val="nil"/>
              <w:right w:val="nil"/>
            </w:tcBorders>
            <w:shd w:val="clear" w:color="auto" w:fill="auto"/>
            <w:noWrap/>
            <w:vAlign w:val="bottom"/>
            <w:hideMark/>
          </w:tcPr>
          <w:p w14:paraId="4F54607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7305C1F1"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3EEE3F66"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50307D7"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7050B080"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628FFFD4" w14:textId="77777777" w:rsidR="00CC0CFE" w:rsidRPr="00CC0CFE" w:rsidRDefault="00CC0CFE" w:rsidP="009070F4">
            <w:pPr>
              <w:rPr>
                <w:lang w:eastAsia="zh-CN"/>
              </w:rPr>
            </w:pPr>
            <w:r w:rsidRPr="00CC0CFE">
              <w:rPr>
                <w:lang w:eastAsia="zh-CN"/>
              </w:rPr>
              <w:t>10.4</w:t>
            </w:r>
          </w:p>
        </w:tc>
        <w:tc>
          <w:tcPr>
            <w:tcW w:w="990" w:type="dxa"/>
            <w:tcBorders>
              <w:top w:val="nil"/>
              <w:left w:val="nil"/>
              <w:bottom w:val="nil"/>
              <w:right w:val="nil"/>
            </w:tcBorders>
            <w:shd w:val="clear" w:color="auto" w:fill="auto"/>
            <w:noWrap/>
            <w:vAlign w:val="bottom"/>
            <w:hideMark/>
          </w:tcPr>
          <w:p w14:paraId="4956666B" w14:textId="77777777" w:rsidR="00CC0CFE" w:rsidRPr="00CC0CFE" w:rsidRDefault="00CC0CFE" w:rsidP="009070F4">
            <w:pPr>
              <w:rPr>
                <w:lang w:eastAsia="zh-CN"/>
              </w:rPr>
            </w:pPr>
            <w:r w:rsidRPr="00CC0CFE">
              <w:rPr>
                <w:lang w:eastAsia="zh-CN"/>
              </w:rPr>
              <w:t>3796</w:t>
            </w:r>
          </w:p>
        </w:tc>
        <w:tc>
          <w:tcPr>
            <w:tcW w:w="1001" w:type="dxa"/>
            <w:tcBorders>
              <w:top w:val="nil"/>
              <w:left w:val="nil"/>
              <w:bottom w:val="nil"/>
              <w:right w:val="nil"/>
            </w:tcBorders>
            <w:shd w:val="clear" w:color="auto" w:fill="auto"/>
            <w:noWrap/>
            <w:vAlign w:val="bottom"/>
            <w:hideMark/>
          </w:tcPr>
          <w:p w14:paraId="12A4011F"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8CBCB78"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D497FD3" w14:textId="77777777" w:rsidR="00CC0CFE" w:rsidRPr="00CC0CFE" w:rsidRDefault="00CC0CFE" w:rsidP="009070F4">
            <w:pPr>
              <w:rPr>
                <w:lang w:eastAsia="zh-CN"/>
              </w:rPr>
            </w:pPr>
            <w:r w:rsidRPr="00CC0CFE">
              <w:rPr>
                <w:lang w:eastAsia="zh-CN"/>
              </w:rPr>
              <w:t>0.0774</w:t>
            </w:r>
          </w:p>
        </w:tc>
      </w:tr>
      <w:tr w:rsidR="00CC0CFE" w:rsidRPr="00CC0CFE" w14:paraId="0AD571DE" w14:textId="77777777" w:rsidTr="00E66DB1">
        <w:trPr>
          <w:trHeight w:val="288"/>
        </w:trPr>
        <w:tc>
          <w:tcPr>
            <w:tcW w:w="1350" w:type="dxa"/>
            <w:tcBorders>
              <w:top w:val="nil"/>
              <w:left w:val="nil"/>
              <w:bottom w:val="nil"/>
              <w:right w:val="nil"/>
            </w:tcBorders>
            <w:shd w:val="clear" w:color="auto" w:fill="auto"/>
            <w:noWrap/>
            <w:vAlign w:val="bottom"/>
            <w:hideMark/>
          </w:tcPr>
          <w:p w14:paraId="7B5D4B2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51991E1"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00FE35E4"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3366147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6E2AF7C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016FC87A" w14:textId="77777777" w:rsidR="00CC0CFE" w:rsidRPr="00CC0CFE" w:rsidRDefault="00CC0CFE" w:rsidP="009070F4">
            <w:pPr>
              <w:rPr>
                <w:lang w:eastAsia="zh-CN"/>
              </w:rPr>
            </w:pPr>
            <w:r w:rsidRPr="00CC0CFE">
              <w:rPr>
                <w:lang w:eastAsia="zh-CN"/>
              </w:rPr>
              <w:t>19.4</w:t>
            </w:r>
          </w:p>
        </w:tc>
        <w:tc>
          <w:tcPr>
            <w:tcW w:w="990" w:type="dxa"/>
            <w:tcBorders>
              <w:top w:val="nil"/>
              <w:left w:val="nil"/>
              <w:bottom w:val="nil"/>
              <w:right w:val="nil"/>
            </w:tcBorders>
            <w:shd w:val="clear" w:color="auto" w:fill="auto"/>
            <w:noWrap/>
            <w:vAlign w:val="bottom"/>
            <w:hideMark/>
          </w:tcPr>
          <w:p w14:paraId="386A96E9" w14:textId="77777777" w:rsidR="00CC0CFE" w:rsidRPr="00CC0CFE" w:rsidRDefault="00CC0CFE" w:rsidP="009070F4">
            <w:pPr>
              <w:rPr>
                <w:lang w:eastAsia="zh-CN"/>
              </w:rPr>
            </w:pPr>
            <w:r w:rsidRPr="00CC0CFE">
              <w:rPr>
                <w:lang w:eastAsia="zh-CN"/>
              </w:rPr>
              <w:t>7081</w:t>
            </w:r>
          </w:p>
        </w:tc>
        <w:tc>
          <w:tcPr>
            <w:tcW w:w="1001" w:type="dxa"/>
            <w:tcBorders>
              <w:top w:val="nil"/>
              <w:left w:val="nil"/>
              <w:bottom w:val="nil"/>
              <w:right w:val="nil"/>
            </w:tcBorders>
            <w:shd w:val="clear" w:color="auto" w:fill="auto"/>
            <w:noWrap/>
            <w:vAlign w:val="bottom"/>
            <w:hideMark/>
          </w:tcPr>
          <w:p w14:paraId="6C2C3106"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661AA5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1BCFB813" w14:textId="77777777" w:rsidR="00CC0CFE" w:rsidRPr="00CC0CFE" w:rsidRDefault="00CC0CFE" w:rsidP="009070F4">
            <w:pPr>
              <w:rPr>
                <w:lang w:eastAsia="zh-CN"/>
              </w:rPr>
            </w:pPr>
            <w:r w:rsidRPr="00CC0CFE">
              <w:rPr>
                <w:lang w:eastAsia="zh-CN"/>
              </w:rPr>
              <w:t>0.0774</w:t>
            </w:r>
          </w:p>
        </w:tc>
      </w:tr>
      <w:tr w:rsidR="00CC0CFE" w:rsidRPr="00CC0CFE" w14:paraId="4DBBA57A" w14:textId="77777777" w:rsidTr="00E66DB1">
        <w:trPr>
          <w:trHeight w:val="288"/>
        </w:trPr>
        <w:tc>
          <w:tcPr>
            <w:tcW w:w="1350" w:type="dxa"/>
            <w:tcBorders>
              <w:top w:val="nil"/>
              <w:left w:val="nil"/>
              <w:bottom w:val="nil"/>
              <w:right w:val="nil"/>
            </w:tcBorders>
            <w:shd w:val="clear" w:color="auto" w:fill="auto"/>
            <w:noWrap/>
            <w:vAlign w:val="bottom"/>
            <w:hideMark/>
          </w:tcPr>
          <w:p w14:paraId="397E17A2"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55D6E5B"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5C5F5DFE" w14:textId="77777777" w:rsidR="00CC0CFE" w:rsidRPr="00CC0CFE" w:rsidRDefault="00CC0CFE" w:rsidP="009070F4">
            <w:pPr>
              <w:rPr>
                <w:lang w:eastAsia="zh-CN"/>
              </w:rPr>
            </w:pPr>
            <w:r w:rsidRPr="00CC0CFE">
              <w:rPr>
                <w:lang w:eastAsia="zh-CN"/>
              </w:rPr>
              <w:t>2</w:t>
            </w:r>
          </w:p>
        </w:tc>
        <w:tc>
          <w:tcPr>
            <w:tcW w:w="923" w:type="dxa"/>
            <w:tcBorders>
              <w:top w:val="nil"/>
              <w:left w:val="nil"/>
              <w:bottom w:val="nil"/>
              <w:right w:val="nil"/>
            </w:tcBorders>
            <w:shd w:val="clear" w:color="auto" w:fill="auto"/>
            <w:noWrap/>
            <w:vAlign w:val="bottom"/>
            <w:hideMark/>
          </w:tcPr>
          <w:p w14:paraId="51A5B74F"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5D7629F7"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1934C186" w14:textId="77777777" w:rsidR="00CC0CFE" w:rsidRPr="00CC0CFE" w:rsidRDefault="00CC0CFE" w:rsidP="009070F4">
            <w:pPr>
              <w:rPr>
                <w:lang w:eastAsia="zh-CN"/>
              </w:rPr>
            </w:pPr>
            <w:r w:rsidRPr="00CC0CFE">
              <w:rPr>
                <w:lang w:eastAsia="zh-CN"/>
              </w:rPr>
              <w:t>16.3</w:t>
            </w:r>
          </w:p>
        </w:tc>
        <w:tc>
          <w:tcPr>
            <w:tcW w:w="990" w:type="dxa"/>
            <w:tcBorders>
              <w:top w:val="nil"/>
              <w:left w:val="nil"/>
              <w:bottom w:val="nil"/>
              <w:right w:val="nil"/>
            </w:tcBorders>
            <w:shd w:val="clear" w:color="auto" w:fill="auto"/>
            <w:noWrap/>
            <w:vAlign w:val="bottom"/>
            <w:hideMark/>
          </w:tcPr>
          <w:p w14:paraId="17F0EE86" w14:textId="77777777" w:rsidR="00CC0CFE" w:rsidRPr="00CC0CFE" w:rsidRDefault="00CC0CFE" w:rsidP="009070F4">
            <w:pPr>
              <w:rPr>
                <w:lang w:eastAsia="zh-CN"/>
              </w:rPr>
            </w:pPr>
            <w:r w:rsidRPr="00CC0CFE">
              <w:rPr>
                <w:lang w:eastAsia="zh-CN"/>
              </w:rPr>
              <w:t>5949.5</w:t>
            </w:r>
          </w:p>
        </w:tc>
        <w:tc>
          <w:tcPr>
            <w:tcW w:w="1001" w:type="dxa"/>
            <w:tcBorders>
              <w:top w:val="nil"/>
              <w:left w:val="nil"/>
              <w:bottom w:val="nil"/>
              <w:right w:val="nil"/>
            </w:tcBorders>
            <w:shd w:val="clear" w:color="auto" w:fill="auto"/>
            <w:noWrap/>
            <w:vAlign w:val="bottom"/>
            <w:hideMark/>
          </w:tcPr>
          <w:p w14:paraId="10FB510A"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1460B59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5D241EBA" w14:textId="77777777" w:rsidR="00CC0CFE" w:rsidRPr="00CC0CFE" w:rsidRDefault="00CC0CFE" w:rsidP="009070F4">
            <w:pPr>
              <w:rPr>
                <w:lang w:eastAsia="zh-CN"/>
              </w:rPr>
            </w:pPr>
            <w:r w:rsidRPr="00CC0CFE">
              <w:rPr>
                <w:lang w:eastAsia="zh-CN"/>
              </w:rPr>
              <w:t>0.0774</w:t>
            </w:r>
          </w:p>
        </w:tc>
      </w:tr>
      <w:tr w:rsidR="00CC0CFE" w:rsidRPr="00CC0CFE" w14:paraId="7D96F318" w14:textId="77777777" w:rsidTr="00E66DB1">
        <w:trPr>
          <w:trHeight w:val="288"/>
        </w:trPr>
        <w:tc>
          <w:tcPr>
            <w:tcW w:w="1350" w:type="dxa"/>
            <w:tcBorders>
              <w:top w:val="nil"/>
              <w:left w:val="nil"/>
              <w:bottom w:val="nil"/>
              <w:right w:val="nil"/>
            </w:tcBorders>
            <w:shd w:val="clear" w:color="auto" w:fill="auto"/>
            <w:noWrap/>
            <w:vAlign w:val="bottom"/>
            <w:hideMark/>
          </w:tcPr>
          <w:p w14:paraId="32C82658"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4373BC76"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4A11C113"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2628D75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07D8D0A3"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23C8B603" w14:textId="77777777" w:rsidR="00CC0CFE" w:rsidRPr="00CC0CFE" w:rsidRDefault="00CC0CFE" w:rsidP="009070F4">
            <w:pPr>
              <w:rPr>
                <w:lang w:eastAsia="zh-CN"/>
              </w:rPr>
            </w:pPr>
            <w:r w:rsidRPr="00CC0CFE">
              <w:rPr>
                <w:lang w:eastAsia="zh-CN"/>
              </w:rPr>
              <w:t>8.7</w:t>
            </w:r>
          </w:p>
        </w:tc>
        <w:tc>
          <w:tcPr>
            <w:tcW w:w="990" w:type="dxa"/>
            <w:tcBorders>
              <w:top w:val="nil"/>
              <w:left w:val="nil"/>
              <w:bottom w:val="nil"/>
              <w:right w:val="nil"/>
            </w:tcBorders>
            <w:shd w:val="clear" w:color="auto" w:fill="auto"/>
            <w:noWrap/>
            <w:vAlign w:val="bottom"/>
            <w:hideMark/>
          </w:tcPr>
          <w:p w14:paraId="65FB5ECA" w14:textId="77777777" w:rsidR="00CC0CFE" w:rsidRPr="00CC0CFE" w:rsidRDefault="00CC0CFE" w:rsidP="009070F4">
            <w:pPr>
              <w:rPr>
                <w:lang w:eastAsia="zh-CN"/>
              </w:rPr>
            </w:pPr>
            <w:r w:rsidRPr="00CC0CFE">
              <w:rPr>
                <w:lang w:eastAsia="zh-CN"/>
              </w:rPr>
              <w:t>3175.5</w:t>
            </w:r>
          </w:p>
        </w:tc>
        <w:tc>
          <w:tcPr>
            <w:tcW w:w="1001" w:type="dxa"/>
            <w:tcBorders>
              <w:top w:val="nil"/>
              <w:left w:val="nil"/>
              <w:bottom w:val="nil"/>
              <w:right w:val="nil"/>
            </w:tcBorders>
            <w:shd w:val="clear" w:color="auto" w:fill="auto"/>
            <w:noWrap/>
            <w:vAlign w:val="bottom"/>
            <w:hideMark/>
          </w:tcPr>
          <w:p w14:paraId="77705315"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2B303575"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737F8179" w14:textId="77777777" w:rsidR="00CC0CFE" w:rsidRPr="00CC0CFE" w:rsidRDefault="00CC0CFE" w:rsidP="009070F4">
            <w:pPr>
              <w:rPr>
                <w:lang w:eastAsia="zh-CN"/>
              </w:rPr>
            </w:pPr>
            <w:r w:rsidRPr="00CC0CFE">
              <w:rPr>
                <w:lang w:eastAsia="zh-CN"/>
              </w:rPr>
              <w:t>0.0774</w:t>
            </w:r>
          </w:p>
        </w:tc>
      </w:tr>
      <w:tr w:rsidR="00CC0CFE" w:rsidRPr="00CC0CFE" w14:paraId="24FDB394" w14:textId="77777777" w:rsidTr="00E66DB1">
        <w:trPr>
          <w:trHeight w:val="288"/>
        </w:trPr>
        <w:tc>
          <w:tcPr>
            <w:tcW w:w="1350" w:type="dxa"/>
            <w:tcBorders>
              <w:top w:val="nil"/>
              <w:left w:val="nil"/>
              <w:bottom w:val="nil"/>
              <w:right w:val="nil"/>
            </w:tcBorders>
            <w:shd w:val="clear" w:color="auto" w:fill="auto"/>
            <w:noWrap/>
            <w:vAlign w:val="bottom"/>
            <w:hideMark/>
          </w:tcPr>
          <w:p w14:paraId="22F8CE8A"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E18507C"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45D48268"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049BB610" w14:textId="77777777" w:rsidR="00CC0CFE" w:rsidRPr="00CC0CFE" w:rsidRDefault="00CC0CFE" w:rsidP="009070F4">
            <w:pPr>
              <w:rPr>
                <w:lang w:eastAsia="zh-CN"/>
              </w:rPr>
            </w:pPr>
            <w:r w:rsidRPr="00CC0CFE">
              <w:rPr>
                <w:lang w:eastAsia="zh-CN"/>
              </w:rPr>
              <w:t>0</w:t>
            </w:r>
          </w:p>
        </w:tc>
        <w:tc>
          <w:tcPr>
            <w:tcW w:w="698" w:type="dxa"/>
            <w:tcBorders>
              <w:top w:val="nil"/>
              <w:left w:val="nil"/>
              <w:bottom w:val="nil"/>
              <w:right w:val="nil"/>
            </w:tcBorders>
            <w:shd w:val="clear" w:color="auto" w:fill="auto"/>
            <w:noWrap/>
            <w:vAlign w:val="bottom"/>
            <w:hideMark/>
          </w:tcPr>
          <w:p w14:paraId="64A434F7"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0A90C791" w14:textId="77777777" w:rsidR="00CC0CFE" w:rsidRPr="00CC0CFE" w:rsidRDefault="00CC0CFE" w:rsidP="009070F4">
            <w:pPr>
              <w:rPr>
                <w:lang w:eastAsia="zh-CN"/>
              </w:rPr>
            </w:pPr>
            <w:r w:rsidRPr="00CC0CFE">
              <w:rPr>
                <w:lang w:eastAsia="zh-CN"/>
              </w:rPr>
              <w:t>5.4</w:t>
            </w:r>
          </w:p>
        </w:tc>
        <w:tc>
          <w:tcPr>
            <w:tcW w:w="990" w:type="dxa"/>
            <w:tcBorders>
              <w:top w:val="nil"/>
              <w:left w:val="nil"/>
              <w:bottom w:val="nil"/>
              <w:right w:val="nil"/>
            </w:tcBorders>
            <w:shd w:val="clear" w:color="auto" w:fill="auto"/>
            <w:noWrap/>
            <w:vAlign w:val="bottom"/>
            <w:hideMark/>
          </w:tcPr>
          <w:p w14:paraId="6F44C55D" w14:textId="77777777" w:rsidR="00CC0CFE" w:rsidRPr="00CC0CFE" w:rsidRDefault="00CC0CFE" w:rsidP="009070F4">
            <w:pPr>
              <w:rPr>
                <w:lang w:eastAsia="zh-CN"/>
              </w:rPr>
            </w:pPr>
            <w:r w:rsidRPr="00CC0CFE">
              <w:rPr>
                <w:lang w:eastAsia="zh-CN"/>
              </w:rPr>
              <w:t>1971</w:t>
            </w:r>
          </w:p>
        </w:tc>
        <w:tc>
          <w:tcPr>
            <w:tcW w:w="1001" w:type="dxa"/>
            <w:tcBorders>
              <w:top w:val="nil"/>
              <w:left w:val="nil"/>
              <w:bottom w:val="nil"/>
              <w:right w:val="nil"/>
            </w:tcBorders>
            <w:shd w:val="clear" w:color="auto" w:fill="auto"/>
            <w:noWrap/>
            <w:vAlign w:val="bottom"/>
            <w:hideMark/>
          </w:tcPr>
          <w:p w14:paraId="3C5469C3"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0D6A23C0"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3BEA4249" w14:textId="77777777" w:rsidR="00CC0CFE" w:rsidRPr="00CC0CFE" w:rsidRDefault="00CC0CFE" w:rsidP="009070F4">
            <w:pPr>
              <w:rPr>
                <w:lang w:eastAsia="zh-CN"/>
              </w:rPr>
            </w:pPr>
            <w:r w:rsidRPr="00CC0CFE">
              <w:rPr>
                <w:lang w:eastAsia="zh-CN"/>
              </w:rPr>
              <w:t>0.0774</w:t>
            </w:r>
          </w:p>
        </w:tc>
      </w:tr>
      <w:tr w:rsidR="00CC0CFE" w:rsidRPr="00CC0CFE" w14:paraId="3388528B" w14:textId="77777777" w:rsidTr="00E66DB1">
        <w:trPr>
          <w:trHeight w:val="288"/>
        </w:trPr>
        <w:tc>
          <w:tcPr>
            <w:tcW w:w="1350" w:type="dxa"/>
            <w:tcBorders>
              <w:top w:val="nil"/>
              <w:left w:val="nil"/>
              <w:bottom w:val="nil"/>
              <w:right w:val="nil"/>
            </w:tcBorders>
            <w:shd w:val="clear" w:color="auto" w:fill="auto"/>
            <w:noWrap/>
            <w:vAlign w:val="bottom"/>
            <w:hideMark/>
          </w:tcPr>
          <w:p w14:paraId="33DEEC10"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0A12FD9A"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1597C3FB"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7A462F26"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718BC322" w14:textId="77777777" w:rsidR="00CC0CFE" w:rsidRPr="00CC0CFE" w:rsidRDefault="00CC0CFE" w:rsidP="009070F4">
            <w:pPr>
              <w:rPr>
                <w:lang w:eastAsia="zh-CN"/>
              </w:rPr>
            </w:pPr>
            <w:r w:rsidRPr="00CC0CFE">
              <w:rPr>
                <w:lang w:eastAsia="zh-CN"/>
              </w:rPr>
              <w:t>0</w:t>
            </w:r>
          </w:p>
        </w:tc>
        <w:tc>
          <w:tcPr>
            <w:tcW w:w="1170" w:type="dxa"/>
            <w:tcBorders>
              <w:top w:val="nil"/>
              <w:left w:val="nil"/>
              <w:bottom w:val="nil"/>
              <w:right w:val="nil"/>
            </w:tcBorders>
            <w:shd w:val="clear" w:color="auto" w:fill="auto"/>
            <w:noWrap/>
            <w:vAlign w:val="bottom"/>
            <w:hideMark/>
          </w:tcPr>
          <w:p w14:paraId="19C9D2C9" w14:textId="77777777" w:rsidR="00CC0CFE" w:rsidRPr="00CC0CFE" w:rsidRDefault="00CC0CFE" w:rsidP="009070F4">
            <w:pPr>
              <w:rPr>
                <w:lang w:eastAsia="zh-CN"/>
              </w:rPr>
            </w:pPr>
            <w:r w:rsidRPr="00CC0CFE">
              <w:rPr>
                <w:lang w:eastAsia="zh-CN"/>
              </w:rPr>
              <w:t>14.6</w:t>
            </w:r>
          </w:p>
        </w:tc>
        <w:tc>
          <w:tcPr>
            <w:tcW w:w="990" w:type="dxa"/>
            <w:tcBorders>
              <w:top w:val="nil"/>
              <w:left w:val="nil"/>
              <w:bottom w:val="nil"/>
              <w:right w:val="nil"/>
            </w:tcBorders>
            <w:shd w:val="clear" w:color="auto" w:fill="auto"/>
            <w:noWrap/>
            <w:vAlign w:val="bottom"/>
            <w:hideMark/>
          </w:tcPr>
          <w:p w14:paraId="6EA81DFE" w14:textId="77777777" w:rsidR="00CC0CFE" w:rsidRPr="00CC0CFE" w:rsidRDefault="00CC0CFE" w:rsidP="009070F4">
            <w:pPr>
              <w:rPr>
                <w:lang w:eastAsia="zh-CN"/>
              </w:rPr>
            </w:pPr>
            <w:r w:rsidRPr="00CC0CFE">
              <w:rPr>
                <w:lang w:eastAsia="zh-CN"/>
              </w:rPr>
              <w:t>5329</w:t>
            </w:r>
          </w:p>
        </w:tc>
        <w:tc>
          <w:tcPr>
            <w:tcW w:w="1001" w:type="dxa"/>
            <w:tcBorders>
              <w:top w:val="nil"/>
              <w:left w:val="nil"/>
              <w:bottom w:val="nil"/>
              <w:right w:val="nil"/>
            </w:tcBorders>
            <w:shd w:val="clear" w:color="auto" w:fill="auto"/>
            <w:noWrap/>
            <w:vAlign w:val="bottom"/>
            <w:hideMark/>
          </w:tcPr>
          <w:p w14:paraId="42938339"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301DF58E"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86205E2" w14:textId="77777777" w:rsidR="00CC0CFE" w:rsidRPr="00CC0CFE" w:rsidRDefault="00CC0CFE" w:rsidP="009070F4">
            <w:pPr>
              <w:rPr>
                <w:lang w:eastAsia="zh-CN"/>
              </w:rPr>
            </w:pPr>
            <w:r w:rsidRPr="00CC0CFE">
              <w:rPr>
                <w:lang w:eastAsia="zh-CN"/>
              </w:rPr>
              <w:t>0.0774</w:t>
            </w:r>
          </w:p>
        </w:tc>
      </w:tr>
      <w:tr w:rsidR="00CC0CFE" w:rsidRPr="00CC0CFE" w14:paraId="6D0954EB" w14:textId="77777777" w:rsidTr="00E66DB1">
        <w:trPr>
          <w:trHeight w:val="288"/>
        </w:trPr>
        <w:tc>
          <w:tcPr>
            <w:tcW w:w="1350" w:type="dxa"/>
            <w:tcBorders>
              <w:top w:val="nil"/>
              <w:left w:val="nil"/>
              <w:bottom w:val="nil"/>
              <w:right w:val="nil"/>
            </w:tcBorders>
            <w:shd w:val="clear" w:color="auto" w:fill="auto"/>
            <w:noWrap/>
            <w:vAlign w:val="bottom"/>
            <w:hideMark/>
          </w:tcPr>
          <w:p w14:paraId="0FD3751E" w14:textId="77777777" w:rsidR="00CC0CFE" w:rsidRPr="00CC0CFE" w:rsidRDefault="00CC0CFE" w:rsidP="009070F4">
            <w:pPr>
              <w:rPr>
                <w:lang w:eastAsia="zh-CN"/>
              </w:rPr>
            </w:pPr>
          </w:p>
        </w:tc>
        <w:tc>
          <w:tcPr>
            <w:tcW w:w="1260" w:type="dxa"/>
            <w:tcBorders>
              <w:top w:val="nil"/>
              <w:left w:val="nil"/>
              <w:bottom w:val="nil"/>
              <w:right w:val="nil"/>
            </w:tcBorders>
            <w:shd w:val="clear" w:color="auto" w:fill="auto"/>
            <w:noWrap/>
            <w:vAlign w:val="bottom"/>
            <w:hideMark/>
          </w:tcPr>
          <w:p w14:paraId="3E40B27A" w14:textId="77777777" w:rsidR="00CC0CFE" w:rsidRPr="00CC0CFE" w:rsidRDefault="00CC0CFE" w:rsidP="009070F4">
            <w:pPr>
              <w:rPr>
                <w:lang w:eastAsia="zh-CN"/>
              </w:rPr>
            </w:pPr>
            <w:r w:rsidRPr="00CC0CFE">
              <w:rPr>
                <w:lang w:eastAsia="zh-CN"/>
              </w:rPr>
              <w:t>4000</w:t>
            </w:r>
          </w:p>
        </w:tc>
        <w:tc>
          <w:tcPr>
            <w:tcW w:w="1079" w:type="dxa"/>
            <w:tcBorders>
              <w:top w:val="nil"/>
              <w:left w:val="nil"/>
              <w:bottom w:val="nil"/>
              <w:right w:val="nil"/>
            </w:tcBorders>
            <w:shd w:val="clear" w:color="auto" w:fill="auto"/>
            <w:noWrap/>
            <w:vAlign w:val="bottom"/>
            <w:hideMark/>
          </w:tcPr>
          <w:p w14:paraId="530BBD19" w14:textId="77777777" w:rsidR="00CC0CFE" w:rsidRPr="00CC0CFE" w:rsidRDefault="00CC0CFE" w:rsidP="009070F4">
            <w:pPr>
              <w:rPr>
                <w:lang w:eastAsia="zh-CN"/>
              </w:rPr>
            </w:pPr>
            <w:r w:rsidRPr="00CC0CFE">
              <w:rPr>
                <w:lang w:eastAsia="zh-CN"/>
              </w:rPr>
              <w:t>1</w:t>
            </w:r>
          </w:p>
        </w:tc>
        <w:tc>
          <w:tcPr>
            <w:tcW w:w="923" w:type="dxa"/>
            <w:tcBorders>
              <w:top w:val="nil"/>
              <w:left w:val="nil"/>
              <w:bottom w:val="nil"/>
              <w:right w:val="nil"/>
            </w:tcBorders>
            <w:shd w:val="clear" w:color="auto" w:fill="auto"/>
            <w:noWrap/>
            <w:vAlign w:val="bottom"/>
            <w:hideMark/>
          </w:tcPr>
          <w:p w14:paraId="04624C91" w14:textId="77777777" w:rsidR="00CC0CFE" w:rsidRPr="00CC0CFE" w:rsidRDefault="00CC0CFE" w:rsidP="009070F4">
            <w:pPr>
              <w:rPr>
                <w:lang w:eastAsia="zh-CN"/>
              </w:rPr>
            </w:pPr>
            <w:r w:rsidRPr="00CC0CFE">
              <w:rPr>
                <w:lang w:eastAsia="zh-CN"/>
              </w:rPr>
              <w:t>1</w:t>
            </w:r>
          </w:p>
        </w:tc>
        <w:tc>
          <w:tcPr>
            <w:tcW w:w="698" w:type="dxa"/>
            <w:tcBorders>
              <w:top w:val="nil"/>
              <w:left w:val="nil"/>
              <w:bottom w:val="nil"/>
              <w:right w:val="nil"/>
            </w:tcBorders>
            <w:shd w:val="clear" w:color="auto" w:fill="auto"/>
            <w:noWrap/>
            <w:vAlign w:val="bottom"/>
            <w:hideMark/>
          </w:tcPr>
          <w:p w14:paraId="4A1FFA0B" w14:textId="77777777" w:rsidR="00CC0CFE" w:rsidRPr="00CC0CFE" w:rsidRDefault="00CC0CFE" w:rsidP="009070F4">
            <w:pPr>
              <w:rPr>
                <w:lang w:eastAsia="zh-CN"/>
              </w:rPr>
            </w:pPr>
            <w:r w:rsidRPr="00CC0CFE">
              <w:rPr>
                <w:lang w:eastAsia="zh-CN"/>
              </w:rPr>
              <w:t>1</w:t>
            </w:r>
          </w:p>
        </w:tc>
        <w:tc>
          <w:tcPr>
            <w:tcW w:w="1170" w:type="dxa"/>
            <w:tcBorders>
              <w:top w:val="nil"/>
              <w:left w:val="nil"/>
              <w:bottom w:val="nil"/>
              <w:right w:val="nil"/>
            </w:tcBorders>
            <w:shd w:val="clear" w:color="auto" w:fill="auto"/>
            <w:noWrap/>
            <w:vAlign w:val="bottom"/>
            <w:hideMark/>
          </w:tcPr>
          <w:p w14:paraId="47C847A5" w14:textId="77777777" w:rsidR="00CC0CFE" w:rsidRPr="00CC0CFE" w:rsidRDefault="00CC0CFE" w:rsidP="009070F4">
            <w:pPr>
              <w:rPr>
                <w:lang w:eastAsia="zh-CN"/>
              </w:rPr>
            </w:pPr>
            <w:r w:rsidRPr="00CC0CFE">
              <w:rPr>
                <w:lang w:eastAsia="zh-CN"/>
              </w:rPr>
              <w:t>11.4</w:t>
            </w:r>
          </w:p>
        </w:tc>
        <w:tc>
          <w:tcPr>
            <w:tcW w:w="990" w:type="dxa"/>
            <w:tcBorders>
              <w:top w:val="nil"/>
              <w:left w:val="nil"/>
              <w:bottom w:val="nil"/>
              <w:right w:val="nil"/>
            </w:tcBorders>
            <w:shd w:val="clear" w:color="auto" w:fill="auto"/>
            <w:noWrap/>
            <w:vAlign w:val="bottom"/>
            <w:hideMark/>
          </w:tcPr>
          <w:p w14:paraId="69716200" w14:textId="77777777" w:rsidR="00CC0CFE" w:rsidRPr="00CC0CFE" w:rsidRDefault="00CC0CFE" w:rsidP="009070F4">
            <w:pPr>
              <w:rPr>
                <w:lang w:eastAsia="zh-CN"/>
              </w:rPr>
            </w:pPr>
            <w:r w:rsidRPr="00CC0CFE">
              <w:rPr>
                <w:lang w:eastAsia="zh-CN"/>
              </w:rPr>
              <w:t>4161</w:t>
            </w:r>
          </w:p>
        </w:tc>
        <w:tc>
          <w:tcPr>
            <w:tcW w:w="1001" w:type="dxa"/>
            <w:tcBorders>
              <w:top w:val="nil"/>
              <w:left w:val="nil"/>
              <w:bottom w:val="nil"/>
              <w:right w:val="nil"/>
            </w:tcBorders>
            <w:shd w:val="clear" w:color="auto" w:fill="auto"/>
            <w:noWrap/>
            <w:vAlign w:val="bottom"/>
            <w:hideMark/>
          </w:tcPr>
          <w:p w14:paraId="3DC98AC4" w14:textId="77777777" w:rsidR="00CC0CFE" w:rsidRPr="00CC0CFE" w:rsidRDefault="00CC0CFE" w:rsidP="009070F4">
            <w:pPr>
              <w:rPr>
                <w:lang w:eastAsia="zh-CN"/>
              </w:rPr>
            </w:pPr>
            <w:r w:rsidRPr="00CC0CFE">
              <w:rPr>
                <w:lang w:eastAsia="zh-CN"/>
              </w:rPr>
              <w:t>11</w:t>
            </w:r>
          </w:p>
        </w:tc>
        <w:tc>
          <w:tcPr>
            <w:tcW w:w="923" w:type="dxa"/>
            <w:tcBorders>
              <w:top w:val="nil"/>
              <w:left w:val="nil"/>
              <w:bottom w:val="nil"/>
              <w:right w:val="nil"/>
            </w:tcBorders>
            <w:shd w:val="clear" w:color="auto" w:fill="auto"/>
            <w:noWrap/>
            <w:vAlign w:val="bottom"/>
            <w:hideMark/>
          </w:tcPr>
          <w:p w14:paraId="77DD6933" w14:textId="77777777" w:rsidR="00CC0CFE" w:rsidRPr="00CC0CFE" w:rsidRDefault="00CC0CFE" w:rsidP="009070F4">
            <w:pPr>
              <w:rPr>
                <w:lang w:eastAsia="zh-CN"/>
              </w:rPr>
            </w:pPr>
            <w:r w:rsidRPr="00CC0CFE">
              <w:rPr>
                <w:lang w:eastAsia="zh-CN"/>
              </w:rPr>
              <w:t>0.2774</w:t>
            </w:r>
          </w:p>
        </w:tc>
        <w:tc>
          <w:tcPr>
            <w:tcW w:w="1046" w:type="dxa"/>
            <w:tcBorders>
              <w:top w:val="nil"/>
              <w:left w:val="nil"/>
              <w:bottom w:val="nil"/>
              <w:right w:val="nil"/>
            </w:tcBorders>
            <w:shd w:val="clear" w:color="auto" w:fill="auto"/>
            <w:noWrap/>
            <w:vAlign w:val="bottom"/>
            <w:hideMark/>
          </w:tcPr>
          <w:p w14:paraId="0419CE3B" w14:textId="77777777" w:rsidR="00CC0CFE" w:rsidRPr="00CC0CFE" w:rsidRDefault="00CC0CFE" w:rsidP="009070F4">
            <w:pPr>
              <w:rPr>
                <w:lang w:eastAsia="zh-CN"/>
              </w:rPr>
            </w:pPr>
            <w:r w:rsidRPr="00CC0CFE">
              <w:rPr>
                <w:lang w:eastAsia="zh-CN"/>
              </w:rPr>
              <w:t>0.0774</w:t>
            </w:r>
          </w:p>
        </w:tc>
      </w:tr>
    </w:tbl>
    <w:p w14:paraId="109E4093" w14:textId="77777777" w:rsidR="00CC0CFE" w:rsidRPr="00CC0CFE" w:rsidRDefault="00CC0CFE" w:rsidP="009070F4"/>
    <w:p w14:paraId="6FBA3F7E" w14:textId="1DA6E486" w:rsidR="00781050" w:rsidRDefault="00781050" w:rsidP="00781050">
      <w:pPr>
        <w:pStyle w:val="AppendixHeading1"/>
      </w:pPr>
      <w:r>
        <w:lastRenderedPageBreak/>
        <w:t>Appendix 8 – Matlab Source Code</w:t>
      </w:r>
    </w:p>
    <w:p w14:paraId="64A8D8E0" w14:textId="28F62FAD" w:rsidR="0019147A" w:rsidRDefault="0019147A" w:rsidP="009070F4"/>
    <w:p w14:paraId="41C4FD45" w14:textId="44027364" w:rsidR="00B51F38" w:rsidRPr="003B0C59" w:rsidRDefault="00B51F38" w:rsidP="005752F4">
      <w:pPr>
        <w:pStyle w:val="Heading1"/>
      </w:pPr>
      <w:bookmarkStart w:id="267" w:name="_Toc201479955"/>
      <w:bookmarkStart w:id="268" w:name="_Toc209836639"/>
      <w:bookmarkStart w:id="269" w:name="_Toc209836865"/>
      <w:bookmarkStart w:id="270" w:name="_Toc209873188"/>
      <w:bookmarkStart w:id="271" w:name="_Toc489804405"/>
      <w:r w:rsidRPr="003B0C59">
        <w:lastRenderedPageBreak/>
        <w:t>References</w:t>
      </w:r>
      <w:bookmarkEnd w:id="267"/>
      <w:bookmarkEnd w:id="268"/>
      <w:bookmarkEnd w:id="269"/>
      <w:bookmarkEnd w:id="270"/>
      <w:bookmarkEnd w:id="271"/>
    </w:p>
    <w:p w14:paraId="29333F63" w14:textId="77777777" w:rsidR="001128D3" w:rsidRPr="001128D3" w:rsidRDefault="0066749E" w:rsidP="009070F4">
      <w:pPr>
        <w:pStyle w:val="EndNoteBibliography"/>
      </w:pPr>
      <w:r>
        <w:fldChar w:fldCharType="begin"/>
      </w:r>
      <w:r w:rsidRPr="00EB2A8A">
        <w:instrText xml:space="preserve"> ADDIN EN.REFLIST </w:instrText>
      </w:r>
      <w:r>
        <w:fldChar w:fldCharType="separate"/>
      </w:r>
      <w:bookmarkStart w:id="272"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72"/>
    </w:p>
    <w:p w14:paraId="33DE19DC" w14:textId="77777777" w:rsidR="001128D3" w:rsidRPr="001128D3" w:rsidRDefault="001128D3" w:rsidP="009070F4">
      <w:pPr>
        <w:pStyle w:val="EndNoteBibliography"/>
      </w:pPr>
      <w:bookmarkStart w:id="273"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73"/>
    </w:p>
    <w:p w14:paraId="208BF9F0" w14:textId="77777777" w:rsidR="001128D3" w:rsidRPr="001128D3" w:rsidRDefault="001128D3" w:rsidP="009070F4">
      <w:pPr>
        <w:pStyle w:val="EndNoteBibliography"/>
      </w:pPr>
      <w:bookmarkStart w:id="274"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74"/>
    </w:p>
    <w:p w14:paraId="7611E7D6" w14:textId="77777777" w:rsidR="001128D3" w:rsidRPr="001128D3" w:rsidRDefault="001128D3" w:rsidP="009070F4">
      <w:pPr>
        <w:pStyle w:val="EndNoteBibliography"/>
      </w:pPr>
      <w:bookmarkStart w:id="275"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75"/>
    </w:p>
    <w:p w14:paraId="5009BA1E" w14:textId="77777777" w:rsidR="001128D3" w:rsidRPr="001128D3" w:rsidRDefault="001128D3" w:rsidP="009070F4">
      <w:pPr>
        <w:pStyle w:val="EndNoteBibliography"/>
      </w:pPr>
      <w:bookmarkStart w:id="276"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76"/>
    </w:p>
    <w:p w14:paraId="20AFE1E7" w14:textId="77777777" w:rsidR="001128D3" w:rsidRPr="001128D3" w:rsidRDefault="001128D3" w:rsidP="009070F4">
      <w:pPr>
        <w:pStyle w:val="EndNoteBibliography"/>
      </w:pPr>
      <w:bookmarkStart w:id="277"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77"/>
    </w:p>
    <w:p w14:paraId="543AFA42" w14:textId="77777777" w:rsidR="001128D3" w:rsidRPr="001128D3" w:rsidRDefault="001128D3" w:rsidP="009070F4">
      <w:pPr>
        <w:pStyle w:val="EndNoteBibliography"/>
      </w:pPr>
      <w:bookmarkStart w:id="278"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78"/>
    </w:p>
    <w:p w14:paraId="07963CFF" w14:textId="77777777" w:rsidR="001128D3" w:rsidRPr="001128D3" w:rsidRDefault="001128D3" w:rsidP="009070F4">
      <w:pPr>
        <w:pStyle w:val="EndNoteBibliography"/>
      </w:pPr>
      <w:bookmarkStart w:id="279"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79"/>
    </w:p>
    <w:p w14:paraId="757C6263" w14:textId="77777777" w:rsidR="001128D3" w:rsidRPr="001128D3" w:rsidRDefault="001128D3" w:rsidP="009070F4">
      <w:pPr>
        <w:pStyle w:val="EndNoteBibliography"/>
      </w:pPr>
      <w:bookmarkStart w:id="280"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80"/>
    </w:p>
    <w:p w14:paraId="2D083754" w14:textId="77777777" w:rsidR="001128D3" w:rsidRPr="001128D3" w:rsidRDefault="001128D3" w:rsidP="009070F4">
      <w:pPr>
        <w:pStyle w:val="EndNoteBibliography"/>
      </w:pPr>
      <w:bookmarkStart w:id="281"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81"/>
    </w:p>
    <w:p w14:paraId="2D6781C7" w14:textId="77777777" w:rsidR="001128D3" w:rsidRPr="001128D3" w:rsidRDefault="001128D3" w:rsidP="009070F4">
      <w:pPr>
        <w:pStyle w:val="EndNoteBibliography"/>
      </w:pPr>
      <w:bookmarkStart w:id="282"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82"/>
    </w:p>
    <w:p w14:paraId="1B7F72D9" w14:textId="77777777" w:rsidR="001128D3" w:rsidRPr="001128D3" w:rsidRDefault="001128D3" w:rsidP="009070F4">
      <w:pPr>
        <w:pStyle w:val="EndNoteBibliography"/>
      </w:pPr>
      <w:bookmarkStart w:id="283"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83"/>
    </w:p>
    <w:p w14:paraId="3A785223" w14:textId="77777777" w:rsidR="001128D3" w:rsidRPr="001128D3" w:rsidRDefault="001128D3" w:rsidP="009070F4">
      <w:pPr>
        <w:pStyle w:val="EndNoteBibliography"/>
      </w:pPr>
      <w:bookmarkStart w:id="284"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84"/>
    </w:p>
    <w:p w14:paraId="7D357C4A" w14:textId="77777777" w:rsidR="001128D3" w:rsidRPr="001128D3" w:rsidRDefault="001128D3" w:rsidP="009070F4">
      <w:pPr>
        <w:pStyle w:val="EndNoteBibliography"/>
      </w:pPr>
      <w:bookmarkStart w:id="285"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85"/>
    </w:p>
    <w:p w14:paraId="7364A9C8" w14:textId="77777777" w:rsidR="001128D3" w:rsidRPr="001128D3" w:rsidRDefault="001128D3" w:rsidP="009070F4">
      <w:pPr>
        <w:pStyle w:val="EndNoteBibliography"/>
      </w:pPr>
      <w:bookmarkStart w:id="286" w:name="_ENREF_15"/>
      <w:r w:rsidRPr="001128D3">
        <w:lastRenderedPageBreak/>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86"/>
    </w:p>
    <w:p w14:paraId="5BFA5795" w14:textId="77777777" w:rsidR="001128D3" w:rsidRPr="001128D3" w:rsidRDefault="001128D3" w:rsidP="009070F4">
      <w:pPr>
        <w:pStyle w:val="EndNoteBibliography"/>
      </w:pPr>
      <w:bookmarkStart w:id="287"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87"/>
    </w:p>
    <w:p w14:paraId="56093561" w14:textId="07B71AFF" w:rsidR="001128D3" w:rsidRPr="001128D3" w:rsidRDefault="001128D3" w:rsidP="009070F4">
      <w:pPr>
        <w:pStyle w:val="EndNoteBibliography"/>
      </w:pPr>
      <w:bookmarkStart w:id="288"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88"/>
    </w:p>
    <w:p w14:paraId="68DF8722" w14:textId="01A3E5E4" w:rsidR="001128D3" w:rsidRPr="001128D3" w:rsidRDefault="001128D3" w:rsidP="009070F4">
      <w:pPr>
        <w:pStyle w:val="EndNoteBibliography"/>
      </w:pPr>
      <w:bookmarkStart w:id="289" w:name="_ENREF_18"/>
      <w:r w:rsidRPr="001128D3">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89"/>
    </w:p>
    <w:p w14:paraId="11D101C2" w14:textId="77777777" w:rsidR="001128D3" w:rsidRPr="001128D3" w:rsidRDefault="001128D3" w:rsidP="009070F4">
      <w:pPr>
        <w:pStyle w:val="EndNoteBibliography"/>
      </w:pPr>
      <w:bookmarkStart w:id="290"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90"/>
    </w:p>
    <w:p w14:paraId="163A535B" w14:textId="77777777" w:rsidR="001128D3" w:rsidRPr="001128D3" w:rsidRDefault="001128D3" w:rsidP="009070F4">
      <w:pPr>
        <w:pStyle w:val="EndNoteBibliography"/>
      </w:pPr>
      <w:bookmarkStart w:id="291"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91"/>
    </w:p>
    <w:p w14:paraId="6455A9EF" w14:textId="77777777" w:rsidR="001128D3" w:rsidRPr="001128D3" w:rsidRDefault="001128D3" w:rsidP="009070F4">
      <w:pPr>
        <w:pStyle w:val="EndNoteBibliography"/>
      </w:pPr>
      <w:bookmarkStart w:id="292"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92"/>
    </w:p>
    <w:p w14:paraId="7BFDB3BB" w14:textId="77777777" w:rsidR="001128D3" w:rsidRPr="001128D3" w:rsidRDefault="001128D3" w:rsidP="009070F4">
      <w:pPr>
        <w:pStyle w:val="EndNoteBibliography"/>
      </w:pPr>
      <w:bookmarkStart w:id="293"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93"/>
    </w:p>
    <w:p w14:paraId="43193631" w14:textId="77777777" w:rsidR="001128D3" w:rsidRPr="001128D3" w:rsidRDefault="001128D3" w:rsidP="009070F4">
      <w:pPr>
        <w:pStyle w:val="EndNoteBibliography"/>
      </w:pPr>
      <w:bookmarkStart w:id="294" w:name="_ENREF_23"/>
      <w:r w:rsidRPr="001128D3">
        <w:t>[23]</w:t>
      </w:r>
      <w:r w:rsidRPr="001128D3">
        <w:tab/>
        <w:t>Deloitte, "US Solar Power Growth through 2040 Exponential or inconsequential?," September 2015 2015.</w:t>
      </w:r>
      <w:bookmarkEnd w:id="294"/>
    </w:p>
    <w:p w14:paraId="043FD137" w14:textId="77777777" w:rsidR="001128D3" w:rsidRPr="001128D3" w:rsidRDefault="001128D3" w:rsidP="009070F4">
      <w:pPr>
        <w:pStyle w:val="EndNoteBibliography"/>
      </w:pPr>
      <w:bookmarkStart w:id="295" w:name="_ENREF_24"/>
      <w:r w:rsidRPr="001128D3">
        <w:t>[24]</w:t>
      </w:r>
      <w:r w:rsidRPr="001128D3">
        <w:tab/>
        <w:t>C. E. Council, "Clean Energy Australia Report 2015," 2015. Printed by Complete Colour Printing.</w:t>
      </w:r>
      <w:bookmarkEnd w:id="295"/>
    </w:p>
    <w:p w14:paraId="19067160" w14:textId="77777777" w:rsidR="001128D3" w:rsidRPr="001128D3" w:rsidRDefault="001128D3" w:rsidP="009070F4">
      <w:pPr>
        <w:pStyle w:val="EndNoteBibliography"/>
      </w:pPr>
      <w:bookmarkStart w:id="296" w:name="_ENREF_25"/>
      <w:r w:rsidRPr="001128D3">
        <w:t>[25]</w:t>
      </w:r>
      <w:r w:rsidRPr="001128D3">
        <w:tab/>
        <w:t>REN21, "Renewables 2016 Global Status Report," no. REN21. 2016., 2016 2016.</w:t>
      </w:r>
      <w:bookmarkEnd w:id="296"/>
    </w:p>
    <w:p w14:paraId="31717132" w14:textId="77777777" w:rsidR="001128D3" w:rsidRPr="001128D3" w:rsidRDefault="001128D3" w:rsidP="009070F4">
      <w:pPr>
        <w:pStyle w:val="EndNoteBibliography"/>
      </w:pPr>
      <w:bookmarkStart w:id="297"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97"/>
    </w:p>
    <w:p w14:paraId="4DA59EBD" w14:textId="77777777" w:rsidR="001128D3" w:rsidRPr="001128D3" w:rsidRDefault="001128D3" w:rsidP="009070F4">
      <w:pPr>
        <w:pStyle w:val="EndNoteBibliography"/>
      </w:pPr>
      <w:bookmarkStart w:id="298" w:name="_ENREF_27"/>
      <w:r w:rsidRPr="001128D3">
        <w:t>[27]</w:t>
      </w:r>
      <w:r w:rsidRPr="001128D3">
        <w:tab/>
        <w:t>I. T. R. f. Photovoltaic, "International Technology Roadmap for Photovoltaic (ITRPV) 2014 Results," 2015.</w:t>
      </w:r>
      <w:bookmarkEnd w:id="298"/>
    </w:p>
    <w:p w14:paraId="390139CB" w14:textId="77777777" w:rsidR="001128D3" w:rsidRPr="001128D3" w:rsidRDefault="001128D3" w:rsidP="009070F4">
      <w:pPr>
        <w:pStyle w:val="EndNoteBibliography"/>
      </w:pPr>
      <w:bookmarkStart w:id="299"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99"/>
    </w:p>
    <w:p w14:paraId="72F275DB" w14:textId="77777777" w:rsidR="001128D3" w:rsidRPr="001128D3" w:rsidRDefault="001128D3" w:rsidP="009070F4">
      <w:pPr>
        <w:pStyle w:val="EndNoteBibliography"/>
      </w:pPr>
      <w:bookmarkStart w:id="300"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300"/>
    </w:p>
    <w:p w14:paraId="525A82C2" w14:textId="77777777" w:rsidR="001128D3" w:rsidRPr="001128D3" w:rsidRDefault="001128D3" w:rsidP="009070F4">
      <w:pPr>
        <w:pStyle w:val="EndNoteBibliography"/>
      </w:pPr>
      <w:bookmarkStart w:id="301"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301"/>
    </w:p>
    <w:p w14:paraId="54814228" w14:textId="77777777" w:rsidR="001128D3" w:rsidRPr="001128D3" w:rsidRDefault="001128D3" w:rsidP="009070F4">
      <w:pPr>
        <w:pStyle w:val="EndNoteBibliography"/>
      </w:pPr>
      <w:bookmarkStart w:id="302"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302"/>
    </w:p>
    <w:p w14:paraId="62EA545E" w14:textId="77777777" w:rsidR="001128D3" w:rsidRPr="001128D3" w:rsidRDefault="001128D3" w:rsidP="009070F4">
      <w:pPr>
        <w:pStyle w:val="EndNoteBibliography"/>
      </w:pPr>
      <w:bookmarkStart w:id="303" w:name="_ENREF_32"/>
      <w:r w:rsidRPr="001128D3">
        <w:lastRenderedPageBreak/>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303"/>
    </w:p>
    <w:p w14:paraId="54F81974" w14:textId="77777777" w:rsidR="001128D3" w:rsidRPr="001128D3" w:rsidRDefault="001128D3" w:rsidP="009070F4">
      <w:pPr>
        <w:pStyle w:val="EndNoteBibliography"/>
      </w:pPr>
      <w:bookmarkStart w:id="304"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304"/>
    </w:p>
    <w:p w14:paraId="429D7586" w14:textId="77777777" w:rsidR="001128D3" w:rsidRPr="001128D3" w:rsidRDefault="001128D3" w:rsidP="009070F4">
      <w:pPr>
        <w:pStyle w:val="EndNoteBibliography"/>
      </w:pPr>
      <w:bookmarkStart w:id="305"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305"/>
    </w:p>
    <w:p w14:paraId="30A3DC0B" w14:textId="77777777" w:rsidR="001128D3" w:rsidRPr="001128D3" w:rsidRDefault="001128D3" w:rsidP="009070F4">
      <w:pPr>
        <w:pStyle w:val="EndNoteBibliography"/>
      </w:pPr>
      <w:bookmarkStart w:id="306"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306"/>
    </w:p>
    <w:p w14:paraId="1504F974" w14:textId="574D3382" w:rsidR="001128D3" w:rsidRPr="001128D3" w:rsidRDefault="001128D3" w:rsidP="009070F4">
      <w:pPr>
        <w:pStyle w:val="EndNoteBibliography"/>
      </w:pPr>
      <w:bookmarkStart w:id="307" w:name="_ENREF_36"/>
      <w:r w:rsidRPr="001128D3">
        <w:t>[36]</w:t>
      </w:r>
      <w:r w:rsidRPr="001128D3">
        <w:tab/>
        <w:t xml:space="preserve">S. Solar. (2017). </w:t>
      </w:r>
      <w:r w:rsidRPr="001128D3">
        <w:rPr>
          <w:i/>
        </w:rPr>
        <w:t>250W Polycrystalline Module Data Sheet</w:t>
      </w:r>
      <w:r w:rsidRPr="001128D3">
        <w:t>. Available: www.sapphire-solar.com</w:t>
      </w:r>
      <w:bookmarkEnd w:id="307"/>
    </w:p>
    <w:p w14:paraId="333415C6" w14:textId="364A312C" w:rsidR="001128D3" w:rsidRPr="001128D3" w:rsidRDefault="001128D3" w:rsidP="009070F4">
      <w:pPr>
        <w:pStyle w:val="EndNoteBibliography"/>
      </w:pPr>
      <w:bookmarkStart w:id="308"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308"/>
    </w:p>
    <w:p w14:paraId="1C19413B" w14:textId="77777777" w:rsidR="001128D3" w:rsidRPr="001128D3" w:rsidRDefault="001128D3" w:rsidP="009070F4">
      <w:pPr>
        <w:pStyle w:val="EndNoteBibliography"/>
      </w:pPr>
      <w:bookmarkStart w:id="309" w:name="_ENREF_38"/>
      <w:r w:rsidRPr="001128D3">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309"/>
    </w:p>
    <w:p w14:paraId="30B0EFB0" w14:textId="77777777" w:rsidR="001128D3" w:rsidRPr="001128D3" w:rsidRDefault="001128D3" w:rsidP="009070F4">
      <w:pPr>
        <w:pStyle w:val="EndNoteBibliography"/>
      </w:pPr>
      <w:bookmarkStart w:id="310"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310"/>
    </w:p>
    <w:p w14:paraId="435EF235" w14:textId="77777777" w:rsidR="001128D3" w:rsidRPr="001128D3" w:rsidRDefault="001128D3" w:rsidP="009070F4">
      <w:pPr>
        <w:pStyle w:val="EndNoteBibliography"/>
      </w:pPr>
      <w:bookmarkStart w:id="311"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11"/>
    </w:p>
    <w:p w14:paraId="1263BD80" w14:textId="77777777" w:rsidR="001128D3" w:rsidRPr="001128D3" w:rsidRDefault="001128D3" w:rsidP="009070F4">
      <w:pPr>
        <w:pStyle w:val="EndNoteBibliography"/>
      </w:pPr>
      <w:bookmarkStart w:id="312" w:name="_ENREF_41"/>
      <w:r w:rsidRPr="001128D3">
        <w:t>[41]</w:t>
      </w:r>
      <w:r w:rsidRPr="001128D3">
        <w:tab/>
        <w:t>I. AspenCore, "Bypass Diodes in Solar," Electronic Tutorials 2017. AspenCore, Inc</w:t>
      </w:r>
      <w:bookmarkEnd w:id="312"/>
    </w:p>
    <w:p w14:paraId="472DA8AE" w14:textId="77777777" w:rsidR="001128D3" w:rsidRPr="001128D3" w:rsidRDefault="001128D3" w:rsidP="009070F4">
      <w:pPr>
        <w:pStyle w:val="EndNoteBibliography"/>
      </w:pPr>
      <w:bookmarkStart w:id="313" w:name="_ENREF_42"/>
      <w:r w:rsidRPr="001128D3">
        <w:t>[42]</w:t>
      </w:r>
      <w:r w:rsidRPr="001128D3">
        <w:tab/>
        <w:t>A. Government, "Average Solar Usage and Generation Statistics," 2017.</w:t>
      </w:r>
      <w:bookmarkEnd w:id="313"/>
    </w:p>
    <w:p w14:paraId="71A4DF23" w14:textId="77777777" w:rsidR="001128D3" w:rsidRPr="001128D3" w:rsidRDefault="001128D3" w:rsidP="009070F4">
      <w:pPr>
        <w:pStyle w:val="EndNoteBibliography"/>
      </w:pPr>
      <w:bookmarkStart w:id="314"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14"/>
    </w:p>
    <w:p w14:paraId="79572EE9" w14:textId="77777777" w:rsidR="001128D3" w:rsidRPr="001128D3" w:rsidRDefault="001128D3" w:rsidP="009070F4">
      <w:pPr>
        <w:pStyle w:val="EndNoteBibliography"/>
      </w:pPr>
      <w:bookmarkStart w:id="315"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15"/>
    </w:p>
    <w:p w14:paraId="08698769" w14:textId="77777777" w:rsidR="001128D3" w:rsidRPr="001128D3" w:rsidRDefault="001128D3" w:rsidP="009070F4">
      <w:pPr>
        <w:pStyle w:val="EndNoteBibliography"/>
      </w:pPr>
      <w:bookmarkStart w:id="316"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16"/>
    </w:p>
    <w:p w14:paraId="005E9ACF" w14:textId="77777777" w:rsidR="001128D3" w:rsidRPr="001128D3" w:rsidRDefault="001128D3" w:rsidP="009070F4">
      <w:pPr>
        <w:pStyle w:val="EndNoteBibliography"/>
      </w:pPr>
      <w:bookmarkStart w:id="317"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17"/>
    </w:p>
    <w:p w14:paraId="7F2C2233" w14:textId="77777777" w:rsidR="001128D3" w:rsidRPr="001128D3" w:rsidRDefault="001128D3" w:rsidP="009070F4">
      <w:pPr>
        <w:pStyle w:val="EndNoteBibliography"/>
      </w:pPr>
      <w:bookmarkStart w:id="318" w:name="_ENREF_47"/>
      <w:r w:rsidRPr="001128D3">
        <w:lastRenderedPageBreak/>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18"/>
    </w:p>
    <w:p w14:paraId="65C4BC25" w14:textId="77777777" w:rsidR="001128D3" w:rsidRPr="001128D3" w:rsidRDefault="001128D3" w:rsidP="009070F4">
      <w:pPr>
        <w:pStyle w:val="EndNoteBibliography"/>
      </w:pPr>
      <w:bookmarkStart w:id="319"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19"/>
    </w:p>
    <w:p w14:paraId="18E207FB" w14:textId="77777777" w:rsidR="001128D3" w:rsidRPr="001128D3" w:rsidRDefault="001128D3" w:rsidP="009070F4">
      <w:pPr>
        <w:pStyle w:val="EndNoteBibliography"/>
      </w:pPr>
      <w:bookmarkStart w:id="320" w:name="_ENREF_49"/>
      <w:r w:rsidRPr="001128D3">
        <w:t>[49]</w:t>
      </w:r>
      <w:r w:rsidRPr="001128D3">
        <w:tab/>
        <w:t>M. Solar, "Schematic and Operation of an Inverter," 2017.</w:t>
      </w:r>
      <w:bookmarkEnd w:id="320"/>
    </w:p>
    <w:p w14:paraId="3AE0B234" w14:textId="77777777" w:rsidR="001128D3" w:rsidRPr="001128D3" w:rsidRDefault="001128D3" w:rsidP="009070F4">
      <w:pPr>
        <w:pStyle w:val="EndNoteBibliography"/>
      </w:pPr>
      <w:bookmarkStart w:id="321"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21"/>
    </w:p>
    <w:p w14:paraId="409B82C8" w14:textId="77777777" w:rsidR="001128D3" w:rsidRPr="001128D3" w:rsidRDefault="001128D3" w:rsidP="009070F4">
      <w:pPr>
        <w:pStyle w:val="EndNoteBibliography"/>
      </w:pPr>
      <w:bookmarkStart w:id="322" w:name="_ENREF_51"/>
      <w:r w:rsidRPr="001128D3">
        <w:t>[51]</w:t>
      </w:r>
      <w:r w:rsidRPr="001128D3">
        <w:tab/>
        <w:t>A. N. Z. Standard, "Grid connection of energy systems via inverters, Part 1: Installation requirements," p. 12, 2016, Art. no. 1. SAI Global Limited</w:t>
      </w:r>
      <w:bookmarkEnd w:id="322"/>
    </w:p>
    <w:p w14:paraId="05347CB7" w14:textId="77777777" w:rsidR="001128D3" w:rsidRPr="001128D3" w:rsidRDefault="001128D3" w:rsidP="009070F4">
      <w:pPr>
        <w:pStyle w:val="EndNoteBibliography"/>
      </w:pPr>
      <w:bookmarkStart w:id="323"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23"/>
    </w:p>
    <w:p w14:paraId="0AC86DCF" w14:textId="76EBE9FE" w:rsidR="001128D3" w:rsidRPr="001128D3" w:rsidRDefault="001128D3" w:rsidP="009070F4">
      <w:pPr>
        <w:pStyle w:val="EndNoteBibliography"/>
      </w:pPr>
      <w:bookmarkStart w:id="324"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24"/>
    </w:p>
    <w:p w14:paraId="404E108E" w14:textId="78F1FFB6" w:rsidR="001128D3" w:rsidRPr="001128D3" w:rsidRDefault="001128D3" w:rsidP="009070F4">
      <w:pPr>
        <w:pStyle w:val="EndNoteBibliography"/>
      </w:pPr>
      <w:bookmarkStart w:id="325"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25"/>
    </w:p>
    <w:p w14:paraId="18583F31" w14:textId="77777777" w:rsidR="001128D3" w:rsidRPr="001128D3" w:rsidRDefault="001128D3" w:rsidP="009070F4">
      <w:pPr>
        <w:pStyle w:val="EndNoteBibliography"/>
      </w:pPr>
      <w:bookmarkStart w:id="326" w:name="_ENREF_55"/>
      <w:r w:rsidRPr="001128D3">
        <w:t>[55]</w:t>
      </w:r>
      <w:r w:rsidRPr="001128D3">
        <w:tab/>
        <w:t>A. C. Council, "Sustainability Incentives Scheme," 2017.</w:t>
      </w:r>
      <w:bookmarkEnd w:id="326"/>
    </w:p>
    <w:p w14:paraId="133264D6" w14:textId="77777777" w:rsidR="001128D3" w:rsidRPr="001128D3" w:rsidRDefault="001128D3" w:rsidP="009070F4">
      <w:pPr>
        <w:pStyle w:val="EndNoteBibliography"/>
      </w:pPr>
      <w:bookmarkStart w:id="327"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27"/>
    </w:p>
    <w:p w14:paraId="7120B8CF" w14:textId="77777777" w:rsidR="001128D3" w:rsidRPr="001128D3" w:rsidRDefault="001128D3" w:rsidP="009070F4">
      <w:pPr>
        <w:pStyle w:val="EndNoteBibliography"/>
      </w:pPr>
      <w:bookmarkStart w:id="328" w:name="_ENREF_57"/>
      <w:r w:rsidRPr="001128D3">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28"/>
    </w:p>
    <w:p w14:paraId="46383778" w14:textId="77777777" w:rsidR="001128D3" w:rsidRPr="001128D3" w:rsidRDefault="001128D3" w:rsidP="009070F4">
      <w:pPr>
        <w:pStyle w:val="EndNoteBibliography"/>
      </w:pPr>
      <w:bookmarkStart w:id="329"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29"/>
    </w:p>
    <w:p w14:paraId="492B17FD" w14:textId="77777777" w:rsidR="001128D3" w:rsidRPr="001128D3" w:rsidRDefault="001128D3" w:rsidP="009070F4">
      <w:pPr>
        <w:pStyle w:val="EndNoteBibliography"/>
      </w:pPr>
      <w:bookmarkStart w:id="330"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30"/>
    </w:p>
    <w:p w14:paraId="2B6648DD" w14:textId="77777777" w:rsidR="001128D3" w:rsidRPr="001128D3" w:rsidRDefault="001128D3" w:rsidP="009070F4">
      <w:pPr>
        <w:pStyle w:val="EndNoteBibliography"/>
      </w:pPr>
      <w:bookmarkStart w:id="331"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31"/>
    </w:p>
    <w:p w14:paraId="686EB51F" w14:textId="1C4A17F8" w:rsidR="001128D3" w:rsidRPr="001128D3" w:rsidRDefault="001128D3" w:rsidP="009070F4">
      <w:pPr>
        <w:pStyle w:val="EndNoteBibliography"/>
      </w:pPr>
      <w:bookmarkStart w:id="332"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32"/>
    </w:p>
    <w:p w14:paraId="534823C6" w14:textId="77777777" w:rsidR="001128D3" w:rsidRPr="001128D3" w:rsidRDefault="001128D3" w:rsidP="009070F4">
      <w:pPr>
        <w:pStyle w:val="EndNoteBibliography"/>
      </w:pPr>
      <w:bookmarkStart w:id="333"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33"/>
    </w:p>
    <w:p w14:paraId="5B1E814E" w14:textId="77777777" w:rsidR="001128D3" w:rsidRPr="001128D3" w:rsidRDefault="001128D3" w:rsidP="009070F4">
      <w:pPr>
        <w:pStyle w:val="EndNoteBibliography"/>
      </w:pPr>
      <w:bookmarkStart w:id="334" w:name="_ENREF_63"/>
      <w:r w:rsidRPr="001128D3">
        <w:lastRenderedPageBreak/>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34"/>
    </w:p>
    <w:p w14:paraId="690E3F79" w14:textId="70263BC4" w:rsidR="001128D3" w:rsidRPr="001128D3" w:rsidRDefault="001128D3" w:rsidP="009070F4">
      <w:pPr>
        <w:pStyle w:val="EndNoteBibliography"/>
      </w:pPr>
      <w:bookmarkStart w:id="335" w:name="_ENREF_64"/>
      <w:r w:rsidRPr="001128D3">
        <w:t>[64]</w:t>
      </w:r>
      <w:r w:rsidRPr="001128D3">
        <w:tab/>
        <w:t xml:space="preserve">A. E. M. Operator. (2017). </w:t>
      </w:r>
      <w:r w:rsidRPr="001128D3">
        <w:rPr>
          <w:i/>
        </w:rPr>
        <w:t>National Electricity Market (NEM)</w:t>
      </w:r>
      <w:r w:rsidRPr="001128D3">
        <w:t>. Available: https://www.aemo.com.au/About-AEMO</w:t>
      </w:r>
      <w:bookmarkEnd w:id="335"/>
    </w:p>
    <w:p w14:paraId="26E1D709" w14:textId="31ADB5DA" w:rsidR="001128D3" w:rsidRPr="001128D3" w:rsidRDefault="001128D3" w:rsidP="009070F4">
      <w:pPr>
        <w:pStyle w:val="EndNoteBibliography"/>
      </w:pPr>
      <w:bookmarkStart w:id="336" w:name="_ENREF_65"/>
      <w:r w:rsidRPr="001128D3">
        <w:t>[65]</w:t>
      </w:r>
      <w:r w:rsidRPr="001128D3">
        <w:tab/>
        <w:t>E. Energy, "An Overview Our Regulatory Proposal," 2015.</w:t>
      </w:r>
      <w:bookmarkEnd w:id="336"/>
    </w:p>
    <w:p w14:paraId="32718C8A" w14:textId="77777777" w:rsidR="001128D3" w:rsidRPr="001128D3" w:rsidRDefault="001128D3" w:rsidP="009070F4">
      <w:pPr>
        <w:pStyle w:val="EndNoteBibliography"/>
      </w:pPr>
      <w:bookmarkStart w:id="337"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37"/>
    </w:p>
    <w:p w14:paraId="53AA8EE9" w14:textId="77777777" w:rsidR="001128D3" w:rsidRPr="001128D3" w:rsidRDefault="001128D3" w:rsidP="009070F4">
      <w:pPr>
        <w:pStyle w:val="EndNoteBibliography"/>
      </w:pPr>
      <w:bookmarkStart w:id="338"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38"/>
    </w:p>
    <w:p w14:paraId="4E4F6FD8" w14:textId="31868809" w:rsidR="001128D3" w:rsidRPr="001128D3" w:rsidRDefault="001128D3" w:rsidP="009070F4">
      <w:pPr>
        <w:pStyle w:val="EndNoteBibliography"/>
      </w:pPr>
      <w:bookmarkStart w:id="339"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39"/>
    </w:p>
    <w:p w14:paraId="26BEFDFD" w14:textId="2DF52B2F" w:rsidR="001128D3" w:rsidRPr="001128D3" w:rsidRDefault="001128D3" w:rsidP="009070F4">
      <w:pPr>
        <w:pStyle w:val="EndNoteBibliography"/>
      </w:pPr>
      <w:bookmarkStart w:id="340" w:name="_ENREF_69"/>
      <w:r w:rsidRPr="001128D3">
        <w:t>[69]</w:t>
      </w:r>
      <w:r w:rsidRPr="001128D3">
        <w:tab/>
        <w:t>E. Energy, "Solar Inquiry Submission Report," 2017.</w:t>
      </w:r>
      <w:bookmarkEnd w:id="340"/>
    </w:p>
    <w:p w14:paraId="3310ED08" w14:textId="77777777" w:rsidR="001128D3" w:rsidRPr="001128D3" w:rsidRDefault="001128D3" w:rsidP="009070F4">
      <w:pPr>
        <w:pStyle w:val="EndNoteBibliography"/>
      </w:pPr>
      <w:bookmarkStart w:id="341" w:name="_ENREF_70"/>
      <w:r w:rsidRPr="001128D3">
        <w:t>[70]</w:t>
      </w:r>
      <w:r w:rsidRPr="001128D3">
        <w:tab/>
        <w:t>E. Energy, "Energy Price Fact Sheet," 2017.</w:t>
      </w:r>
      <w:bookmarkEnd w:id="341"/>
    </w:p>
    <w:p w14:paraId="6B0A9333" w14:textId="77777777" w:rsidR="001128D3" w:rsidRPr="001128D3" w:rsidRDefault="001128D3" w:rsidP="009070F4">
      <w:pPr>
        <w:pStyle w:val="EndNoteBibliography"/>
      </w:pPr>
      <w:bookmarkStart w:id="342" w:name="_ENREF_71"/>
      <w:r w:rsidRPr="001128D3">
        <w:t>[71]</w:t>
      </w:r>
      <w:r w:rsidRPr="001128D3">
        <w:tab/>
        <w:t>A. Government, "Queensland Solar Bonus Scheme," 2015.</w:t>
      </w:r>
      <w:bookmarkEnd w:id="342"/>
    </w:p>
    <w:p w14:paraId="31482849" w14:textId="77777777" w:rsidR="001128D3" w:rsidRPr="001128D3" w:rsidRDefault="001128D3" w:rsidP="009070F4">
      <w:pPr>
        <w:pStyle w:val="EndNoteBibliography"/>
      </w:pPr>
      <w:bookmarkStart w:id="343"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43"/>
    </w:p>
    <w:p w14:paraId="447F5FAA" w14:textId="5C403596" w:rsidR="001128D3" w:rsidRPr="001128D3" w:rsidRDefault="001128D3" w:rsidP="009070F4">
      <w:pPr>
        <w:pStyle w:val="EndNoteBibliography"/>
      </w:pPr>
      <w:bookmarkStart w:id="344"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44"/>
    </w:p>
    <w:p w14:paraId="59BA666F" w14:textId="7FEDAE2F" w:rsidR="001128D3" w:rsidRPr="001128D3" w:rsidRDefault="001128D3" w:rsidP="009070F4">
      <w:pPr>
        <w:pStyle w:val="EndNoteBibliography"/>
      </w:pPr>
      <w:bookmarkStart w:id="345" w:name="_ENREF_74"/>
      <w:r w:rsidRPr="001128D3">
        <w:t>[74]</w:t>
      </w:r>
      <w:r w:rsidRPr="001128D3">
        <w:tab/>
        <w:t>A. Government, "Energy Made Easy," 2017.</w:t>
      </w:r>
      <w:bookmarkEnd w:id="345"/>
    </w:p>
    <w:p w14:paraId="7CF45568" w14:textId="77777777" w:rsidR="001128D3" w:rsidRPr="001128D3" w:rsidRDefault="001128D3" w:rsidP="009070F4">
      <w:pPr>
        <w:pStyle w:val="EndNoteBibliography"/>
      </w:pPr>
      <w:bookmarkStart w:id="346"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46"/>
    </w:p>
    <w:p w14:paraId="1AFD024C" w14:textId="77777777" w:rsidR="001128D3" w:rsidRPr="001128D3" w:rsidRDefault="001128D3" w:rsidP="009070F4">
      <w:pPr>
        <w:pStyle w:val="EndNoteBibliography"/>
      </w:pPr>
      <w:bookmarkStart w:id="347"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47"/>
    </w:p>
    <w:p w14:paraId="058C8FE9" w14:textId="5DE1C135" w:rsidR="001128D3" w:rsidRPr="001128D3" w:rsidRDefault="001128D3" w:rsidP="009070F4">
      <w:pPr>
        <w:pStyle w:val="EndNoteBibliography"/>
      </w:pPr>
      <w:bookmarkStart w:id="348" w:name="_ENREF_77"/>
      <w:r w:rsidRPr="001128D3">
        <w:t>[77]</w:t>
      </w:r>
      <w:r w:rsidRPr="001128D3">
        <w:tab/>
        <w:t xml:space="preserve">H. Energy. (2017). </w:t>
      </w:r>
      <w:r w:rsidRPr="001128D3">
        <w:rPr>
          <w:i/>
        </w:rPr>
        <w:t>HOMER PRO</w:t>
      </w:r>
      <w:r w:rsidRPr="001128D3">
        <w:t>. Available: http://www.homerenergy.com/HOMER_pro.html</w:t>
      </w:r>
      <w:bookmarkEnd w:id="348"/>
    </w:p>
    <w:p w14:paraId="5EF218BA" w14:textId="77777777" w:rsidR="001128D3" w:rsidRPr="001128D3" w:rsidRDefault="001128D3" w:rsidP="009070F4">
      <w:pPr>
        <w:pStyle w:val="EndNoteBibliography"/>
      </w:pPr>
      <w:bookmarkStart w:id="349"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49"/>
    </w:p>
    <w:p w14:paraId="0C529F94" w14:textId="77777777" w:rsidR="001128D3" w:rsidRPr="001128D3" w:rsidRDefault="001128D3" w:rsidP="009070F4">
      <w:pPr>
        <w:pStyle w:val="EndNoteBibliography"/>
      </w:pPr>
      <w:bookmarkStart w:id="350"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50"/>
    </w:p>
    <w:p w14:paraId="766225C3" w14:textId="77777777" w:rsidR="001128D3" w:rsidRPr="001128D3" w:rsidRDefault="001128D3" w:rsidP="009070F4">
      <w:pPr>
        <w:pStyle w:val="EndNoteBibliography"/>
      </w:pPr>
      <w:bookmarkStart w:id="351" w:name="_ENREF_80"/>
      <w:r w:rsidRPr="001128D3">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51"/>
    </w:p>
    <w:p w14:paraId="6D528C1E" w14:textId="77777777" w:rsidR="001128D3" w:rsidRPr="001128D3" w:rsidRDefault="001128D3" w:rsidP="009070F4">
      <w:pPr>
        <w:pStyle w:val="EndNoteBibliography"/>
      </w:pPr>
      <w:bookmarkStart w:id="352"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52"/>
    </w:p>
    <w:p w14:paraId="367315E0" w14:textId="77777777" w:rsidR="001128D3" w:rsidRPr="001128D3" w:rsidRDefault="001128D3" w:rsidP="009070F4">
      <w:pPr>
        <w:pStyle w:val="EndNoteBibliography"/>
      </w:pPr>
      <w:bookmarkStart w:id="353"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53"/>
    </w:p>
    <w:p w14:paraId="276D58C7" w14:textId="77777777" w:rsidR="001128D3" w:rsidRPr="001128D3" w:rsidRDefault="001128D3" w:rsidP="009070F4">
      <w:pPr>
        <w:pStyle w:val="EndNoteBibliography"/>
      </w:pPr>
      <w:bookmarkStart w:id="354" w:name="_ENREF_83"/>
      <w:r w:rsidRPr="001128D3">
        <w:lastRenderedPageBreak/>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54"/>
    </w:p>
    <w:p w14:paraId="0B13C7FB" w14:textId="77777777" w:rsidR="001128D3" w:rsidRPr="001128D3" w:rsidRDefault="001128D3" w:rsidP="009070F4">
      <w:pPr>
        <w:pStyle w:val="EndNoteBibliography"/>
      </w:pPr>
      <w:bookmarkStart w:id="355" w:name="_ENREF_84"/>
      <w:r w:rsidRPr="001128D3">
        <w:t>[84]</w:t>
      </w:r>
      <w:r w:rsidRPr="001128D3">
        <w:tab/>
        <w:t>Y. Kandatsu, "DC/AC inverter controller for solar cell, including maximum power point tracking function," ed: Google Patents, 1993.</w:t>
      </w:r>
      <w:bookmarkEnd w:id="355"/>
    </w:p>
    <w:p w14:paraId="378AD8A3" w14:textId="77777777" w:rsidR="001128D3" w:rsidRPr="001128D3" w:rsidRDefault="001128D3" w:rsidP="009070F4">
      <w:pPr>
        <w:pStyle w:val="EndNoteBibliography"/>
      </w:pPr>
      <w:bookmarkStart w:id="356"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56"/>
    </w:p>
    <w:p w14:paraId="452F32CD" w14:textId="77777777" w:rsidR="001128D3" w:rsidRPr="001128D3" w:rsidRDefault="001128D3" w:rsidP="009070F4">
      <w:pPr>
        <w:pStyle w:val="EndNoteBibliography"/>
      </w:pPr>
      <w:bookmarkStart w:id="357"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57"/>
    </w:p>
    <w:p w14:paraId="31C31BBD" w14:textId="77777777" w:rsidR="001128D3" w:rsidRPr="001128D3" w:rsidRDefault="001128D3" w:rsidP="009070F4">
      <w:pPr>
        <w:pStyle w:val="EndNoteBibliography"/>
      </w:pPr>
      <w:bookmarkStart w:id="358"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58"/>
    </w:p>
    <w:p w14:paraId="171AD38E" w14:textId="77777777" w:rsidR="001128D3" w:rsidRPr="001128D3" w:rsidRDefault="001128D3" w:rsidP="009070F4">
      <w:pPr>
        <w:pStyle w:val="EndNoteBibliography"/>
      </w:pPr>
      <w:bookmarkStart w:id="359"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59"/>
    </w:p>
    <w:p w14:paraId="72766269" w14:textId="77777777" w:rsidR="001128D3" w:rsidRPr="001128D3" w:rsidRDefault="001128D3" w:rsidP="009070F4">
      <w:pPr>
        <w:pStyle w:val="EndNoteBibliography"/>
      </w:pPr>
      <w:bookmarkStart w:id="360"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60"/>
    </w:p>
    <w:p w14:paraId="1BD38540" w14:textId="77777777" w:rsidR="001128D3" w:rsidRPr="001128D3" w:rsidRDefault="001128D3" w:rsidP="009070F4">
      <w:pPr>
        <w:pStyle w:val="EndNoteBibliography"/>
      </w:pPr>
      <w:bookmarkStart w:id="361" w:name="_ENREF_90"/>
      <w:r w:rsidRPr="001128D3">
        <w:t>[90]</w:t>
      </w:r>
      <w:r w:rsidRPr="001128D3">
        <w:tab/>
        <w:t>A. Zahedi, "Developing a Method to Accurately Estimate the Electricity Cost of Grid-Connected Solar PV in Doha."</w:t>
      </w:r>
      <w:bookmarkEnd w:id="361"/>
    </w:p>
    <w:p w14:paraId="368B39A7" w14:textId="75EFA656" w:rsidR="004C4B3F" w:rsidRDefault="0066749E" w:rsidP="004C4B3F">
      <w:pPr>
        <w:pStyle w:val="AppendixHeading1"/>
      </w:pPr>
      <w:r>
        <w:lastRenderedPageBreak/>
        <w:fldChar w:fldCharType="end"/>
      </w:r>
    </w:p>
    <w:p w14:paraId="05CD2EE7" w14:textId="7F3F2FFB" w:rsidR="001128D3" w:rsidRDefault="001128D3" w:rsidP="009070F4"/>
    <w:p w14:paraId="3620BE53" w14:textId="586DC377" w:rsidR="001128D3" w:rsidRDefault="001128D3" w:rsidP="009070F4"/>
    <w:p w14:paraId="05F0852D" w14:textId="5FDBEF7C" w:rsidR="001128D3" w:rsidRDefault="001128D3" w:rsidP="009070F4"/>
    <w:p w14:paraId="137F4077" w14:textId="16BF7822" w:rsidR="001128D3" w:rsidRDefault="001128D3" w:rsidP="009070F4"/>
    <w:p w14:paraId="4A707DC1" w14:textId="6D9C6FEB" w:rsidR="001128D3" w:rsidRDefault="001128D3" w:rsidP="009070F4"/>
    <w:p w14:paraId="257E7C0B" w14:textId="3E3E687C" w:rsidR="001128D3" w:rsidRDefault="001128D3" w:rsidP="009070F4"/>
    <w:p w14:paraId="7B3B2BF1" w14:textId="532DB479" w:rsidR="001128D3" w:rsidRDefault="001128D3" w:rsidP="009070F4"/>
    <w:p w14:paraId="1B717454" w14:textId="3C9BED81" w:rsidR="001128D3" w:rsidRDefault="001128D3" w:rsidP="009070F4"/>
    <w:p w14:paraId="44F33160" w14:textId="62C1EFDC" w:rsidR="001128D3" w:rsidRDefault="001128D3" w:rsidP="009070F4"/>
    <w:p w14:paraId="451BB578" w14:textId="780C11B4" w:rsidR="001128D3" w:rsidRDefault="001128D3" w:rsidP="009070F4"/>
    <w:p w14:paraId="02101F2E" w14:textId="55C8EA2E" w:rsidR="00D57C2C" w:rsidRDefault="00D57C2C" w:rsidP="009070F4"/>
    <w:p w14:paraId="17CCC4E6" w14:textId="3E3BFC91" w:rsidR="00D57C2C" w:rsidRDefault="00D57C2C" w:rsidP="009070F4"/>
    <w:p w14:paraId="1E55162D" w14:textId="51ABD416" w:rsidR="00D57C2C" w:rsidRDefault="00D57C2C" w:rsidP="009070F4"/>
    <w:p w14:paraId="47F42436" w14:textId="77777777" w:rsidR="00D57C2C" w:rsidRDefault="00D57C2C" w:rsidP="009070F4"/>
    <w:p w14:paraId="60421DE9" w14:textId="21CF554E" w:rsidR="001128D3" w:rsidRDefault="001128D3" w:rsidP="009070F4"/>
    <w:p w14:paraId="2A0866AE" w14:textId="3E467619" w:rsidR="001128D3" w:rsidRDefault="001128D3" w:rsidP="009070F4"/>
    <w:p w14:paraId="302D62D7" w14:textId="1F3FC4F8" w:rsidR="001128D3" w:rsidRDefault="001128D3" w:rsidP="009070F4"/>
    <w:p w14:paraId="6C742652" w14:textId="77777777" w:rsidR="001128D3" w:rsidRPr="001128D3" w:rsidRDefault="001128D3" w:rsidP="009070F4"/>
    <w:p w14:paraId="0C31E552" w14:textId="77777777" w:rsidR="001128D3" w:rsidRPr="00D57C2C" w:rsidRDefault="001128D3" w:rsidP="009070F4">
      <w:r w:rsidRPr="00D57C2C">
        <w:t>This page intentionally left blank</w:t>
      </w:r>
    </w:p>
    <w:p w14:paraId="6F50F112" w14:textId="27265FB6" w:rsidR="00B553EA" w:rsidRPr="00B553EA" w:rsidRDefault="00B553EA" w:rsidP="009070F4"/>
    <w:sectPr w:rsidR="00B553EA" w:rsidRPr="00B553EA" w:rsidSect="005A630A">
      <w:headerReference w:type="default" r:id="rId199"/>
      <w:footerReference w:type="default" r:id="rId20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D62735" w:rsidRDefault="00D62735" w:rsidP="009070F4">
      <w:r>
        <w:separator/>
      </w:r>
    </w:p>
    <w:p w14:paraId="541D9D4D" w14:textId="77777777" w:rsidR="00D62735" w:rsidRDefault="00D62735" w:rsidP="009070F4"/>
    <w:p w14:paraId="5123330A" w14:textId="77777777" w:rsidR="00D62735" w:rsidRDefault="00D62735" w:rsidP="009070F4"/>
    <w:p w14:paraId="318D6A0C" w14:textId="77777777" w:rsidR="00D62735" w:rsidRDefault="00D62735" w:rsidP="009070F4"/>
    <w:p w14:paraId="3EA6BDF7" w14:textId="77777777" w:rsidR="00D62735" w:rsidRDefault="00D62735" w:rsidP="009070F4"/>
    <w:p w14:paraId="725F6538" w14:textId="77777777" w:rsidR="00D62735" w:rsidRDefault="00D62735" w:rsidP="009070F4"/>
    <w:p w14:paraId="70E17E71" w14:textId="77777777" w:rsidR="00D62735" w:rsidRDefault="00D62735" w:rsidP="009070F4"/>
    <w:p w14:paraId="0C9DFF6F" w14:textId="77777777" w:rsidR="00D62735" w:rsidRDefault="00D62735" w:rsidP="009070F4"/>
    <w:p w14:paraId="7D54F46B" w14:textId="77777777" w:rsidR="00D62735" w:rsidRDefault="00D62735" w:rsidP="009070F4"/>
    <w:p w14:paraId="7175BB3E" w14:textId="77777777" w:rsidR="00D62735" w:rsidRDefault="00D62735" w:rsidP="009070F4"/>
    <w:p w14:paraId="5B0BE854" w14:textId="77777777" w:rsidR="00D62735" w:rsidRDefault="00D62735" w:rsidP="009070F4"/>
    <w:p w14:paraId="707464EF" w14:textId="77777777" w:rsidR="00D62735" w:rsidRDefault="00D62735" w:rsidP="009070F4"/>
    <w:p w14:paraId="05C5F162" w14:textId="77777777" w:rsidR="00D62735" w:rsidRDefault="00D62735" w:rsidP="009070F4"/>
    <w:p w14:paraId="58340D68" w14:textId="77777777" w:rsidR="00D62735" w:rsidRDefault="00D62735" w:rsidP="009070F4"/>
    <w:p w14:paraId="2E99F135" w14:textId="77777777" w:rsidR="00D62735" w:rsidRDefault="00D62735" w:rsidP="009070F4"/>
    <w:p w14:paraId="28D601FE" w14:textId="77777777" w:rsidR="00D62735" w:rsidRDefault="00D62735" w:rsidP="009070F4"/>
    <w:p w14:paraId="5EE7B18D" w14:textId="77777777" w:rsidR="00D62735" w:rsidRDefault="00D62735" w:rsidP="009070F4"/>
    <w:p w14:paraId="4494FFF5" w14:textId="77777777" w:rsidR="00D62735" w:rsidRDefault="00D62735" w:rsidP="009070F4"/>
    <w:p w14:paraId="095EBC6D" w14:textId="77777777" w:rsidR="00D62735" w:rsidRDefault="00D62735" w:rsidP="009070F4"/>
    <w:p w14:paraId="1C02EB99" w14:textId="77777777" w:rsidR="00D62735" w:rsidRDefault="00D62735" w:rsidP="009070F4"/>
    <w:p w14:paraId="752ED9AD" w14:textId="77777777" w:rsidR="00D62735" w:rsidRDefault="00D62735" w:rsidP="009070F4"/>
    <w:p w14:paraId="0FCFDF42" w14:textId="77777777" w:rsidR="00D62735" w:rsidRDefault="00D62735" w:rsidP="009070F4"/>
    <w:p w14:paraId="7C1FDF14" w14:textId="77777777" w:rsidR="00D62735" w:rsidRDefault="00D62735" w:rsidP="009070F4"/>
    <w:p w14:paraId="7468A34B" w14:textId="77777777" w:rsidR="00D62735" w:rsidRDefault="00D62735" w:rsidP="009070F4"/>
    <w:p w14:paraId="1B6DA01B" w14:textId="77777777" w:rsidR="00D62735" w:rsidRDefault="00D62735" w:rsidP="009070F4"/>
    <w:p w14:paraId="604246AE" w14:textId="77777777" w:rsidR="00D62735" w:rsidRDefault="00D62735" w:rsidP="009070F4"/>
    <w:p w14:paraId="53529198" w14:textId="77777777" w:rsidR="00D62735" w:rsidRDefault="00D62735" w:rsidP="009070F4"/>
    <w:p w14:paraId="10CDADB2" w14:textId="77777777" w:rsidR="00D62735" w:rsidRDefault="00D62735" w:rsidP="009070F4"/>
    <w:p w14:paraId="275EE847" w14:textId="77777777" w:rsidR="00D62735" w:rsidRDefault="00D62735" w:rsidP="009070F4"/>
    <w:p w14:paraId="2BA6B7C1" w14:textId="77777777" w:rsidR="00D62735" w:rsidRDefault="00D62735" w:rsidP="009070F4"/>
    <w:p w14:paraId="22DADC59" w14:textId="77777777" w:rsidR="00D62735" w:rsidRDefault="00D62735" w:rsidP="009070F4"/>
    <w:p w14:paraId="44A10A57" w14:textId="77777777" w:rsidR="00D62735" w:rsidRDefault="00D62735" w:rsidP="009070F4"/>
    <w:p w14:paraId="44827D7B" w14:textId="77777777" w:rsidR="00D62735" w:rsidRDefault="00D62735" w:rsidP="009070F4"/>
    <w:p w14:paraId="4ADBFC53" w14:textId="77777777" w:rsidR="00D62735" w:rsidRDefault="00D62735" w:rsidP="009070F4"/>
    <w:p w14:paraId="3D358C1A" w14:textId="77777777" w:rsidR="00D62735" w:rsidRDefault="00D62735" w:rsidP="009070F4"/>
    <w:p w14:paraId="54419D9D" w14:textId="77777777" w:rsidR="00D62735" w:rsidRDefault="00D62735" w:rsidP="009070F4"/>
    <w:p w14:paraId="62009149" w14:textId="77777777" w:rsidR="00D62735" w:rsidRDefault="00D62735" w:rsidP="009070F4"/>
    <w:p w14:paraId="4C72C469" w14:textId="77777777" w:rsidR="00D62735" w:rsidRDefault="00D62735" w:rsidP="009070F4"/>
    <w:p w14:paraId="75379CC9" w14:textId="77777777" w:rsidR="00D62735" w:rsidRDefault="00D62735" w:rsidP="009070F4"/>
    <w:p w14:paraId="15CFEC92" w14:textId="77777777" w:rsidR="00D62735" w:rsidRDefault="00D62735" w:rsidP="009070F4"/>
    <w:p w14:paraId="6ED25C77" w14:textId="77777777" w:rsidR="00D62735" w:rsidRDefault="00D62735" w:rsidP="009070F4"/>
    <w:p w14:paraId="418D170F" w14:textId="77777777" w:rsidR="00D62735" w:rsidRDefault="00D62735" w:rsidP="009070F4"/>
  </w:endnote>
  <w:endnote w:type="continuationSeparator" w:id="0">
    <w:p w14:paraId="1AE4F5BE" w14:textId="77777777" w:rsidR="00D62735" w:rsidRDefault="00D62735" w:rsidP="009070F4">
      <w:r>
        <w:continuationSeparator/>
      </w:r>
    </w:p>
    <w:p w14:paraId="1AE4F5BF" w14:textId="77777777" w:rsidR="00D62735" w:rsidRDefault="00D62735" w:rsidP="009070F4"/>
    <w:p w14:paraId="1AE4F5C0" w14:textId="77777777" w:rsidR="00D62735" w:rsidRDefault="00D62735" w:rsidP="009070F4"/>
    <w:p w14:paraId="1AE4F5C1" w14:textId="77777777" w:rsidR="00D62735" w:rsidRDefault="00D62735" w:rsidP="009070F4"/>
    <w:p w14:paraId="1AE4F5C2" w14:textId="77777777" w:rsidR="00D62735" w:rsidRDefault="00D62735" w:rsidP="009070F4"/>
    <w:p w14:paraId="27DFD275" w14:textId="77777777" w:rsidR="00D62735" w:rsidRDefault="00D62735" w:rsidP="009070F4"/>
    <w:p w14:paraId="2D044EF5" w14:textId="77777777" w:rsidR="00D62735" w:rsidRDefault="00D62735" w:rsidP="009070F4"/>
    <w:p w14:paraId="7D279FBF" w14:textId="77777777" w:rsidR="00D62735" w:rsidRDefault="00D62735" w:rsidP="009070F4"/>
    <w:p w14:paraId="3AFE8324" w14:textId="77777777" w:rsidR="00D62735" w:rsidRDefault="00D62735" w:rsidP="009070F4"/>
    <w:p w14:paraId="096A634D" w14:textId="77777777" w:rsidR="00D62735" w:rsidRDefault="00D62735" w:rsidP="009070F4"/>
    <w:p w14:paraId="4D5391B0" w14:textId="77777777" w:rsidR="00D62735" w:rsidRDefault="00D62735" w:rsidP="009070F4"/>
    <w:p w14:paraId="1AD816A5" w14:textId="77777777" w:rsidR="00D62735" w:rsidRDefault="00D62735" w:rsidP="009070F4"/>
    <w:p w14:paraId="42758377" w14:textId="77777777" w:rsidR="00D62735" w:rsidRDefault="00D62735" w:rsidP="009070F4"/>
    <w:p w14:paraId="6F281B2C" w14:textId="77777777" w:rsidR="00D62735" w:rsidRDefault="00D62735" w:rsidP="009070F4"/>
    <w:p w14:paraId="406AE64C" w14:textId="77777777" w:rsidR="00D62735" w:rsidRDefault="00D62735" w:rsidP="009070F4"/>
    <w:p w14:paraId="07E798A1" w14:textId="77777777" w:rsidR="00D62735" w:rsidRDefault="00D62735" w:rsidP="009070F4"/>
    <w:p w14:paraId="67B991CA" w14:textId="77777777" w:rsidR="00D62735" w:rsidRDefault="00D62735" w:rsidP="009070F4"/>
    <w:p w14:paraId="268FCE26" w14:textId="77777777" w:rsidR="00D62735" w:rsidRDefault="00D62735" w:rsidP="009070F4"/>
    <w:p w14:paraId="54C5E229" w14:textId="77777777" w:rsidR="00D62735" w:rsidRDefault="00D62735" w:rsidP="009070F4"/>
    <w:p w14:paraId="69253DD2" w14:textId="77777777" w:rsidR="00D62735" w:rsidRDefault="00D62735" w:rsidP="009070F4"/>
    <w:p w14:paraId="4A483E20" w14:textId="77777777" w:rsidR="00D62735" w:rsidRDefault="00D62735" w:rsidP="009070F4"/>
    <w:p w14:paraId="437E804F" w14:textId="77777777" w:rsidR="00D62735" w:rsidRDefault="00D62735" w:rsidP="009070F4"/>
    <w:p w14:paraId="00AAD312" w14:textId="77777777" w:rsidR="00D62735" w:rsidRDefault="00D62735" w:rsidP="009070F4"/>
    <w:p w14:paraId="1F0F82E4" w14:textId="77777777" w:rsidR="00D62735" w:rsidRDefault="00D62735" w:rsidP="009070F4"/>
    <w:p w14:paraId="3BDB61EC" w14:textId="77777777" w:rsidR="00D62735" w:rsidRDefault="00D62735" w:rsidP="009070F4"/>
    <w:p w14:paraId="158DD276" w14:textId="77777777" w:rsidR="00D62735" w:rsidRDefault="00D62735" w:rsidP="009070F4"/>
    <w:p w14:paraId="7489CD24" w14:textId="77777777" w:rsidR="00D62735" w:rsidRDefault="00D62735" w:rsidP="009070F4"/>
    <w:p w14:paraId="62C199B4" w14:textId="77777777" w:rsidR="00D62735" w:rsidRDefault="00D62735" w:rsidP="009070F4"/>
    <w:p w14:paraId="1583568D" w14:textId="77777777" w:rsidR="00D62735" w:rsidRDefault="00D62735" w:rsidP="009070F4"/>
    <w:p w14:paraId="54533D79" w14:textId="77777777" w:rsidR="00D62735" w:rsidRDefault="00D62735" w:rsidP="009070F4"/>
    <w:p w14:paraId="027DEF86" w14:textId="77777777" w:rsidR="00D62735" w:rsidRDefault="00D62735" w:rsidP="009070F4"/>
    <w:p w14:paraId="4FFBE856" w14:textId="77777777" w:rsidR="00D62735" w:rsidRDefault="00D62735" w:rsidP="009070F4"/>
    <w:p w14:paraId="162CA0BE" w14:textId="77777777" w:rsidR="00D62735" w:rsidRDefault="00D62735" w:rsidP="009070F4"/>
    <w:p w14:paraId="7838453C" w14:textId="77777777" w:rsidR="00D62735" w:rsidRDefault="00D62735" w:rsidP="009070F4"/>
    <w:p w14:paraId="72CB1EF8" w14:textId="77777777" w:rsidR="00D62735" w:rsidRDefault="00D62735" w:rsidP="009070F4"/>
    <w:p w14:paraId="59ADAD86" w14:textId="77777777" w:rsidR="00D62735" w:rsidRDefault="00D62735" w:rsidP="009070F4"/>
    <w:p w14:paraId="2823E145" w14:textId="77777777" w:rsidR="00D62735" w:rsidRDefault="00D62735" w:rsidP="009070F4"/>
    <w:p w14:paraId="63B2DD34" w14:textId="77777777" w:rsidR="00D62735" w:rsidRDefault="00D62735" w:rsidP="009070F4"/>
    <w:p w14:paraId="1B9779C1" w14:textId="77777777" w:rsidR="00D62735" w:rsidRDefault="00D62735" w:rsidP="009070F4"/>
    <w:p w14:paraId="2358D7EB" w14:textId="77777777" w:rsidR="00D62735" w:rsidRDefault="00D62735" w:rsidP="009070F4"/>
    <w:p w14:paraId="2B654D39" w14:textId="77777777" w:rsidR="00D62735" w:rsidRDefault="00D62735" w:rsidP="009070F4"/>
    <w:p w14:paraId="6701BBE6" w14:textId="77777777" w:rsidR="00D62735" w:rsidRDefault="00D62735" w:rsidP="009070F4"/>
    <w:p w14:paraId="5EB1C597" w14:textId="77777777" w:rsidR="00D62735" w:rsidRDefault="00D62735" w:rsidP="009070F4"/>
    <w:p w14:paraId="0DA0F56A" w14:textId="77777777" w:rsidR="00D62735" w:rsidRDefault="00D62735" w:rsidP="009070F4"/>
    <w:p w14:paraId="3F2701F3" w14:textId="77777777" w:rsidR="00D62735" w:rsidRDefault="00D62735" w:rsidP="009070F4"/>
    <w:p w14:paraId="5874F96D" w14:textId="77777777" w:rsidR="00D62735" w:rsidRDefault="00D62735" w:rsidP="009070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D62735" w:rsidRDefault="00D62735"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D62735" w:rsidRDefault="00D627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D62735" w:rsidRDefault="00D62735"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00947588" w:rsidR="00D62735" w:rsidRDefault="00D62735" w:rsidP="00FF7415">
        <w:pPr>
          <w:pStyle w:val="Footer"/>
          <w:jc w:val="right"/>
        </w:pPr>
        <w:r>
          <w:fldChar w:fldCharType="begin"/>
        </w:r>
        <w:r>
          <w:instrText xml:space="preserve"> PAGE   \* MERGEFORMAT </w:instrText>
        </w:r>
        <w:r>
          <w:fldChar w:fldCharType="separate"/>
        </w:r>
        <w:r w:rsidR="005B6C18">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468745"/>
      <w:docPartObj>
        <w:docPartGallery w:val="Page Numbers (Bottom of Page)"/>
        <w:docPartUnique/>
      </w:docPartObj>
    </w:sdtPr>
    <w:sdtEndPr>
      <w:rPr>
        <w:noProof/>
      </w:rPr>
    </w:sdtEndPr>
    <w:sdtContent>
      <w:p w14:paraId="66F4AC46" w14:textId="6BB574A4" w:rsidR="00D62735" w:rsidRDefault="00D62735"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A61032"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5B6C18">
          <w:rPr>
            <w:noProof/>
          </w:rPr>
          <w:t>3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61590"/>
      <w:docPartObj>
        <w:docPartGallery w:val="Page Numbers (Bottom of Page)"/>
        <w:docPartUnique/>
      </w:docPartObj>
    </w:sdtPr>
    <w:sdtEndPr>
      <w:rPr>
        <w:noProof/>
      </w:rPr>
    </w:sdtEndPr>
    <w:sdtContent>
      <w:p w14:paraId="52FD17AB" w14:textId="10926EB9" w:rsidR="00D62735" w:rsidRDefault="00D62735"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3D1A30"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C1242">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D62735" w:rsidRDefault="00D6273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6B5A6D8C" w:rsidR="00D62735" w:rsidRDefault="00D62735"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74BFBC"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C1242">
          <w:rPr>
            <w:noProof/>
          </w:rPr>
          <w:t>6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D62735" w:rsidRDefault="00D62735" w:rsidP="009070F4">
      <w:bookmarkStart w:id="0" w:name="_Hlk481180154"/>
      <w:bookmarkEnd w:id="0"/>
      <w:r>
        <w:separator/>
      </w:r>
    </w:p>
    <w:p w14:paraId="13BAD0B5" w14:textId="77777777" w:rsidR="00D62735" w:rsidRDefault="00D62735" w:rsidP="009070F4"/>
    <w:p w14:paraId="6C72ABAE" w14:textId="77777777" w:rsidR="00D62735" w:rsidRDefault="00D62735" w:rsidP="009070F4"/>
    <w:p w14:paraId="1735BFC1" w14:textId="77777777" w:rsidR="00D62735" w:rsidRDefault="00D62735" w:rsidP="009070F4"/>
  </w:footnote>
  <w:footnote w:type="continuationSeparator" w:id="0">
    <w:p w14:paraId="769F7B08" w14:textId="7DB744E6" w:rsidR="00D62735" w:rsidRDefault="00D62735" w:rsidP="009070F4">
      <w:r>
        <w:continuationSeparator/>
      </w:r>
    </w:p>
    <w:p w14:paraId="5B844CDB" w14:textId="77777777" w:rsidR="00D62735" w:rsidRDefault="00D62735" w:rsidP="009070F4"/>
    <w:p w14:paraId="3A6D2EF6" w14:textId="77777777" w:rsidR="00D62735" w:rsidRDefault="00D62735" w:rsidP="009070F4"/>
    <w:p w14:paraId="76768127" w14:textId="77777777" w:rsidR="00D62735" w:rsidRDefault="00D62735" w:rsidP="009070F4"/>
  </w:footnote>
  <w:footnote w:type="continuationNotice" w:id="1">
    <w:p w14:paraId="06D6D75B" w14:textId="77777777" w:rsidR="00D62735" w:rsidRPr="00EA6522" w:rsidRDefault="00D62735" w:rsidP="00EA6522">
      <w:pPr>
        <w:pStyle w:val="Footer"/>
      </w:pPr>
    </w:p>
    <w:p w14:paraId="33253F03" w14:textId="77777777" w:rsidR="00D62735" w:rsidRDefault="00D62735" w:rsidP="009070F4"/>
    <w:p w14:paraId="5FAE0E5C" w14:textId="77777777" w:rsidR="00D62735" w:rsidRDefault="00D62735" w:rsidP="009070F4"/>
    <w:p w14:paraId="6469F8E0" w14:textId="77777777" w:rsidR="00D62735" w:rsidRDefault="00D62735" w:rsidP="009070F4"/>
    <w:p w14:paraId="38F27E6B" w14:textId="77777777" w:rsidR="00D62735" w:rsidRDefault="00D62735" w:rsidP="009070F4"/>
    <w:p w14:paraId="31857DCB" w14:textId="77777777" w:rsidR="00D62735" w:rsidRDefault="00D62735" w:rsidP="009070F4"/>
    <w:p w14:paraId="5B8EA24C" w14:textId="77777777" w:rsidR="00D62735" w:rsidRDefault="00D62735" w:rsidP="009070F4"/>
    <w:p w14:paraId="06D537F2" w14:textId="77777777" w:rsidR="00D62735" w:rsidRDefault="00D62735" w:rsidP="009070F4"/>
    <w:p w14:paraId="65CB3D86" w14:textId="77777777" w:rsidR="00D62735" w:rsidRDefault="00D62735" w:rsidP="009070F4"/>
    <w:p w14:paraId="33CB9697" w14:textId="77777777" w:rsidR="00D62735" w:rsidRDefault="00D62735" w:rsidP="009070F4"/>
    <w:p w14:paraId="116E5ED7" w14:textId="77777777" w:rsidR="00D62735" w:rsidRDefault="00D62735" w:rsidP="009070F4"/>
    <w:p w14:paraId="44EE6CFE" w14:textId="77777777" w:rsidR="00D62735" w:rsidRDefault="00D62735" w:rsidP="009070F4"/>
    <w:p w14:paraId="759B8D98" w14:textId="77777777" w:rsidR="00D62735" w:rsidRDefault="00D62735" w:rsidP="009070F4"/>
    <w:p w14:paraId="1E92BF8C" w14:textId="77777777" w:rsidR="00D62735" w:rsidRDefault="00D62735" w:rsidP="009070F4"/>
    <w:p w14:paraId="27A41025" w14:textId="77777777" w:rsidR="00D62735" w:rsidRDefault="00D62735" w:rsidP="009070F4"/>
    <w:p w14:paraId="4A6033DA" w14:textId="77777777" w:rsidR="00D62735" w:rsidRDefault="00D62735" w:rsidP="009070F4"/>
    <w:p w14:paraId="6A3DBD47" w14:textId="77777777" w:rsidR="00D62735" w:rsidRDefault="00D62735" w:rsidP="009070F4"/>
    <w:p w14:paraId="4D3D20E5" w14:textId="77777777" w:rsidR="00D62735" w:rsidRDefault="00D62735" w:rsidP="009070F4"/>
    <w:p w14:paraId="3BFF2214" w14:textId="77777777" w:rsidR="00D62735" w:rsidRDefault="00D62735" w:rsidP="009070F4"/>
    <w:p w14:paraId="32069F8D" w14:textId="77777777" w:rsidR="00D62735" w:rsidRDefault="00D62735" w:rsidP="009070F4"/>
    <w:p w14:paraId="774C3D4E" w14:textId="77777777" w:rsidR="00D62735" w:rsidRDefault="00D62735" w:rsidP="009070F4"/>
    <w:p w14:paraId="2EA95B6C" w14:textId="77777777" w:rsidR="00D62735" w:rsidRDefault="00D62735" w:rsidP="009070F4"/>
    <w:p w14:paraId="0A73A9EE" w14:textId="77777777" w:rsidR="00D62735" w:rsidRDefault="00D62735" w:rsidP="009070F4"/>
    <w:p w14:paraId="2FE00228" w14:textId="77777777" w:rsidR="00D62735" w:rsidRDefault="00D62735" w:rsidP="009070F4"/>
    <w:p w14:paraId="0640068D" w14:textId="77777777" w:rsidR="00D62735" w:rsidRDefault="00D62735" w:rsidP="009070F4"/>
    <w:p w14:paraId="51BA70E6" w14:textId="77777777" w:rsidR="00D62735" w:rsidRDefault="00D62735" w:rsidP="009070F4"/>
    <w:p w14:paraId="4138CAAB" w14:textId="77777777" w:rsidR="00D62735" w:rsidRDefault="00D62735" w:rsidP="009070F4"/>
  </w:footnote>
  <w:footnote w:id="2">
    <w:p w14:paraId="67E7827F" w14:textId="77777777" w:rsidR="00D62735" w:rsidRDefault="00D62735" w:rsidP="009070F4">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D62735" w:rsidRDefault="00D6273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D62735" w:rsidRDefault="00D6273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1B6B88D2" w:rsidR="00D62735" w:rsidRPr="0047700A" w:rsidRDefault="00D62735"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1EAC88"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D62735" w:rsidRPr="009D67FE" w:rsidRDefault="00D62735" w:rsidP="009070F4">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5"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D62735" w:rsidRPr="009D67FE" w:rsidRDefault="00D62735" w:rsidP="009070F4">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334" name="Picture 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B6C18">
        <w:rPr>
          <w:noProof/>
        </w:rPr>
        <w:t>LITERATURE REVIEW</w:t>
      </w:r>
    </w:fldSimple>
    <w:r>
      <w:tab/>
    </w:r>
    <w:fldSimple w:instr=" STYLEREF  &quot;Heading 2&quot;  \* MERGEFORMAT ">
      <w:r w:rsidR="005B6C18">
        <w:rPr>
          <w:noProof/>
        </w:rPr>
        <w:t>Market Software Competitor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D62735" w:rsidRDefault="00D6273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D62735" w:rsidRDefault="00D62735">
    <w:pPr>
      <w:pStyle w:val="Header"/>
    </w:pPr>
  </w:p>
  <w:p w14:paraId="24ACACD5" w14:textId="77777777" w:rsidR="00D62735" w:rsidRDefault="00D62735" w:rsidP="009070F4"/>
  <w:p w14:paraId="64DC3E07" w14:textId="77777777" w:rsidR="00D62735" w:rsidRDefault="00D62735" w:rsidP="009070F4"/>
  <w:p w14:paraId="1FAA5A5E" w14:textId="77777777" w:rsidR="00D62735" w:rsidRDefault="00D62735" w:rsidP="009070F4"/>
  <w:p w14:paraId="0565F96B" w14:textId="77777777" w:rsidR="00D62735" w:rsidRDefault="00D62735" w:rsidP="009070F4"/>
  <w:p w14:paraId="7E91B7DA" w14:textId="77777777" w:rsidR="00D62735" w:rsidRDefault="00D62735" w:rsidP="009070F4"/>
  <w:p w14:paraId="791A6353" w14:textId="77777777" w:rsidR="00D62735" w:rsidRDefault="00D62735" w:rsidP="009070F4"/>
  <w:p w14:paraId="55244DAE" w14:textId="77777777" w:rsidR="00D62735" w:rsidRDefault="00D62735" w:rsidP="009070F4"/>
  <w:p w14:paraId="1192C240" w14:textId="77777777" w:rsidR="00D62735" w:rsidRDefault="00D62735" w:rsidP="009070F4"/>
  <w:p w14:paraId="378E4B52" w14:textId="77777777" w:rsidR="00D62735" w:rsidRDefault="00D62735" w:rsidP="009070F4"/>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73CE8D1A" w:rsidR="00D62735" w:rsidRDefault="00D62735"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D8C87C"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D62735" w:rsidRPr="009D67FE" w:rsidRDefault="00D62735" w:rsidP="009070F4">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D62735" w:rsidRPr="009D67FE" w:rsidRDefault="00D62735" w:rsidP="009070F4">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7335" name="Picture 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8C1242">
        <w:rPr>
          <w:noProof/>
        </w:rPr>
        <w:t>MATLAB GUI Program</w:t>
      </w:r>
    </w:fldSimple>
    <w:r>
      <w:tab/>
    </w:r>
    <w:fldSimple w:instr=" STYLEREF  &quot;Heading 2&quot;  \* MERGEFORMAT ">
      <w:r w:rsidR="008C1242">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D62735" w:rsidRDefault="00D6273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4BBFBB01" w:rsidR="00D62735" w:rsidRDefault="00D62735"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F486CC"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D62735" w:rsidRPr="009D67FE" w:rsidRDefault="00D62735" w:rsidP="009070F4">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D62735" w:rsidRPr="009D67FE" w:rsidRDefault="00D62735" w:rsidP="009070F4">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8C1242">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D62735" w:rsidRDefault="00D627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D62735" w:rsidRDefault="00D627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D62735" w:rsidRDefault="00D6273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D62735" w:rsidRDefault="00D627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D62735" w:rsidRDefault="00D6273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D62735" w:rsidRDefault="00D6273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D62735" w:rsidRDefault="00D62735"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D62735" w:rsidRDefault="00D627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6865"/>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9070F4"/>
    <w:pPr>
      <w:spacing w:before="100" w:beforeAutospacing="1" w:after="100" w:afterAutospacing="1"/>
      <w:contextualSpacing/>
      <w:jc w:val="both"/>
    </w:pPr>
    <w:rPr>
      <w:bCs/>
      <w:noProof/>
      <w:sz w:val="24"/>
      <w:szCs w:val="24"/>
      <w:lang w:val="en-US" w:eastAsia="ja-JP"/>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84" Type="http://schemas.openxmlformats.org/officeDocument/2006/relationships/image" Target="media/image21.png"/><Relationship Id="rId138" Type="http://schemas.openxmlformats.org/officeDocument/2006/relationships/image" Target="media/image75.png"/><Relationship Id="rId159" Type="http://schemas.openxmlformats.org/officeDocument/2006/relationships/image" Target="media/image96.png"/><Relationship Id="rId170" Type="http://schemas.openxmlformats.org/officeDocument/2006/relationships/image" Target="media/image107.png"/><Relationship Id="rId191" Type="http://schemas.openxmlformats.org/officeDocument/2006/relationships/image" Target="media/image123.jpg"/><Relationship Id="rId196" Type="http://schemas.openxmlformats.org/officeDocument/2006/relationships/image" Target="media/image128.png"/><Relationship Id="rId200" Type="http://schemas.openxmlformats.org/officeDocument/2006/relationships/footer" Target="footer8.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jpeg"/><Relationship Id="rId197" Type="http://schemas.openxmlformats.org/officeDocument/2006/relationships/image" Target="media/image129.png"/><Relationship Id="rId201"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image" Target="media/image130.png"/><Relationship Id="rId172" Type="http://schemas.openxmlformats.org/officeDocument/2006/relationships/image" Target="media/image109.png"/><Relationship Id="rId193" Type="http://schemas.openxmlformats.org/officeDocument/2006/relationships/image" Target="media/image125.png"/><Relationship Id="rId202"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9" Type="http://schemas.openxmlformats.org/officeDocument/2006/relationships/header" Target="header16.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image" Target="media/image127.png"/><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8" Type="http://schemas.openxmlformats.org/officeDocument/2006/relationships/header" Target="header11.xml"/><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54" Type="http://schemas.openxmlformats.org/officeDocument/2006/relationships/image" Target="media/image91.png"/><Relationship Id="rId175" Type="http://schemas.openxmlformats.org/officeDocument/2006/relationships/image" Target="media/image11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84ABFE-6C78-4225-83D6-A6F63FF64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95</Pages>
  <Words>18784</Words>
  <Characters>271982</Characters>
  <Application>Microsoft Office Word</Application>
  <DocSecurity>0</DocSecurity>
  <Lines>2266</Lines>
  <Paragraphs>58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90186</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8</cp:revision>
  <cp:lastPrinted>2017-05-04T04:32:00Z</cp:lastPrinted>
  <dcterms:created xsi:type="dcterms:W3CDTF">2017-09-07T23:37:00Z</dcterms:created>
  <dcterms:modified xsi:type="dcterms:W3CDTF">2017-09-08T09:32:00Z</dcterms:modified>
</cp:coreProperties>
</file>